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73EB44" w14:textId="43F01E9D" w:rsidR="00BF7551" w:rsidRPr="00A442A2" w:rsidRDefault="00F302D7" w:rsidP="006D62B7">
      <w:pPr>
        <w:spacing w:line="480" w:lineRule="auto"/>
        <w:rPr>
          <w:b/>
          <w:sz w:val="24"/>
          <w:szCs w:val="24"/>
        </w:rPr>
      </w:pPr>
      <w:r>
        <w:rPr>
          <w:b/>
          <w:sz w:val="24"/>
          <w:szCs w:val="24"/>
        </w:rPr>
        <w:t>How has big data contributed to obesity research? A review of the literature</w:t>
      </w:r>
    </w:p>
    <w:p w14:paraId="4BB9212A" w14:textId="570B3F49" w:rsidR="00F302D7" w:rsidRDefault="00914224" w:rsidP="006D62B7">
      <w:pPr>
        <w:spacing w:line="480" w:lineRule="auto"/>
        <w:rPr>
          <w:sz w:val="24"/>
          <w:szCs w:val="24"/>
        </w:rPr>
      </w:pPr>
      <w:r>
        <w:rPr>
          <w:sz w:val="24"/>
          <w:szCs w:val="24"/>
        </w:rPr>
        <w:t>Timmins, Kate A.</w:t>
      </w:r>
      <w:r w:rsidRPr="00914224">
        <w:rPr>
          <w:sz w:val="24"/>
          <w:szCs w:val="24"/>
          <w:vertAlign w:val="superscript"/>
        </w:rPr>
        <w:t>1</w:t>
      </w:r>
      <w:r>
        <w:rPr>
          <w:sz w:val="24"/>
          <w:szCs w:val="24"/>
        </w:rPr>
        <w:t>,</w:t>
      </w:r>
      <w:r w:rsidRPr="00914224">
        <w:t xml:space="preserve"> </w:t>
      </w:r>
      <w:r w:rsidRPr="00914224">
        <w:rPr>
          <w:sz w:val="24"/>
          <w:szCs w:val="24"/>
        </w:rPr>
        <w:t>Green, Mark A.</w:t>
      </w:r>
      <w:r w:rsidRPr="00914224">
        <w:rPr>
          <w:sz w:val="24"/>
          <w:szCs w:val="24"/>
          <w:vertAlign w:val="superscript"/>
        </w:rPr>
        <w:t>2</w:t>
      </w:r>
      <w:r w:rsidRPr="00914224">
        <w:rPr>
          <w:sz w:val="24"/>
          <w:szCs w:val="24"/>
        </w:rPr>
        <w:t>, Radley, Duncan</w:t>
      </w:r>
      <w:r w:rsidRPr="00914224">
        <w:rPr>
          <w:sz w:val="24"/>
          <w:szCs w:val="24"/>
          <w:vertAlign w:val="superscript"/>
        </w:rPr>
        <w:t>3</w:t>
      </w:r>
      <w:r w:rsidRPr="00914224">
        <w:rPr>
          <w:sz w:val="24"/>
          <w:szCs w:val="24"/>
        </w:rPr>
        <w:t>,</w:t>
      </w:r>
      <w:r w:rsidR="00553B87">
        <w:rPr>
          <w:sz w:val="24"/>
          <w:szCs w:val="24"/>
        </w:rPr>
        <w:t xml:space="preserve"> Morris, Michelle A.</w:t>
      </w:r>
      <w:r w:rsidR="00553B87" w:rsidRPr="00553B87">
        <w:rPr>
          <w:sz w:val="24"/>
          <w:szCs w:val="24"/>
          <w:vertAlign w:val="superscript"/>
        </w:rPr>
        <w:t>4</w:t>
      </w:r>
      <w:r w:rsidR="00553B87">
        <w:rPr>
          <w:sz w:val="24"/>
          <w:szCs w:val="24"/>
        </w:rPr>
        <w:t>,</w:t>
      </w:r>
      <w:r>
        <w:rPr>
          <w:sz w:val="24"/>
          <w:szCs w:val="24"/>
        </w:rPr>
        <w:t xml:space="preserve"> &amp;</w:t>
      </w:r>
      <w:r w:rsidRPr="00914224">
        <w:rPr>
          <w:sz w:val="24"/>
          <w:szCs w:val="24"/>
        </w:rPr>
        <w:t xml:space="preserve"> Pearce, </w:t>
      </w:r>
      <w:r w:rsidR="00553B87" w:rsidRPr="00914224">
        <w:rPr>
          <w:sz w:val="24"/>
          <w:szCs w:val="24"/>
        </w:rPr>
        <w:t>Jamie</w:t>
      </w:r>
      <w:r w:rsidR="00553B87">
        <w:rPr>
          <w:sz w:val="24"/>
          <w:szCs w:val="24"/>
          <w:vertAlign w:val="superscript"/>
        </w:rPr>
        <w:t>5</w:t>
      </w:r>
    </w:p>
    <w:p w14:paraId="1219AFEC" w14:textId="4C9CAA7A" w:rsidR="00914224" w:rsidRPr="00E90BB6" w:rsidRDefault="00914224" w:rsidP="006D62B7">
      <w:pPr>
        <w:spacing w:line="480" w:lineRule="auto"/>
        <w:rPr>
          <w:szCs w:val="24"/>
        </w:rPr>
      </w:pPr>
      <w:r w:rsidRPr="00E90BB6">
        <w:rPr>
          <w:szCs w:val="24"/>
          <w:vertAlign w:val="superscript"/>
        </w:rPr>
        <w:t>1</w:t>
      </w:r>
      <w:r w:rsidRPr="00E90BB6">
        <w:rPr>
          <w:szCs w:val="24"/>
        </w:rPr>
        <w:t xml:space="preserve"> School of Sport and Exercise Science, University of Lincoln; </w:t>
      </w:r>
      <w:r w:rsidRPr="00E90BB6">
        <w:rPr>
          <w:szCs w:val="24"/>
          <w:vertAlign w:val="superscript"/>
        </w:rPr>
        <w:t>2</w:t>
      </w:r>
      <w:r w:rsidRPr="00E90BB6">
        <w:rPr>
          <w:szCs w:val="24"/>
        </w:rPr>
        <w:t xml:space="preserve"> School of Environmental Sciences, University of Liverpool; </w:t>
      </w:r>
      <w:r w:rsidRPr="00E90BB6">
        <w:rPr>
          <w:szCs w:val="24"/>
          <w:vertAlign w:val="superscript"/>
        </w:rPr>
        <w:t>3</w:t>
      </w:r>
      <w:r w:rsidRPr="00E90BB6">
        <w:rPr>
          <w:szCs w:val="24"/>
        </w:rPr>
        <w:t xml:space="preserve"> </w:t>
      </w:r>
      <w:r w:rsidR="001E31A6" w:rsidRPr="00E90BB6">
        <w:rPr>
          <w:szCs w:val="24"/>
        </w:rPr>
        <w:t xml:space="preserve">School of Sport, </w:t>
      </w:r>
      <w:r w:rsidRPr="00E90BB6">
        <w:rPr>
          <w:szCs w:val="24"/>
        </w:rPr>
        <w:t xml:space="preserve">Leeds Beckett University; </w:t>
      </w:r>
      <w:r w:rsidRPr="00E90BB6">
        <w:rPr>
          <w:szCs w:val="24"/>
          <w:vertAlign w:val="superscript"/>
        </w:rPr>
        <w:t>4</w:t>
      </w:r>
      <w:r w:rsidR="00553B87">
        <w:rPr>
          <w:szCs w:val="24"/>
          <w:vertAlign w:val="superscript"/>
        </w:rPr>
        <w:t xml:space="preserve"> </w:t>
      </w:r>
      <w:r w:rsidR="00553B87">
        <w:t>Leeds Institute for Data Analytics, School of Medicine, University of Leeds;</w:t>
      </w:r>
      <w:r w:rsidRPr="00E90BB6">
        <w:rPr>
          <w:szCs w:val="24"/>
        </w:rPr>
        <w:t xml:space="preserve"> </w:t>
      </w:r>
      <w:r w:rsidR="00553B87" w:rsidRPr="00553B87">
        <w:rPr>
          <w:szCs w:val="24"/>
          <w:vertAlign w:val="superscript"/>
        </w:rPr>
        <w:t>5</w:t>
      </w:r>
      <w:r w:rsidR="000539C7">
        <w:rPr>
          <w:szCs w:val="24"/>
        </w:rPr>
        <w:t xml:space="preserve">Centre for Research on Environment, Society and Health, </w:t>
      </w:r>
      <w:r w:rsidRPr="00E90BB6">
        <w:rPr>
          <w:szCs w:val="24"/>
        </w:rPr>
        <w:t>School of Geosciences, University of Edinburgh</w:t>
      </w:r>
    </w:p>
    <w:p w14:paraId="0C2921CA" w14:textId="77777777" w:rsidR="00E90BB6" w:rsidRDefault="00E90BB6" w:rsidP="006D62B7">
      <w:pPr>
        <w:spacing w:line="480" w:lineRule="auto"/>
        <w:rPr>
          <w:sz w:val="24"/>
          <w:szCs w:val="24"/>
        </w:rPr>
      </w:pPr>
    </w:p>
    <w:p w14:paraId="292CD7DE" w14:textId="56689EAC" w:rsidR="00E90BB6" w:rsidRDefault="00E90BB6" w:rsidP="00901B1A">
      <w:pPr>
        <w:spacing w:line="480" w:lineRule="auto"/>
        <w:rPr>
          <w:sz w:val="24"/>
          <w:szCs w:val="24"/>
        </w:rPr>
      </w:pPr>
      <w:r w:rsidRPr="00901B1A">
        <w:rPr>
          <w:sz w:val="24"/>
          <w:szCs w:val="24"/>
        </w:rPr>
        <w:t>Corresponding author:</w:t>
      </w:r>
      <w:r w:rsidR="00901B1A">
        <w:rPr>
          <w:sz w:val="24"/>
          <w:szCs w:val="24"/>
        </w:rPr>
        <w:t xml:space="preserve"> Mark A. Green, </w:t>
      </w:r>
      <w:r w:rsidR="00901B1A" w:rsidRPr="00E90BB6">
        <w:rPr>
          <w:szCs w:val="24"/>
        </w:rPr>
        <w:t>School of Environmental Sciences, University of Liverpool</w:t>
      </w:r>
      <w:r w:rsidR="00901B1A">
        <w:rPr>
          <w:szCs w:val="24"/>
        </w:rPr>
        <w:t xml:space="preserve">, </w:t>
      </w:r>
      <w:r w:rsidR="00901B1A" w:rsidRPr="00901B1A">
        <w:rPr>
          <w:szCs w:val="24"/>
        </w:rPr>
        <w:t>Liverpool L69 3GP, United Kingdom</w:t>
      </w:r>
      <w:r w:rsidR="00901B1A">
        <w:rPr>
          <w:szCs w:val="24"/>
        </w:rPr>
        <w:t xml:space="preserve">; </w:t>
      </w:r>
      <w:hyperlink r:id="rId8" w:history="1">
        <w:r w:rsidR="00901B1A" w:rsidRPr="00CE48EF">
          <w:rPr>
            <w:rStyle w:val="Hyperlink"/>
            <w:szCs w:val="24"/>
          </w:rPr>
          <w:t>Mark.Green@liverpool.ac.uk</w:t>
        </w:r>
      </w:hyperlink>
      <w:r w:rsidR="00901B1A">
        <w:rPr>
          <w:szCs w:val="24"/>
        </w:rPr>
        <w:t xml:space="preserve">; </w:t>
      </w:r>
      <w:r w:rsidR="00901B1A" w:rsidRPr="00901B1A">
        <w:rPr>
          <w:szCs w:val="24"/>
        </w:rPr>
        <w:t>+44 (0)151 795 4642</w:t>
      </w:r>
    </w:p>
    <w:p w14:paraId="23FA5FE1" w14:textId="24D1A1BE" w:rsidR="00E90BB6" w:rsidRDefault="00177010" w:rsidP="006D62B7">
      <w:pPr>
        <w:spacing w:line="480" w:lineRule="auto"/>
        <w:rPr>
          <w:b/>
          <w:sz w:val="24"/>
          <w:szCs w:val="24"/>
        </w:rPr>
      </w:pPr>
      <w:r w:rsidRPr="00177010">
        <w:rPr>
          <w:b/>
          <w:sz w:val="24"/>
          <w:szCs w:val="24"/>
        </w:rPr>
        <w:t>Acknowledgements</w:t>
      </w:r>
    </w:p>
    <w:p w14:paraId="6228810F" w14:textId="77777777" w:rsidR="00783764" w:rsidRPr="00553B87" w:rsidRDefault="00783764" w:rsidP="006D62B7">
      <w:pPr>
        <w:spacing w:line="480" w:lineRule="auto"/>
      </w:pPr>
      <w:r w:rsidRPr="00553B87">
        <w:t xml:space="preserve">The ESRC Strategic Network for Obesity was funded via Economic and Social Research Council grant number ES/N00941X/1. </w:t>
      </w:r>
    </w:p>
    <w:p w14:paraId="6D411F57" w14:textId="6A746252" w:rsidR="00783764" w:rsidRDefault="00783764" w:rsidP="006D62B7">
      <w:pPr>
        <w:spacing w:line="480" w:lineRule="auto"/>
      </w:pPr>
      <w:r>
        <w:t xml:space="preserve">The authors would like to thank all of the network </w:t>
      </w:r>
      <w:r w:rsidR="00090CB7">
        <w:t>investigators</w:t>
      </w:r>
      <w:r w:rsidR="00090CB7" w:rsidRPr="00553B87">
        <w:rPr>
          <w:vertAlign w:val="superscript"/>
        </w:rPr>
        <w:t>a</w:t>
      </w:r>
      <w:r w:rsidR="00090CB7">
        <w:t xml:space="preserve"> and </w:t>
      </w:r>
      <w:r>
        <w:t>members</w:t>
      </w:r>
      <w:r w:rsidR="00090CB7" w:rsidRPr="00553B87">
        <w:rPr>
          <w:vertAlign w:val="superscript"/>
        </w:rPr>
        <w:t>b</w:t>
      </w:r>
      <w:r>
        <w:t xml:space="preserve"> for their </w:t>
      </w:r>
      <w:r w:rsidR="00090CB7">
        <w:t>participation in</w:t>
      </w:r>
      <w:r>
        <w:t xml:space="preserve"> network meetings and discussion which contributed to the development of this paper.</w:t>
      </w:r>
      <w:r w:rsidR="00901B1A">
        <w:t xml:space="preserve"> Additional thanks </w:t>
      </w:r>
      <w:r w:rsidR="00F40F92">
        <w:t>are</w:t>
      </w:r>
      <w:r w:rsidR="00901B1A">
        <w:t xml:space="preserve"> owed to Daniel Lewis for his insightful comments on the manuscript.</w:t>
      </w:r>
    </w:p>
    <w:p w14:paraId="0CE5B1E3" w14:textId="65C31CE0" w:rsidR="00090CB7" w:rsidRDefault="00090CB7" w:rsidP="006D62B7">
      <w:pPr>
        <w:spacing w:line="480" w:lineRule="auto"/>
      </w:pPr>
      <w:r w:rsidRPr="00553B87">
        <w:rPr>
          <w:vertAlign w:val="superscript"/>
        </w:rPr>
        <w:t>a</w:t>
      </w:r>
      <w:r>
        <w:t xml:space="preserve"> </w:t>
      </w:r>
      <w:hyperlink r:id="rId9" w:history="1">
        <w:r w:rsidRPr="00090CB7">
          <w:rPr>
            <w:rStyle w:val="Hyperlink"/>
          </w:rPr>
          <w:t>www.cdrc.ac.uk/research/obesity/investigators/</w:t>
        </w:r>
      </w:hyperlink>
    </w:p>
    <w:p w14:paraId="0ED55014" w14:textId="33EADE0B" w:rsidR="00090CB7" w:rsidRPr="00553B87" w:rsidRDefault="00090CB7" w:rsidP="006D62B7">
      <w:pPr>
        <w:spacing w:line="480" w:lineRule="auto"/>
        <w:rPr>
          <w:sz w:val="24"/>
          <w:szCs w:val="24"/>
        </w:rPr>
      </w:pPr>
      <w:r w:rsidRPr="00553B87">
        <w:rPr>
          <w:vertAlign w:val="superscript"/>
        </w:rPr>
        <w:t>b</w:t>
      </w:r>
      <w:r w:rsidR="00553B87">
        <w:t xml:space="preserve"> </w:t>
      </w:r>
      <w:hyperlink r:id="rId10" w:history="1">
        <w:r w:rsidR="00553B87" w:rsidRPr="00F8423C">
          <w:rPr>
            <w:rStyle w:val="Hyperlink"/>
          </w:rPr>
          <w:t>www.cdrc.ac.uk/research/obesity/network-members/</w:t>
        </w:r>
      </w:hyperlink>
      <w:r w:rsidR="00553B87">
        <w:t xml:space="preserve"> </w:t>
      </w:r>
    </w:p>
    <w:p w14:paraId="61CDAAC9" w14:textId="5AE69A2E" w:rsidR="0073496A" w:rsidRPr="0073496A" w:rsidRDefault="0073496A" w:rsidP="006D62B7">
      <w:pPr>
        <w:spacing w:line="480" w:lineRule="auto"/>
        <w:rPr>
          <w:sz w:val="24"/>
          <w:szCs w:val="24"/>
        </w:rPr>
      </w:pPr>
    </w:p>
    <w:p w14:paraId="1DEC9614" w14:textId="2C85F259" w:rsidR="00E90BB6" w:rsidRPr="00E90BB6" w:rsidRDefault="00E90BB6" w:rsidP="006D62B7">
      <w:pPr>
        <w:spacing w:line="480" w:lineRule="auto"/>
        <w:rPr>
          <w:b/>
          <w:sz w:val="24"/>
          <w:szCs w:val="24"/>
        </w:rPr>
      </w:pPr>
      <w:r w:rsidRPr="00E90BB6">
        <w:rPr>
          <w:b/>
          <w:sz w:val="24"/>
          <w:szCs w:val="24"/>
        </w:rPr>
        <w:t>Conflicts of Interest</w:t>
      </w:r>
    </w:p>
    <w:p w14:paraId="0DB1DE7C" w14:textId="2844599A" w:rsidR="00914224" w:rsidRPr="00B862C0" w:rsidRDefault="00901B1A" w:rsidP="006720CF">
      <w:pPr>
        <w:spacing w:line="480" w:lineRule="auto"/>
      </w:pPr>
      <w:r>
        <w:t>MM</w:t>
      </w:r>
      <w:r w:rsidR="00553B87">
        <w:t xml:space="preserve"> is an inventor and shareholder of Dietary Assessment Limited. All other authors have nothing to disclose.</w:t>
      </w:r>
      <w:r w:rsidR="00914224">
        <w:rPr>
          <w:b/>
          <w:sz w:val="24"/>
          <w:szCs w:val="24"/>
        </w:rPr>
        <w:br w:type="page"/>
      </w:r>
    </w:p>
    <w:p w14:paraId="57650282" w14:textId="76D6135D" w:rsidR="00914224" w:rsidRDefault="00914224" w:rsidP="006D62B7">
      <w:pPr>
        <w:spacing w:line="480" w:lineRule="auto"/>
        <w:rPr>
          <w:b/>
          <w:sz w:val="24"/>
          <w:szCs w:val="24"/>
        </w:rPr>
      </w:pPr>
      <w:r>
        <w:rPr>
          <w:b/>
          <w:sz w:val="24"/>
          <w:szCs w:val="24"/>
        </w:rPr>
        <w:lastRenderedPageBreak/>
        <w:t>Abstract</w:t>
      </w:r>
    </w:p>
    <w:p w14:paraId="66D6FC8C" w14:textId="77777777" w:rsidR="00B37C50" w:rsidRDefault="00154117" w:rsidP="009007D1">
      <w:pPr>
        <w:spacing w:line="480" w:lineRule="auto"/>
      </w:pPr>
      <w:r>
        <w:t xml:space="preserve">There has been growing interest in the potential of ‘big data’ </w:t>
      </w:r>
      <w:r w:rsidR="00506BF7">
        <w:t>to enhance</w:t>
      </w:r>
      <w:r>
        <w:t xml:space="preserve"> our understanding</w:t>
      </w:r>
      <w:r w:rsidRPr="00154117">
        <w:t xml:space="preserve"> </w:t>
      </w:r>
      <w:r>
        <w:t>in medicine and public health. Although</w:t>
      </w:r>
      <w:r w:rsidRPr="00154117">
        <w:t xml:space="preserve"> </w:t>
      </w:r>
      <w:r>
        <w:t xml:space="preserve">there is no agreed definition of big data, accepted critical components include greater volume, complexity, coverage and speed of availability. </w:t>
      </w:r>
      <w:r w:rsidR="00390D79">
        <w:t xml:space="preserve">Much of these data </w:t>
      </w:r>
      <w:r w:rsidR="00506BF7">
        <w:t>are</w:t>
      </w:r>
      <w:r w:rsidR="00390D79">
        <w:t xml:space="preserve"> ‘found’</w:t>
      </w:r>
      <w:r w:rsidR="00506BF7">
        <w:t xml:space="preserve"> (as opposed to ‘made’)</w:t>
      </w:r>
      <w:r w:rsidR="00390D79">
        <w:t>, in that they</w:t>
      </w:r>
      <w:r w:rsidR="00390D79" w:rsidRPr="00A17631">
        <w:t xml:space="preserve"> have </w:t>
      </w:r>
      <w:r w:rsidR="00390D79">
        <w:t xml:space="preserve">been </w:t>
      </w:r>
      <w:r w:rsidR="00390D79" w:rsidRPr="00A17631">
        <w:t>collected for non-research</w:t>
      </w:r>
      <w:r w:rsidR="00515733">
        <w:t xml:space="preserve"> purposes</w:t>
      </w:r>
      <w:r w:rsidR="00390D79">
        <w:t xml:space="preserve"> but could include valuable information for research. </w:t>
      </w:r>
      <w:r>
        <w:t xml:space="preserve">The aim of this paper is to review the contribution of ‘found’ </w:t>
      </w:r>
      <w:r w:rsidR="00390D79">
        <w:t xml:space="preserve">data </w:t>
      </w:r>
      <w:r>
        <w:t>to obesity research</w:t>
      </w:r>
      <w:r w:rsidR="00515733">
        <w:t xml:space="preserve"> to date</w:t>
      </w:r>
      <w:r>
        <w:t>, and describe the benefits and challenges encountered.</w:t>
      </w:r>
      <w:r w:rsidR="00B37C50">
        <w:t xml:space="preserve"> </w:t>
      </w:r>
    </w:p>
    <w:p w14:paraId="21CBC234" w14:textId="495D85F2" w:rsidR="00506BF7" w:rsidRPr="009007D1" w:rsidRDefault="00515733" w:rsidP="009007D1">
      <w:pPr>
        <w:spacing w:line="480" w:lineRule="auto"/>
      </w:pPr>
      <w:r>
        <w:t>A</w:t>
      </w:r>
      <w:r w:rsidRPr="00A17631">
        <w:t xml:space="preserve"> narrative review </w:t>
      </w:r>
      <w:r>
        <w:t>was conducted to identify</w:t>
      </w:r>
      <w:r w:rsidRPr="00A17631">
        <w:t xml:space="preserve"> and collate </w:t>
      </w:r>
      <w:r>
        <w:t xml:space="preserve">peer-reviewed research studies. Database searches conducted </w:t>
      </w:r>
      <w:r w:rsidR="003C2827">
        <w:t>up to</w:t>
      </w:r>
      <w:r>
        <w:t xml:space="preserve"> </w:t>
      </w:r>
      <w:r w:rsidR="00506BF7">
        <w:t>September</w:t>
      </w:r>
      <w:r>
        <w:t xml:space="preserve"> 2017 found original studies using a variety of data types and sources. These included: </w:t>
      </w:r>
      <w:r w:rsidR="00506BF7">
        <w:t>retail sales, transport, geospatial, commercial weight management data, social media, and smartphones and wearable technologies</w:t>
      </w:r>
      <w:r>
        <w:t>.</w:t>
      </w:r>
      <w:r>
        <w:rPr>
          <w:rFonts w:eastAsia="Times New Roman" w:cs="Calibri"/>
          <w:color w:val="000000"/>
          <w:lang w:eastAsia="en-GB"/>
        </w:rPr>
        <w:t xml:space="preserve"> </w:t>
      </w:r>
    </w:p>
    <w:p w14:paraId="69F3AA3E" w14:textId="2584B4A6" w:rsidR="00B37C50" w:rsidRDefault="00506BF7" w:rsidP="00506BF7">
      <w:pPr>
        <w:spacing w:line="480" w:lineRule="auto"/>
        <w:rPr>
          <w:rFonts w:eastAsia="Times New Roman" w:cs="Calibri"/>
          <w:color w:val="000000"/>
          <w:lang w:eastAsia="en-GB"/>
        </w:rPr>
      </w:pPr>
      <w:r w:rsidRPr="009007D1">
        <w:rPr>
          <w:rFonts w:eastAsia="Times New Roman" w:cs="Calibri"/>
          <w:color w:val="000000"/>
          <w:lang w:eastAsia="en-GB"/>
        </w:rPr>
        <w:t xml:space="preserve">The narrative review highlights the variety of data uses in the literature: describing the built environment, exploring social networks, estimating nutrient purchases or assessing the impact of interventions. The examples demonstrate four significant ways in which ‘found’ data can  complement conventional ‘made’ data: firstly, in moving beyond constraints in scope (coverage, size, and temporality); secondly, in providing objective, quantitative measures; thirdly, in reaching hard-to-access population groups; and lastly in </w:t>
      </w:r>
      <w:r w:rsidR="003C2827">
        <w:rPr>
          <w:rFonts w:eastAsia="Times New Roman" w:cs="Calibri"/>
          <w:color w:val="000000"/>
          <w:lang w:eastAsia="en-GB"/>
        </w:rPr>
        <w:t>the</w:t>
      </w:r>
      <w:r w:rsidRPr="009007D1">
        <w:rPr>
          <w:rFonts w:eastAsia="Times New Roman" w:cs="Calibri"/>
          <w:color w:val="000000"/>
          <w:lang w:eastAsia="en-GB"/>
        </w:rPr>
        <w:t xml:space="preserve"> potential for evaluating real-world interventions. </w:t>
      </w:r>
    </w:p>
    <w:p w14:paraId="1569DCB4" w14:textId="54284950" w:rsidR="00B37C50" w:rsidRDefault="00506BF7" w:rsidP="00506BF7">
      <w:pPr>
        <w:spacing w:line="480" w:lineRule="auto"/>
      </w:pPr>
      <w:r>
        <w:t>Alongside these opportunities</w:t>
      </w:r>
      <w:r w:rsidR="003C2827">
        <w:t>,</w:t>
      </w:r>
      <w:r>
        <w:t xml:space="preserve"> ‘found’ data come with distinct challenges, such as</w:t>
      </w:r>
      <w:r w:rsidR="00B37C50">
        <w:t>:</w:t>
      </w:r>
      <w:r>
        <w:t xml:space="preserve"> ethical and legal questions around access and ownership</w:t>
      </w:r>
      <w:r w:rsidR="00B37C50">
        <w:t xml:space="preserve">; </w:t>
      </w:r>
      <w:r>
        <w:t>commercial sensitivities</w:t>
      </w:r>
      <w:r w:rsidR="00B37C50">
        <w:t>;</w:t>
      </w:r>
      <w:r>
        <w:t xml:space="preserve"> costs</w:t>
      </w:r>
      <w:r w:rsidR="00B37C50">
        <w:t xml:space="preserve">; </w:t>
      </w:r>
      <w:r>
        <w:t>lack of control over data acquisition</w:t>
      </w:r>
      <w:r w:rsidR="00B37C50">
        <w:t xml:space="preserve">; validity; representativeness; </w:t>
      </w:r>
      <w:r>
        <w:t>finding appropriate comparators</w:t>
      </w:r>
      <w:r w:rsidR="00B37C50">
        <w:t>; and</w:t>
      </w:r>
      <w:r w:rsidR="003C2827">
        <w:t xml:space="preserve"> complexities of </w:t>
      </w:r>
      <w:r w:rsidRPr="00425D32">
        <w:rPr>
          <w:rFonts w:eastAsia="Times New Roman" w:cs="Calibri"/>
          <w:color w:val="000000"/>
          <w:lang w:eastAsia="en-GB"/>
        </w:rPr>
        <w:t>data processing, management and linkage</w:t>
      </w:r>
      <w:r w:rsidR="00B37C50">
        <w:rPr>
          <w:rFonts w:eastAsia="Times New Roman" w:cs="Calibri"/>
          <w:color w:val="000000"/>
          <w:lang w:eastAsia="en-GB"/>
        </w:rPr>
        <w:t>.</w:t>
      </w:r>
    </w:p>
    <w:p w14:paraId="05E62B40" w14:textId="60AA5518" w:rsidR="00E7023A" w:rsidRDefault="00B37C50" w:rsidP="006D62B7">
      <w:pPr>
        <w:spacing w:line="480" w:lineRule="auto"/>
        <w:rPr>
          <w:rFonts w:eastAsia="Times New Roman" w:cs="Calibri"/>
          <w:color w:val="000000"/>
          <w:lang w:eastAsia="en-GB"/>
        </w:rPr>
      </w:pPr>
      <w:r>
        <w:lastRenderedPageBreak/>
        <w:t>Despite widespread recognition of the opportunities, the impact of ‘found’ data on academic obesity research has been limited. T</w:t>
      </w:r>
      <w:r w:rsidR="00506BF7">
        <w:rPr>
          <w:rFonts w:eastAsia="Times New Roman" w:cs="Calibri"/>
          <w:color w:val="000000"/>
          <w:lang w:eastAsia="en-GB"/>
        </w:rPr>
        <w:t xml:space="preserve">he merit of such data lies not in their novelty, but in the benefits they </w:t>
      </w:r>
      <w:r w:rsidR="003C2827">
        <w:rPr>
          <w:rFonts w:eastAsia="Times New Roman" w:cs="Calibri"/>
          <w:color w:val="000000"/>
          <w:lang w:eastAsia="en-GB"/>
        </w:rPr>
        <w:t xml:space="preserve">could </w:t>
      </w:r>
      <w:r w:rsidR="00506BF7">
        <w:rPr>
          <w:rFonts w:eastAsia="Times New Roman" w:cs="Calibri"/>
          <w:color w:val="000000"/>
          <w:lang w:eastAsia="en-GB"/>
        </w:rPr>
        <w:t xml:space="preserve">add over and above, or in combination with, conventionally collected data. </w:t>
      </w:r>
    </w:p>
    <w:p w14:paraId="6697EB50" w14:textId="77777777" w:rsidR="00A101B8" w:rsidRDefault="00A101B8" w:rsidP="006D62B7">
      <w:pPr>
        <w:spacing w:line="480" w:lineRule="auto"/>
        <w:rPr>
          <w:b/>
          <w:sz w:val="24"/>
          <w:szCs w:val="24"/>
        </w:rPr>
      </w:pPr>
    </w:p>
    <w:p w14:paraId="7F156737" w14:textId="77777777" w:rsidR="00BF7551" w:rsidRPr="00A442A2" w:rsidRDefault="00BF7551" w:rsidP="006D62B7">
      <w:pPr>
        <w:spacing w:line="480" w:lineRule="auto"/>
        <w:rPr>
          <w:b/>
          <w:sz w:val="24"/>
          <w:szCs w:val="24"/>
        </w:rPr>
      </w:pPr>
      <w:r w:rsidRPr="00A442A2">
        <w:rPr>
          <w:b/>
          <w:sz w:val="24"/>
          <w:szCs w:val="24"/>
        </w:rPr>
        <w:t>Introduction</w:t>
      </w:r>
    </w:p>
    <w:p w14:paraId="032CAD53" w14:textId="62DB1CD9" w:rsidR="00A8425A" w:rsidRDefault="00A8425A" w:rsidP="006D62B7">
      <w:pPr>
        <w:spacing w:line="480" w:lineRule="auto"/>
      </w:pPr>
      <w:r>
        <w:t>T</w:t>
      </w:r>
      <w:r w:rsidR="00BF7551" w:rsidRPr="00A17631">
        <w:t xml:space="preserve">here has been </w:t>
      </w:r>
      <w:r>
        <w:t>growing</w:t>
      </w:r>
      <w:r w:rsidR="00BF7551" w:rsidRPr="00A17631">
        <w:t xml:space="preserve"> interest in the potential of ‘big data’ for enhancing</w:t>
      </w:r>
      <w:r w:rsidR="00903171">
        <w:t xml:space="preserve"> our</w:t>
      </w:r>
      <w:r w:rsidR="00BF7551" w:rsidRPr="00A17631">
        <w:t xml:space="preserve"> understanding of a wide array of societal challenges including </w:t>
      </w:r>
      <w:r w:rsidR="000539C7">
        <w:t xml:space="preserve">in </w:t>
      </w:r>
      <w:r>
        <w:t xml:space="preserve">medicine </w:t>
      </w:r>
      <w:r w:rsidR="00BF7551" w:rsidRPr="00A17631">
        <w:t>and public health. Facilitated by advances in computing hardware, software and networking, big data have been heralded as a powerful new resource that can provide novel insights into human behaviour and social phenomen</w:t>
      </w:r>
      <w:r w:rsidR="009F298F">
        <w:t>a</w:t>
      </w:r>
      <w:r w:rsidR="00BF7551" w:rsidRPr="00A17631">
        <w:t xml:space="preserve">. </w:t>
      </w:r>
      <w:r>
        <w:t>Despite the broad excitement and interest, there</w:t>
      </w:r>
      <w:r w:rsidR="00BF7551" w:rsidRPr="00A17631">
        <w:t xml:space="preserve"> is no single agreed definition of big data</w:t>
      </w:r>
      <w:r>
        <w:t>. However,</w:t>
      </w:r>
      <w:r w:rsidR="00BF7551" w:rsidRPr="00A17631">
        <w:t xml:space="preserve"> it is widely accepted that the greater volume, complexity, coverage and speed of availability of the observations and variables are critical components </w:t>
      </w:r>
      <w:r w:rsidR="00DF76D6">
        <w:fldChar w:fldCharType="begin"/>
      </w:r>
      <w:r w:rsidR="00DF76D6">
        <w:instrText xml:space="preserve"> ADDIN EN.CITE &lt;EndNote&gt;&lt;Cite&gt;&lt;Author&gt;Laney&lt;/Author&gt;&lt;Year&gt;2001&lt;/Year&gt;&lt;RecNum&gt;55&lt;/RecNum&gt;&lt;DisplayText&gt;(1, 2)&lt;/DisplayText&gt;&lt;record&gt;&lt;rec-number&gt;55&lt;/rec-number&gt;&lt;foreign-keys&gt;&lt;key app="EN" db-id="a5p0vpaf92ztfgetearvvv2baxt0aada9wd2" timestamp="1490964556"&gt;55&lt;/key&gt;&lt;/foreign-keys&gt;&lt;ref-type name="Report"&gt;27&lt;/ref-type&gt;&lt;contributors&gt;&lt;authors&gt;&lt;author&gt;Laney, Doug&lt;/author&gt;&lt;/authors&gt;&lt;tertiary-authors&gt;&lt;author&gt;META Group&lt;/author&gt;&lt;/tertiary-authors&gt;&lt;/contributors&gt;&lt;titles&gt;&lt;title&gt;3D Data Management: Controlling Data Volume, Velocity and Variety&lt;/title&gt;&lt;/titles&gt;&lt;number&gt;Research Note 6&lt;/number&gt;&lt;dates&gt;&lt;year&gt;2001&lt;/year&gt;&lt;/dates&gt;&lt;urls&gt;&lt;/urls&gt;&lt;/record&gt;&lt;/Cite&gt;&lt;Cite&gt;&lt;Author&gt;Connelly&lt;/Author&gt;&lt;Year&gt;2016&lt;/Year&gt;&lt;RecNum&gt;52&lt;/RecNum&gt;&lt;record&gt;&lt;rec-number&gt;52&lt;/rec-number&gt;&lt;foreign-keys&gt;&lt;key app="EN" db-id="a5p0vpaf92ztfgetearvvv2baxt0aada9wd2" timestamp="1490963689"&gt;52&lt;/key&gt;&lt;/foreign-keys&gt;&lt;ref-type name="Journal Article"&gt;17&lt;/ref-type&gt;&lt;contributors&gt;&lt;authors&gt;&lt;author&gt;Connelly, Roxanne&lt;/author&gt;&lt;author&gt;Playford, Christopher J.&lt;/author&gt;&lt;author&gt;Gayle, Vernon&lt;/author&gt;&lt;author&gt;Dibben, Chris&lt;/author&gt;&lt;/authors&gt;&lt;/contributors&gt;&lt;titles&gt;&lt;title&gt;The role of administrative data in the big data revolution in social science research&lt;/title&gt;&lt;secondary-title&gt;Social Science Research&lt;/secondary-title&gt;&lt;/titles&gt;&lt;periodical&gt;&lt;full-title&gt;Social Science Research&lt;/full-title&gt;&lt;/periodical&gt;&lt;pages&gt;1-12&lt;/pages&gt;&lt;volume&gt;59&lt;/volume&gt;&lt;dates&gt;&lt;year&gt;2016&lt;/year&gt;&lt;/dates&gt;&lt;urls&gt;&lt;/urls&gt;&lt;electronic-resource-num&gt;http://dx.doi.org/10.1016/j.ssresearch.2016.04.015&lt;/electronic-resource-num&gt;&lt;/record&gt;&lt;/Cite&gt;&lt;/EndNote&gt;</w:instrText>
      </w:r>
      <w:r w:rsidR="00DF76D6">
        <w:fldChar w:fldCharType="separate"/>
      </w:r>
      <w:r w:rsidR="00DF76D6">
        <w:rPr>
          <w:noProof/>
        </w:rPr>
        <w:t>(1, 2)</w:t>
      </w:r>
      <w:r w:rsidR="00DF76D6">
        <w:fldChar w:fldCharType="end"/>
      </w:r>
      <w:r w:rsidR="00903171">
        <w:t xml:space="preserve">. In contrast, </w:t>
      </w:r>
      <w:r w:rsidR="00716D40">
        <w:t>conventional</w:t>
      </w:r>
      <w:r w:rsidR="00BF7551" w:rsidRPr="00A17631">
        <w:t>, or ‘small</w:t>
      </w:r>
      <w:r w:rsidR="00903171">
        <w:t>’, data</w:t>
      </w:r>
      <w:r w:rsidR="00BF7551" w:rsidRPr="00A17631">
        <w:t xml:space="preserve"> (e.g. </w:t>
      </w:r>
      <w:r w:rsidR="00B423C0">
        <w:t>from trials, cohorts or surveys</w:t>
      </w:r>
      <w:r w:rsidR="00BF7551" w:rsidRPr="00A17631">
        <w:t xml:space="preserve">), </w:t>
      </w:r>
      <w:r w:rsidR="00903171">
        <w:t>tend</w:t>
      </w:r>
      <w:r w:rsidR="00BF7551" w:rsidRPr="00A17631">
        <w:t xml:space="preserve"> to be produced in </w:t>
      </w:r>
      <w:r w:rsidR="000539C7">
        <w:t xml:space="preserve">more </w:t>
      </w:r>
      <w:r w:rsidR="00BF7551" w:rsidRPr="00A17631">
        <w:t xml:space="preserve">constrained ways using sampling strategies that restrict the scope (e.g. number of questions), size (e.g. number of respondents) or temporality (e.g. number of time points). </w:t>
      </w:r>
    </w:p>
    <w:p w14:paraId="07BE377B" w14:textId="18AEC532" w:rsidR="00BF7551" w:rsidRPr="00A17631" w:rsidRDefault="00A8425A" w:rsidP="006D62B7">
      <w:pPr>
        <w:spacing w:line="480" w:lineRule="auto"/>
      </w:pPr>
      <w:r>
        <w:t>B</w:t>
      </w:r>
      <w:r w:rsidR="00BF7551" w:rsidRPr="00A17631">
        <w:t xml:space="preserve">ig data generation tends to strive to: be comprehensive, often capturing full populations; have high temporal and/or spatial resolution; be interlinked and connected across different data resources with common fields to enable unique identification; and be dynamic and adaptive to allow new and </w:t>
      </w:r>
      <w:r w:rsidR="00090CB7">
        <w:t>greater quantities of</w:t>
      </w:r>
      <w:r w:rsidR="00090CB7" w:rsidRPr="00A17631">
        <w:t xml:space="preserve"> </w:t>
      </w:r>
      <w:r w:rsidR="00BF7551" w:rsidRPr="00A17631">
        <w:t xml:space="preserve">data to be readily appended </w:t>
      </w:r>
      <w:r w:rsidR="00DF76D6">
        <w:fldChar w:fldCharType="begin"/>
      </w:r>
      <w:r w:rsidR="00DF76D6">
        <w:instrText xml:space="preserve"> ADDIN EN.CITE &lt;EndNote&gt;&lt;Cite&gt;&lt;Author&gt;Kitchin&lt;/Author&gt;&lt;Year&gt;2014&lt;/Year&gt;&lt;RecNum&gt;54&lt;/RecNum&gt;&lt;DisplayText&gt;(3)&lt;/DisplayText&gt;&lt;record&gt;&lt;rec-number&gt;54&lt;/rec-number&gt;&lt;foreign-keys&gt;&lt;key app="EN" db-id="a5p0vpaf92ztfgetearvvv2baxt0aada9wd2" timestamp="1490964246"&gt;54&lt;/key&gt;&lt;/foreign-keys&gt;&lt;ref-type name="Book"&gt;6&lt;/ref-type&gt;&lt;contributors&gt;&lt;authors&gt;&lt;author&gt;Kitchin, Rob&lt;/author&gt;&lt;/authors&gt;&lt;/contributors&gt;&lt;titles&gt;&lt;title&gt;The Data Revolution&lt;/title&gt;&lt;/titles&gt;&lt;dates&gt;&lt;year&gt;2014&lt;/year&gt;&lt;/dates&gt;&lt;pub-location&gt;London&lt;/pub-location&gt;&lt;publisher&gt;SAGE Publications Ltd&lt;/publisher&gt;&lt;urls&gt;&lt;/urls&gt;&lt;/record&gt;&lt;/Cite&gt;&lt;/EndNote&gt;</w:instrText>
      </w:r>
      <w:r w:rsidR="00DF76D6">
        <w:fldChar w:fldCharType="separate"/>
      </w:r>
      <w:r w:rsidR="00DF76D6">
        <w:rPr>
          <w:noProof/>
        </w:rPr>
        <w:t>(3)</w:t>
      </w:r>
      <w:r w:rsidR="00DF76D6">
        <w:fldChar w:fldCharType="end"/>
      </w:r>
      <w:r w:rsidR="00BF7551" w:rsidRPr="00A17631">
        <w:t>. Connelly et al.</w:t>
      </w:r>
      <w:r w:rsidR="00D751C5" w:rsidRPr="00A17631">
        <w:t xml:space="preserve"> </w:t>
      </w:r>
      <w:r w:rsidR="00DF76D6">
        <w:fldChar w:fldCharType="begin"/>
      </w:r>
      <w:r w:rsidR="00DF76D6">
        <w:instrText xml:space="preserve"> ADDIN EN.CITE &lt;EndNote&gt;&lt;Cite ExcludeAuth="1"&gt;&lt;Author&gt;Connelly&lt;/Author&gt;&lt;Year&gt;2016&lt;/Year&gt;&lt;RecNum&gt;52&lt;/RecNum&gt;&lt;DisplayText&gt;(2)&lt;/DisplayText&gt;&lt;record&gt;&lt;rec-number&gt;52&lt;/rec-number&gt;&lt;foreign-keys&gt;&lt;key app="EN" db-id="a5p0vpaf92ztfgetearvvv2baxt0aada9wd2" timestamp="1490963689"&gt;52&lt;/key&gt;&lt;/foreign-keys&gt;&lt;ref-type name="Journal Article"&gt;17&lt;/ref-type&gt;&lt;contributors&gt;&lt;authors&gt;&lt;author&gt;Connelly, Roxanne&lt;/author&gt;&lt;author&gt;Playford, Christopher J.&lt;/author&gt;&lt;author&gt;Gayle, Vernon&lt;/author&gt;&lt;author&gt;Dibben, Chris&lt;/author&gt;&lt;/authors&gt;&lt;/contributors&gt;&lt;titles&gt;&lt;title&gt;The role of administrative data in the big data revolution in social science research&lt;/title&gt;&lt;secondary-title&gt;Social Science Research&lt;/secondary-title&gt;&lt;/titles&gt;&lt;periodical&gt;&lt;full-title&gt;Social Science Research&lt;/full-title&gt;&lt;/periodical&gt;&lt;pages&gt;1-12&lt;/pages&gt;&lt;volume&gt;59&lt;/volume&gt;&lt;dates&gt;&lt;year&gt;2016&lt;/year&gt;&lt;/dates&gt;&lt;urls&gt;&lt;/urls&gt;&lt;electronic-resource-num&gt;http://dx.doi.org/10.1016/j.ssresearch.2016.04.015&lt;/electronic-resource-num&gt;&lt;/record&gt;&lt;/Cite&gt;&lt;/EndNote&gt;</w:instrText>
      </w:r>
      <w:r w:rsidR="00DF76D6">
        <w:fldChar w:fldCharType="separate"/>
      </w:r>
      <w:r w:rsidR="00DF76D6">
        <w:rPr>
          <w:noProof/>
        </w:rPr>
        <w:t>(2)</w:t>
      </w:r>
      <w:r w:rsidR="00DF76D6">
        <w:fldChar w:fldCharType="end"/>
      </w:r>
      <w:r w:rsidR="00BF7551" w:rsidRPr="00A17631">
        <w:t xml:space="preserve"> make the useful distinction between data that is ‘made’ and</w:t>
      </w:r>
      <w:r w:rsidR="00903171">
        <w:t xml:space="preserve"> that which is</w:t>
      </w:r>
      <w:r w:rsidR="00BF7551" w:rsidRPr="00A17631">
        <w:t xml:space="preserve"> ‘found’. </w:t>
      </w:r>
      <w:r w:rsidR="00903171">
        <w:t>‘</w:t>
      </w:r>
      <w:r w:rsidR="00BF7551" w:rsidRPr="00A17631">
        <w:t>Made</w:t>
      </w:r>
      <w:r w:rsidR="00903171">
        <w:t>’</w:t>
      </w:r>
      <w:r w:rsidR="00BF7551" w:rsidRPr="00A17631">
        <w:t xml:space="preserve"> </w:t>
      </w:r>
      <w:r w:rsidR="00903171">
        <w:t>d</w:t>
      </w:r>
      <w:r w:rsidR="00BF7551" w:rsidRPr="00A17631">
        <w:t>ata include information collected to investigate a defined hypotheses</w:t>
      </w:r>
      <w:r w:rsidR="00390D79">
        <w:t xml:space="preserve">; whereas </w:t>
      </w:r>
      <w:r w:rsidR="00903171">
        <w:t>‘f</w:t>
      </w:r>
      <w:r w:rsidR="00BF7551" w:rsidRPr="00A17631">
        <w:t>ound</w:t>
      </w:r>
      <w:r w:rsidR="00903171">
        <w:t>’</w:t>
      </w:r>
      <w:r w:rsidR="00BF7551" w:rsidRPr="00A17631">
        <w:t xml:space="preserve"> </w:t>
      </w:r>
      <w:r w:rsidR="00903171">
        <w:t>d</w:t>
      </w:r>
      <w:r w:rsidR="00BF7551" w:rsidRPr="00A17631">
        <w:t xml:space="preserve">ata have </w:t>
      </w:r>
      <w:r w:rsidR="00402496">
        <w:t xml:space="preserve">been </w:t>
      </w:r>
      <w:r w:rsidR="00BF7551" w:rsidRPr="00A17631">
        <w:t>collected for alternative (</w:t>
      </w:r>
      <w:r w:rsidR="00783764">
        <w:t xml:space="preserve">often </w:t>
      </w:r>
      <w:r w:rsidR="00BF7551" w:rsidRPr="00A17631">
        <w:t>non-research) purposes</w:t>
      </w:r>
      <w:r w:rsidR="00173D4D">
        <w:t>, but could include potentially valuable information for research</w:t>
      </w:r>
      <w:r w:rsidR="00BF7551" w:rsidRPr="00A17631">
        <w:t xml:space="preserve">. The sources and production of </w:t>
      </w:r>
      <w:r w:rsidR="00C74A90">
        <w:t>‘found’</w:t>
      </w:r>
      <w:r w:rsidR="00C74A90" w:rsidRPr="00A17631">
        <w:t xml:space="preserve"> </w:t>
      </w:r>
      <w:r w:rsidR="00BF7551" w:rsidRPr="00A17631">
        <w:t xml:space="preserve">data include, but are not limited to, online activities (e.g. social media, web searches), commercial transactions (e.g. in-store purchase from supermarkets or bank </w:t>
      </w:r>
      <w:r w:rsidR="00BF7551" w:rsidRPr="00A17631">
        <w:lastRenderedPageBreak/>
        <w:t xml:space="preserve">transactions), </w:t>
      </w:r>
      <w:r w:rsidR="00A4167B">
        <w:t xml:space="preserve">remote physiological sensors (e.g. heart rate monitors) </w:t>
      </w:r>
      <w:r w:rsidR="00C74A90">
        <w:t xml:space="preserve">or </w:t>
      </w:r>
      <w:r w:rsidR="00BF7551" w:rsidRPr="00A17631">
        <w:t xml:space="preserve">environmental sensors (e.g. GPS, satellite data). </w:t>
      </w:r>
    </w:p>
    <w:p w14:paraId="447FDFBC" w14:textId="7A3C1C85" w:rsidR="00F302D7" w:rsidRPr="00A17631" w:rsidRDefault="00BF7551" w:rsidP="006D62B7">
      <w:pPr>
        <w:spacing w:line="480" w:lineRule="auto"/>
      </w:pPr>
      <w:r w:rsidRPr="00A17631">
        <w:t>With increasing volumes and greater access to data in electronic formats</w:t>
      </w:r>
      <w:r w:rsidR="00173D4D">
        <w:t>,</w:t>
      </w:r>
      <w:r w:rsidRPr="00A17631">
        <w:t xml:space="preserve"> it is unsurprising that researchers are beginning to apply big data to key concerns including mental health </w:t>
      </w:r>
      <w:r w:rsidR="00DF76D6">
        <w:fldChar w:fldCharType="begin"/>
      </w:r>
      <w:r w:rsidR="00DF76D6">
        <w:instrText xml:space="preserve"> ADDIN EN.CITE &lt;EndNote&gt;&lt;Cite&gt;&lt;Author&gt;Stewart&lt;/Author&gt;&lt;Year&gt;2016&lt;/Year&gt;&lt;RecNum&gt;57&lt;/RecNum&gt;&lt;DisplayText&gt;(4)&lt;/DisplayText&gt;&lt;record&gt;&lt;rec-number&gt;57&lt;/rec-number&gt;&lt;foreign-keys&gt;&lt;key app="EN" db-id="a5p0vpaf92ztfgetearvvv2baxt0aada9wd2" timestamp="1490964816"&gt;57&lt;/key&gt;&lt;/foreign-keys&gt;&lt;ref-type name="Journal Article"&gt;17&lt;/ref-type&gt;&lt;contributors&gt;&lt;authors&gt;&lt;author&gt;Stewart, Robert&lt;/author&gt;&lt;author&gt;Davis, Katrina&lt;/author&gt;&lt;/authors&gt;&lt;/contributors&gt;&lt;titles&gt;&lt;title&gt;&amp;apos;Big data&amp;apos; in mental health research: current status and emerging possibilities&lt;/title&gt;&lt;secondary-title&gt;Social Psychiatry and Psychiatric Epidemiology&lt;/secondary-title&gt;&lt;/titles&gt;&lt;periodical&gt;&lt;full-title&gt;Social Psychiatry and Psychiatric Epidemiology&lt;/full-title&gt;&lt;/periodical&gt;&lt;pages&gt;1055-1072&lt;/pages&gt;&lt;volume&gt;51&lt;/volume&gt;&lt;number&gt;8&lt;/number&gt;&lt;dates&gt;&lt;year&gt;2016&lt;/year&gt;&lt;/dates&gt;&lt;urls&gt;&lt;/urls&gt;&lt;electronic-resource-num&gt;10.1007/s00127-016-1266-8&lt;/electronic-resource-num&gt;&lt;/record&gt;&lt;/Cite&gt;&lt;/EndNote&gt;</w:instrText>
      </w:r>
      <w:r w:rsidR="00DF76D6">
        <w:fldChar w:fldCharType="separate"/>
      </w:r>
      <w:r w:rsidR="00DF76D6">
        <w:rPr>
          <w:noProof/>
        </w:rPr>
        <w:t>(4)</w:t>
      </w:r>
      <w:r w:rsidR="00DF76D6">
        <w:fldChar w:fldCharType="end"/>
      </w:r>
      <w:r w:rsidRPr="00A17631">
        <w:t xml:space="preserve">, infectious disease </w:t>
      </w:r>
      <w:r w:rsidR="00DF76D6">
        <w:fldChar w:fldCharType="begin"/>
      </w:r>
      <w:r w:rsidR="00F10737">
        <w:instrText xml:space="preserve"> ADDIN EN.CITE &lt;EndNote&gt;&lt;Cite&gt;&lt;Author&gt;Hay&lt;/Author&gt;&lt;Year&gt;2013&lt;/Year&gt;&lt;RecNum&gt;53&lt;/RecNum&gt;&lt;DisplayText&gt;(5)&lt;/DisplayText&gt;&lt;record&gt;&lt;rec-number&gt;53&lt;/rec-number&gt;&lt;foreign-keys&gt;&lt;key app="EN" db-id="a5p0vpaf92ztfgetearvvv2baxt0aada9wd2" timestamp="1490963826"&gt;53&lt;/key&gt;&lt;/foreign-keys&gt;&lt;ref-type name="Journal Article"&gt;17&lt;/ref-type&gt;&lt;contributors&gt;&lt;authors&gt;&lt;author&gt;Hay, Simon I.&lt;/author&gt;&lt;author&gt;George, Dylan B.&lt;/author&gt;&lt;author&gt;Moyes, Catherine L.&lt;/author&gt;&lt;author&gt;Brownstein, John S.&lt;/author&gt;&lt;/authors&gt;&lt;/contributors&gt;&lt;titles&gt;&lt;title&gt;Big data opportunities for global infectious disease&lt;/title&gt;&lt;secondary-title&gt;Plos Medicine&lt;/secondary-title&gt;&lt;/titles&gt;&lt;periodical&gt;&lt;full-title&gt;Plos Medicine&lt;/full-title&gt;&lt;/periodical&gt;&lt;pages&gt;e1001413&lt;/pages&gt;&lt;volume&gt;10&lt;/volume&gt;&lt;number&gt;4&lt;/number&gt;&lt;dates&gt;&lt;year&gt;2013&lt;/year&gt;&lt;/dates&gt;&lt;urls&gt;&lt;/urls&gt;&lt;electronic-resource-num&gt;doi:10.1371/journal.pmed.1001413&lt;/electronic-resource-num&gt;&lt;/record&gt;&lt;/Cite&gt;&lt;/EndNote&gt;</w:instrText>
      </w:r>
      <w:r w:rsidR="00DF76D6">
        <w:fldChar w:fldCharType="separate"/>
      </w:r>
      <w:r w:rsidR="00DF76D6">
        <w:rPr>
          <w:noProof/>
        </w:rPr>
        <w:t>(5)</w:t>
      </w:r>
      <w:r w:rsidR="00DF76D6">
        <w:fldChar w:fldCharType="end"/>
      </w:r>
      <w:r w:rsidRPr="00A17631">
        <w:t xml:space="preserve"> and healthcare </w:t>
      </w:r>
      <w:r w:rsidR="00DF76D6">
        <w:fldChar w:fldCharType="begin"/>
      </w:r>
      <w:r w:rsidR="00DF76D6">
        <w:instrText xml:space="preserve"> ADDIN EN.CITE &lt;EndNote&gt;&lt;Cite&gt;&lt;Author&gt;Raghupathi&lt;/Author&gt;&lt;Year&gt;2014&lt;/Year&gt;&lt;RecNum&gt;56&lt;/RecNum&gt;&lt;DisplayText&gt;(6)&lt;/DisplayText&gt;&lt;record&gt;&lt;rec-number&gt;56&lt;/rec-number&gt;&lt;foreign-keys&gt;&lt;key app="EN" db-id="a5p0vpaf92ztfgetearvvv2baxt0aada9wd2" timestamp="1490964675"&gt;56&lt;/key&gt;&lt;/foreign-keys&gt;&lt;ref-type name="Journal Article"&gt;17&lt;/ref-type&gt;&lt;contributors&gt;&lt;authors&gt;&lt;author&gt;Raghupathi, Wullianallur&lt;/author&gt;&lt;author&gt;Raghupathi, Viju&lt;/author&gt;&lt;/authors&gt;&lt;/contributors&gt;&lt;titles&gt;&lt;title&gt;Big data analytics in healthcare: promise and potential&lt;/title&gt;&lt;secondary-title&gt;Health Inf Sci Syst&lt;/secondary-title&gt;&lt;/titles&gt;&lt;periodical&gt;&lt;full-title&gt;Health Inf Sci Syst&lt;/full-title&gt;&lt;/periodical&gt;&lt;pages&gt;3&lt;/pages&gt;&lt;volume&gt;2&lt;/volume&gt;&lt;dates&gt;&lt;year&gt;2014&lt;/year&gt;&lt;/dates&gt;&lt;urls&gt;&lt;/urls&gt;&lt;electronic-resource-num&gt;10.1186/2047-2501-2-3&lt;/electronic-resource-num&gt;&lt;/record&gt;&lt;/Cite&gt;&lt;/EndNote&gt;</w:instrText>
      </w:r>
      <w:r w:rsidR="00DF76D6">
        <w:fldChar w:fldCharType="separate"/>
      </w:r>
      <w:r w:rsidR="00DF76D6">
        <w:rPr>
          <w:noProof/>
        </w:rPr>
        <w:t>(6)</w:t>
      </w:r>
      <w:r w:rsidR="00DF76D6">
        <w:fldChar w:fldCharType="end"/>
      </w:r>
      <w:r w:rsidRPr="00A17631">
        <w:t xml:space="preserve">. In the field of obesity research there is a long history of using routine data sources to track the prevalence of the disease, as well as identifyrisk factors. </w:t>
      </w:r>
      <w:r w:rsidR="003B2CA0">
        <w:t>Supplementing this with new forms of data has potential to broaden our understanding of obesity</w:t>
      </w:r>
      <w:r w:rsidR="00997DF7">
        <w:t>, bringing together</w:t>
      </w:r>
      <w:r w:rsidR="00783764">
        <w:t xml:space="preserve"> </w:t>
      </w:r>
      <w:r w:rsidR="00997DF7">
        <w:t>information from different facets of environment</w:t>
      </w:r>
      <w:r w:rsidR="00626DC1">
        <w:t xml:space="preserve"> </w:t>
      </w:r>
      <w:r w:rsidR="001D0858">
        <w:t xml:space="preserve">and </w:t>
      </w:r>
      <w:r w:rsidR="00626DC1">
        <w:t>behaviours</w:t>
      </w:r>
      <w:r w:rsidR="003B2CA0">
        <w:t>.</w:t>
      </w:r>
      <w:r w:rsidR="00F302D7" w:rsidRPr="00F302D7">
        <w:t xml:space="preserve"> </w:t>
      </w:r>
      <w:r w:rsidR="00F302D7" w:rsidRPr="00A17631">
        <w:t xml:space="preserve">Although obtaining, analysing and disseminating big data has potential </w:t>
      </w:r>
      <w:r w:rsidR="00F740A0">
        <w:t>to benefit society</w:t>
      </w:r>
      <w:r w:rsidR="00F302D7" w:rsidRPr="00A17631">
        <w:t xml:space="preserve">, there are also a number of possible risks </w:t>
      </w:r>
      <w:r w:rsidR="00DF76D6">
        <w:fldChar w:fldCharType="begin"/>
      </w:r>
      <w:r w:rsidR="00A66864">
        <w:instrText xml:space="preserve"> ADDIN EN.CITE &lt;EndNote&gt;&lt;Cite&gt;&lt;Author&gt;Vayena&lt;/Author&gt;&lt;Year&gt;2015&lt;/Year&gt;&lt;RecNum&gt;58&lt;/RecNum&gt;&lt;DisplayText&gt;(3, 7)&lt;/DisplayText&gt;&lt;record&gt;&lt;rec-number&gt;58&lt;/rec-number&gt;&lt;foreign-keys&gt;&lt;key app="EN" db-id="a5p0vpaf92ztfgetearvvv2baxt0aada9wd2" timestamp="1490964929"&gt;58&lt;/key&gt;&lt;/foreign-keys&gt;&lt;ref-type name="Journal Article"&gt;17&lt;/ref-type&gt;&lt;contributors&gt;&lt;authors&gt;&lt;author&gt;Vayena, Effy&lt;/author&gt;&lt;author&gt;Salathe, Marcel&lt;/author&gt;&lt;author&gt;Madoff, Lawrence C.&lt;/author&gt;&lt;author&gt;Brownstein, John S.&lt;/author&gt;&lt;/authors&gt;&lt;/contributors&gt;&lt;titles&gt;&lt;title&gt;Ethical challenges of big data in public health&lt;/title&gt;&lt;secondary-title&gt;Plos Computational Biology&lt;/secondary-title&gt;&lt;/titles&gt;&lt;periodical&gt;&lt;full-title&gt;Plos Computational Biology&lt;/full-title&gt;&lt;/periodical&gt;&lt;pages&gt;e1003904&lt;/pages&gt;&lt;volume&gt;11&lt;/volume&gt;&lt;number&gt;2&lt;/number&gt;&lt;dates&gt;&lt;year&gt;2015&lt;/year&gt;&lt;/dates&gt;&lt;urls&gt;&lt;/urls&gt;&lt;electronic-resource-num&gt;10.1371/journal.pcbi.1003904&lt;/electronic-resource-num&gt;&lt;/record&gt;&lt;/Cite&gt;&lt;Cite&gt;&lt;Author&gt;Kitchin&lt;/Author&gt;&lt;Year&gt;2014&lt;/Year&gt;&lt;RecNum&gt;54&lt;/RecNum&gt;&lt;record&gt;&lt;rec-number&gt;54&lt;/rec-number&gt;&lt;foreign-keys&gt;&lt;key app="EN" db-id="a5p0vpaf92ztfgetearvvv2baxt0aada9wd2" timestamp="1490964246"&gt;54&lt;/key&gt;&lt;/foreign-keys&gt;&lt;ref-type name="Book"&gt;6&lt;/ref-type&gt;&lt;contributors&gt;&lt;authors&gt;&lt;author&gt;Kitchin, Rob&lt;/author&gt;&lt;/authors&gt;&lt;/contributors&gt;&lt;titles&gt;&lt;title&gt;The Data Revolution&lt;/title&gt;&lt;/titles&gt;&lt;dates&gt;&lt;year&gt;2014&lt;/year&gt;&lt;/dates&gt;&lt;pub-location&gt;London&lt;/pub-location&gt;&lt;publisher&gt;SAGE Publications Ltd&lt;/publisher&gt;&lt;urls&gt;&lt;/urls&gt;&lt;/record&gt;&lt;/Cite&gt;&lt;/EndNote&gt;</w:instrText>
      </w:r>
      <w:r w:rsidR="00DF76D6">
        <w:fldChar w:fldCharType="separate"/>
      </w:r>
      <w:r w:rsidR="00B5220E">
        <w:rPr>
          <w:noProof/>
        </w:rPr>
        <w:t xml:space="preserve">(3, </w:t>
      </w:r>
      <w:r w:rsidR="00A66864">
        <w:rPr>
          <w:noProof/>
        </w:rPr>
        <w:t>7)</w:t>
      </w:r>
      <w:r w:rsidR="00DF76D6">
        <w:fldChar w:fldCharType="end"/>
      </w:r>
      <w:r w:rsidR="00154117">
        <w:t>, including</w:t>
      </w:r>
      <w:r w:rsidR="00F302D7" w:rsidRPr="00A17631">
        <w:t xml:space="preserve"> challenges relating to data governance</w:t>
      </w:r>
      <w:r w:rsidR="00154117">
        <w:t xml:space="preserve"> and</w:t>
      </w:r>
      <w:r w:rsidR="00F302D7" w:rsidRPr="00A17631">
        <w:t xml:space="preserve"> methodological robustness. </w:t>
      </w:r>
      <w:r w:rsidR="00154117">
        <w:t>T</w:t>
      </w:r>
      <w:r w:rsidR="003B2CA0">
        <w:t xml:space="preserve">here has </w:t>
      </w:r>
      <w:r w:rsidR="00D322C4">
        <w:t xml:space="preserve">not </w:t>
      </w:r>
      <w:r w:rsidR="003B2CA0">
        <w:t>yet been an attempt to review the current applications of big data to obesity-related research.</w:t>
      </w:r>
    </w:p>
    <w:p w14:paraId="1DF59B81" w14:textId="14A2D096" w:rsidR="00BF7551" w:rsidRDefault="00F302D7" w:rsidP="006D62B7">
      <w:pPr>
        <w:spacing w:line="480" w:lineRule="auto"/>
      </w:pPr>
      <w:r>
        <w:t>The aim of this paper is t</w:t>
      </w:r>
      <w:r w:rsidRPr="007A1F21">
        <w:t xml:space="preserve">o review the </w:t>
      </w:r>
      <w:r>
        <w:t>contribution</w:t>
      </w:r>
      <w:r w:rsidRPr="007A1F21">
        <w:t xml:space="preserve"> of </w:t>
      </w:r>
      <w:r w:rsidR="00997DF7">
        <w:t>‘found’</w:t>
      </w:r>
      <w:r w:rsidRPr="007A1F21">
        <w:t xml:space="preserve"> data</w:t>
      </w:r>
      <w:r w:rsidR="00997DF7">
        <w:t xml:space="preserve"> (</w:t>
      </w:r>
      <w:r w:rsidR="00997DF7" w:rsidRPr="00A17631">
        <w:t>adopt</w:t>
      </w:r>
      <w:r w:rsidR="00997DF7">
        <w:t>ing</w:t>
      </w:r>
      <w:r w:rsidR="00997DF7" w:rsidRPr="00A17631">
        <w:t xml:space="preserve"> Connelley et al’s distinction</w:t>
      </w:r>
      <w:r w:rsidR="00997DF7">
        <w:rPr>
          <w:rStyle w:val="CommentReference"/>
          <w:sz w:val="22"/>
          <w:szCs w:val="22"/>
        </w:rPr>
        <w:t xml:space="preserve">) </w:t>
      </w:r>
      <w:r>
        <w:t>to</w:t>
      </w:r>
      <w:r w:rsidRPr="007A1F21">
        <w:t xml:space="preserve"> obesity research</w:t>
      </w:r>
      <w:r>
        <w:t xml:space="preserve">, </w:t>
      </w:r>
      <w:r w:rsidRPr="007A1F21">
        <w:t>and consider the implications for</w:t>
      </w:r>
      <w:r>
        <w:t xml:space="preserve"> the future of</w:t>
      </w:r>
      <w:r w:rsidRPr="007A1F21">
        <w:t xml:space="preserve"> big data in this field.</w:t>
      </w:r>
      <w:r>
        <w:t xml:space="preserve"> </w:t>
      </w:r>
      <w:r w:rsidR="00997DF7">
        <w:t>We</w:t>
      </w:r>
      <w:r w:rsidR="00BF7551" w:rsidRPr="00A17631">
        <w:t xml:space="preserve"> </w:t>
      </w:r>
      <w:r w:rsidR="00997DF7">
        <w:t>focus</w:t>
      </w:r>
      <w:r w:rsidR="00BF7551" w:rsidRPr="00A17631">
        <w:t xml:space="preserve"> on data that ha</w:t>
      </w:r>
      <w:r w:rsidR="00200F24">
        <w:t>ve</w:t>
      </w:r>
      <w:r w:rsidR="00997DF7" w:rsidRPr="00997DF7">
        <w:t xml:space="preserve"> </w:t>
      </w:r>
      <w:r w:rsidR="00997DF7" w:rsidRPr="00A17631">
        <w:t>been repurposed for research</w:t>
      </w:r>
      <w:r w:rsidR="00997DF7">
        <w:t>, rather than data</w:t>
      </w:r>
      <w:r w:rsidR="00997DF7" w:rsidRPr="00A17631">
        <w:t xml:space="preserve"> </w:t>
      </w:r>
      <w:r w:rsidR="00997DF7">
        <w:t>originally designed</w:t>
      </w:r>
      <w:r w:rsidR="00BF7551" w:rsidRPr="00A17631">
        <w:t xml:space="preserve"> for research </w:t>
      </w:r>
      <w:r w:rsidR="00870E25">
        <w:t xml:space="preserve">or health monitoring </w:t>
      </w:r>
      <w:r w:rsidR="00BF7551" w:rsidRPr="00A17631">
        <w:t>purposes</w:t>
      </w:r>
      <w:r w:rsidR="00997DF7">
        <w:t xml:space="preserve"> </w:t>
      </w:r>
      <w:r w:rsidR="00997DF7" w:rsidRPr="00A17631">
        <w:t>(</w:t>
      </w:r>
      <w:r w:rsidR="00997DF7">
        <w:t>such as</w:t>
      </w:r>
      <w:r w:rsidR="00997DF7" w:rsidRPr="00A17631">
        <w:t xml:space="preserve"> health </w:t>
      </w:r>
      <w:r w:rsidR="00200F24">
        <w:t>register or</w:t>
      </w:r>
      <w:r w:rsidR="00997DF7" w:rsidRPr="00A17631">
        <w:t xml:space="preserve"> birth cohorts)</w:t>
      </w:r>
      <w:r w:rsidR="00997DF7">
        <w:t>, because</w:t>
      </w:r>
      <w:r w:rsidR="00BF7551" w:rsidRPr="00A17631">
        <w:t xml:space="preserve"> </w:t>
      </w:r>
      <w:r w:rsidR="00997DF7">
        <w:t xml:space="preserve">these sources of data offer new opportunities </w:t>
      </w:r>
      <w:r w:rsidR="00F740A0">
        <w:t>and</w:t>
      </w:r>
      <w:r w:rsidR="00997DF7">
        <w:t xml:space="preserve"> challenges </w:t>
      </w:r>
      <w:r w:rsidR="00F740A0">
        <w:t xml:space="preserve">compared </w:t>
      </w:r>
      <w:r w:rsidR="00997DF7">
        <w:t>to</w:t>
      </w:r>
      <w:r w:rsidR="00716D40">
        <w:t xml:space="preserve"> conventional</w:t>
      </w:r>
      <w:r w:rsidR="00997DF7">
        <w:t xml:space="preserve"> ‘made’ </w:t>
      </w:r>
      <w:r w:rsidR="00BD516F">
        <w:t xml:space="preserve">research </w:t>
      </w:r>
      <w:r w:rsidR="00997DF7">
        <w:t xml:space="preserve">data. </w:t>
      </w:r>
      <w:r w:rsidR="00BF7551" w:rsidRPr="00A17631">
        <w:t xml:space="preserve">Our intention is to review the nature and scope of the research that is emerging, and </w:t>
      </w:r>
      <w:r w:rsidR="00200F24">
        <w:t>describe the benefits and challenges encountered</w:t>
      </w:r>
      <w:r w:rsidR="00BF7551" w:rsidRPr="00A17631">
        <w:t xml:space="preserve">. </w:t>
      </w:r>
    </w:p>
    <w:p w14:paraId="4403A0F5" w14:textId="77777777" w:rsidR="00BD516F" w:rsidRPr="00A17631" w:rsidRDefault="00BD516F" w:rsidP="006D62B7">
      <w:pPr>
        <w:spacing w:line="480" w:lineRule="auto"/>
      </w:pPr>
    </w:p>
    <w:p w14:paraId="725B5EAE" w14:textId="77777777" w:rsidR="00BF7551" w:rsidRPr="00A442A2" w:rsidRDefault="00BF7551" w:rsidP="006D62B7">
      <w:pPr>
        <w:spacing w:line="480" w:lineRule="auto"/>
        <w:rPr>
          <w:b/>
          <w:sz w:val="24"/>
          <w:szCs w:val="24"/>
        </w:rPr>
      </w:pPr>
      <w:r w:rsidRPr="00A442A2">
        <w:rPr>
          <w:b/>
          <w:sz w:val="24"/>
          <w:szCs w:val="24"/>
        </w:rPr>
        <w:t>Method</w:t>
      </w:r>
    </w:p>
    <w:p w14:paraId="018DD58C" w14:textId="616C0F36" w:rsidR="000E51BA" w:rsidRDefault="007D54EA" w:rsidP="006D62B7">
      <w:pPr>
        <w:spacing w:line="480" w:lineRule="auto"/>
      </w:pPr>
      <w:r>
        <w:rPr>
          <w:rFonts w:eastAsia="Times New Roman" w:cs="Calibri"/>
          <w:color w:val="000000"/>
          <w:lang w:eastAsia="en-GB"/>
        </w:rPr>
        <w:t xml:space="preserve">The aim of this review </w:t>
      </w:r>
      <w:r w:rsidR="00BD516F">
        <w:rPr>
          <w:rFonts w:eastAsia="Times New Roman" w:cs="Calibri"/>
          <w:color w:val="000000"/>
          <w:lang w:eastAsia="en-GB"/>
        </w:rPr>
        <w:t>was</w:t>
      </w:r>
      <w:r>
        <w:rPr>
          <w:rFonts w:eastAsia="Times New Roman" w:cs="Calibri"/>
          <w:color w:val="000000"/>
          <w:lang w:eastAsia="en-GB"/>
        </w:rPr>
        <w:t xml:space="preserve"> illustrative, rather than to provide an exhaustive examination of obesity research examples. </w:t>
      </w:r>
      <w:r w:rsidR="00F740A0">
        <w:t>W</w:t>
      </w:r>
      <w:r w:rsidR="00F740A0" w:rsidRPr="00A17631">
        <w:t xml:space="preserve">e </w:t>
      </w:r>
      <w:r w:rsidR="00BF7551" w:rsidRPr="00A17631">
        <w:t>develop</w:t>
      </w:r>
      <w:r w:rsidR="00BD516F">
        <w:t>ed</w:t>
      </w:r>
      <w:r w:rsidR="00BF7551" w:rsidRPr="00A17631">
        <w:t xml:space="preserve"> a narrative</w:t>
      </w:r>
      <w:r>
        <w:t>, rather than systematic,</w:t>
      </w:r>
      <w:r w:rsidR="00BF7551" w:rsidRPr="00A17631">
        <w:t xml:space="preserve"> review which identifies and collates research in which </w:t>
      </w:r>
      <w:r w:rsidR="004A4DDC">
        <w:t>‘found’</w:t>
      </w:r>
      <w:r w:rsidR="004A4DDC" w:rsidRPr="00A17631">
        <w:t xml:space="preserve"> </w:t>
      </w:r>
      <w:r w:rsidR="00BF7551" w:rsidRPr="00A17631">
        <w:t>data</w:t>
      </w:r>
      <w:r w:rsidR="000E51BA">
        <w:t xml:space="preserve"> </w:t>
      </w:r>
      <w:r w:rsidR="0091687A" w:rsidRPr="00A17631">
        <w:t>ha</w:t>
      </w:r>
      <w:r w:rsidR="000E51BA">
        <w:t>ve</w:t>
      </w:r>
      <w:r w:rsidR="00BF7551" w:rsidRPr="00A17631">
        <w:t xml:space="preserve"> been adopted to address obesity-related concerns. </w:t>
      </w:r>
      <w:r w:rsidR="000E51BA">
        <w:t xml:space="preserve">From a </w:t>
      </w:r>
      <w:r w:rsidR="000E51BA" w:rsidRPr="00A17631">
        <w:t>scoping of the literature</w:t>
      </w:r>
      <w:r w:rsidR="000E51BA">
        <w:t xml:space="preserve"> in November 2016</w:t>
      </w:r>
      <w:r w:rsidR="00626DC1">
        <w:t xml:space="preserve">, informed by activities within the ESRC Strategic </w:t>
      </w:r>
      <w:r w:rsidR="00626DC1">
        <w:lastRenderedPageBreak/>
        <w:t>Network for Obesity meetings</w:t>
      </w:r>
      <w:r w:rsidR="00632F52">
        <w:t xml:space="preserve"> (</w:t>
      </w:r>
      <w:r w:rsidR="004A4DDC">
        <w:t>reference pending</w:t>
      </w:r>
      <w:r w:rsidR="00632F52">
        <w:t>)</w:t>
      </w:r>
      <w:r w:rsidR="000E51BA" w:rsidRPr="00A17631">
        <w:t xml:space="preserve">, </w:t>
      </w:r>
      <w:r w:rsidR="000E51BA">
        <w:t xml:space="preserve">we </w:t>
      </w:r>
      <w:r w:rsidR="000E51BA" w:rsidRPr="00A17631">
        <w:t xml:space="preserve">identified </w:t>
      </w:r>
      <w:r w:rsidR="000E51BA">
        <w:t>6 categories of data</w:t>
      </w:r>
      <w:r w:rsidR="000E51BA" w:rsidRPr="00A17631">
        <w:t>:</w:t>
      </w:r>
      <w:r w:rsidR="000E51BA">
        <w:t xml:space="preserve"> </w:t>
      </w:r>
      <w:r w:rsidR="001C7B63">
        <w:t xml:space="preserve">retail sales, transport, </w:t>
      </w:r>
      <w:r w:rsidR="001C7B63" w:rsidRPr="006B4A79">
        <w:t>geospatial, commercial weight management data,</w:t>
      </w:r>
      <w:r w:rsidR="001C7B63">
        <w:t xml:space="preserve"> </w:t>
      </w:r>
      <w:r w:rsidR="000E51BA">
        <w:t>social media,</w:t>
      </w:r>
      <w:r w:rsidR="001C7B63">
        <w:t xml:space="preserve"> and</w:t>
      </w:r>
      <w:r w:rsidR="000E51BA">
        <w:t xml:space="preserve"> smartphones </w:t>
      </w:r>
      <w:r w:rsidR="001C7B63">
        <w:t>and wearable technologies</w:t>
      </w:r>
      <w:r w:rsidR="000E51BA">
        <w:t>. These data categories are described in the Results.</w:t>
      </w:r>
    </w:p>
    <w:p w14:paraId="0F144749" w14:textId="68322B39" w:rsidR="004E5711" w:rsidRDefault="000E51BA" w:rsidP="006D62B7">
      <w:pPr>
        <w:spacing w:line="480" w:lineRule="auto"/>
      </w:pPr>
      <w:r>
        <w:t>Database searches were conducted between January and April 2017 (</w:t>
      </w:r>
      <w:r w:rsidR="004E5711">
        <w:t xml:space="preserve">MEDLINE, PsycINFO, SPORTDiscus) </w:t>
      </w:r>
      <w:r w:rsidR="00F740A0">
        <w:t>using</w:t>
      </w:r>
      <w:r w:rsidR="004E5711">
        <w:t xml:space="preserve"> search terms</w:t>
      </w:r>
      <w:r w:rsidR="00F740A0">
        <w:t xml:space="preserve"> such as</w:t>
      </w:r>
      <w:r w:rsidR="004E5711">
        <w:t xml:space="preserve">: </w:t>
      </w:r>
      <w:r w:rsidR="00C70762" w:rsidRPr="00C70762">
        <w:t>obesity</w:t>
      </w:r>
      <w:r w:rsidR="00C70762">
        <w:t>,</w:t>
      </w:r>
      <w:r w:rsidR="00C70762" w:rsidRPr="00C70762">
        <w:t xml:space="preserve"> diet*</w:t>
      </w:r>
      <w:r w:rsidR="00C70762">
        <w:t>,</w:t>
      </w:r>
      <w:r w:rsidR="00C70762" w:rsidRPr="00C70762">
        <w:t xml:space="preserve"> physical activity</w:t>
      </w:r>
      <w:r w:rsidR="00C70762">
        <w:t>,</w:t>
      </w:r>
      <w:r w:rsidR="00C70762" w:rsidRPr="00C70762">
        <w:t xml:space="preserve"> body mass index</w:t>
      </w:r>
      <w:r w:rsidR="00C70762">
        <w:t xml:space="preserve">, </w:t>
      </w:r>
      <w:r w:rsidR="006F5508" w:rsidRPr="006F5508">
        <w:t>big data</w:t>
      </w:r>
      <w:r w:rsidR="00C70762">
        <w:t>,</w:t>
      </w:r>
      <w:r w:rsidR="006F5508" w:rsidRPr="006F5508">
        <w:t xml:space="preserve"> commercial data</w:t>
      </w:r>
      <w:r w:rsidR="00C70762">
        <w:t xml:space="preserve">, </w:t>
      </w:r>
      <w:r w:rsidR="006F5508" w:rsidRPr="006F5508">
        <w:t>loyalty card</w:t>
      </w:r>
      <w:r w:rsidR="00C70762">
        <w:t>,</w:t>
      </w:r>
      <w:r w:rsidR="006F5508" w:rsidRPr="006F5508">
        <w:t xml:space="preserve"> smart ticket</w:t>
      </w:r>
      <w:r w:rsidR="00C70762">
        <w:t>,</w:t>
      </w:r>
      <w:r w:rsidR="006F5508" w:rsidRPr="006F5508">
        <w:t xml:space="preserve"> smart metr*</w:t>
      </w:r>
      <w:r w:rsidR="00C70762">
        <w:t xml:space="preserve">, </w:t>
      </w:r>
      <w:r w:rsidR="006F5508" w:rsidRPr="006F5508">
        <w:t>point of sale</w:t>
      </w:r>
      <w:r w:rsidR="00C70762">
        <w:t>,</w:t>
      </w:r>
      <w:r w:rsidR="006F5508" w:rsidRPr="006F5508">
        <w:t xml:space="preserve"> </w:t>
      </w:r>
      <w:r w:rsidR="00825090">
        <w:t xml:space="preserve">tax*, purchas*, </w:t>
      </w:r>
      <w:r w:rsidR="006F5508" w:rsidRPr="006F5508">
        <w:t>social media</w:t>
      </w:r>
      <w:r w:rsidR="00C70762">
        <w:t>,</w:t>
      </w:r>
      <w:r w:rsidR="006F5508" w:rsidRPr="006F5508">
        <w:t xml:space="preserve"> crowd s</w:t>
      </w:r>
      <w:r w:rsidR="00C70762">
        <w:t>ourc*,</w:t>
      </w:r>
      <w:r w:rsidR="006F5508" w:rsidRPr="006F5508">
        <w:t xml:space="preserve"> app</w:t>
      </w:r>
      <w:r w:rsidR="00C70762">
        <w:t xml:space="preserve">, mobile phone, </w:t>
      </w:r>
      <w:r w:rsidR="006F5508" w:rsidRPr="006F5508">
        <w:t>cell phone</w:t>
      </w:r>
      <w:r w:rsidR="004E5711">
        <w:t xml:space="preserve">. We only considered articles published in English in </w:t>
      </w:r>
      <w:r w:rsidR="0047210E">
        <w:t>peer-reviewed academic literature, which described original research</w:t>
      </w:r>
      <w:r w:rsidR="00D61994">
        <w:t>, and that used data sets not originally intended for research purposes</w:t>
      </w:r>
      <w:r w:rsidR="0047210E">
        <w:t>.</w:t>
      </w:r>
      <w:r w:rsidR="006F5508">
        <w:t xml:space="preserve"> Outcomes considered relevant included measures of obesity, as well as dietary or physical activity outcomes.</w:t>
      </w:r>
      <w:r w:rsidR="0047210E">
        <w:t xml:space="preserve"> </w:t>
      </w:r>
      <w:r w:rsidR="004E5711">
        <w:t>Search updates were run in September 2017, and articles were also found through citation</w:t>
      </w:r>
      <w:r w:rsidR="004A4DDC">
        <w:t>s</w:t>
      </w:r>
      <w:r w:rsidR="004E5711">
        <w:t xml:space="preserve"> and expert recommendation.</w:t>
      </w:r>
    </w:p>
    <w:p w14:paraId="38D34725" w14:textId="61C8C58E" w:rsidR="007D54EA" w:rsidRDefault="007D54EA" w:rsidP="006D62B7">
      <w:pPr>
        <w:spacing w:line="480" w:lineRule="auto"/>
      </w:pPr>
      <w:r>
        <w:t xml:space="preserve">For each data category, we collated details from relevant studies to describe the data used, how </w:t>
      </w:r>
      <w:r w:rsidR="004A4DDC">
        <w:t>and</w:t>
      </w:r>
      <w:r>
        <w:t xml:space="preserve"> why </w:t>
      </w:r>
      <w:r w:rsidR="00515733">
        <w:t xml:space="preserve">they </w:t>
      </w:r>
      <w:r>
        <w:t xml:space="preserve">had been used, and the benefits and limitations of using </w:t>
      </w:r>
      <w:r w:rsidR="004A4DDC">
        <w:t>them</w:t>
      </w:r>
      <w:r>
        <w:t>. We then considered as a whole the extent to which these data had contributed to obesity research to date.</w:t>
      </w:r>
    </w:p>
    <w:p w14:paraId="7B575160" w14:textId="77777777" w:rsidR="00D751C5" w:rsidRDefault="00D751C5" w:rsidP="006D62B7">
      <w:pPr>
        <w:spacing w:line="480" w:lineRule="auto"/>
        <w:rPr>
          <w:sz w:val="24"/>
          <w:szCs w:val="24"/>
        </w:rPr>
      </w:pPr>
    </w:p>
    <w:p w14:paraId="5FD9CEE0" w14:textId="738FA5B2" w:rsidR="00D751C5" w:rsidRDefault="003B2CA0" w:rsidP="006D62B7">
      <w:pPr>
        <w:spacing w:line="480" w:lineRule="auto"/>
        <w:rPr>
          <w:b/>
          <w:sz w:val="24"/>
          <w:szCs w:val="24"/>
        </w:rPr>
      </w:pPr>
      <w:r>
        <w:rPr>
          <w:b/>
          <w:sz w:val="24"/>
          <w:szCs w:val="24"/>
        </w:rPr>
        <w:t>Results</w:t>
      </w:r>
    </w:p>
    <w:p w14:paraId="3E5D17CC" w14:textId="6E4FD304" w:rsidR="0088748D" w:rsidRPr="0088748D" w:rsidRDefault="0088748D" w:rsidP="0088748D">
      <w:pPr>
        <w:spacing w:line="480" w:lineRule="auto"/>
        <w:rPr>
          <w:sz w:val="24"/>
          <w:szCs w:val="24"/>
        </w:rPr>
      </w:pPr>
      <w:r>
        <w:rPr>
          <w:sz w:val="24"/>
          <w:szCs w:val="24"/>
        </w:rPr>
        <w:t>An overview of the examples found in the literature can be seen in Table 1, including a brief summary of the added value and limitations of each data type. These are described in more detail below.</w:t>
      </w:r>
    </w:p>
    <w:p w14:paraId="2D7A0422" w14:textId="62B2FBD5" w:rsidR="006E5B03" w:rsidRPr="001A498D" w:rsidRDefault="007956B3" w:rsidP="006E5B03">
      <w:pPr>
        <w:spacing w:line="480" w:lineRule="auto"/>
        <w:rPr>
          <w:b/>
          <w:sz w:val="24"/>
          <w:szCs w:val="24"/>
        </w:rPr>
      </w:pPr>
      <w:r>
        <w:rPr>
          <w:b/>
          <w:sz w:val="24"/>
          <w:szCs w:val="24"/>
        </w:rPr>
        <w:t>Retail Sales data</w:t>
      </w:r>
    </w:p>
    <w:p w14:paraId="18AE4810" w14:textId="3BB08FAF" w:rsidR="007956B3" w:rsidRDefault="006E5B03" w:rsidP="006E5B03">
      <w:pPr>
        <w:spacing w:after="0" w:line="480" w:lineRule="auto"/>
        <w:rPr>
          <w:i/>
        </w:rPr>
      </w:pPr>
      <w:r>
        <w:rPr>
          <w:i/>
          <w:u w:val="single"/>
        </w:rPr>
        <w:t xml:space="preserve">What </w:t>
      </w:r>
      <w:r w:rsidR="00E10455">
        <w:rPr>
          <w:i/>
          <w:u w:val="single"/>
        </w:rPr>
        <w:t xml:space="preserve">are </w:t>
      </w:r>
      <w:r>
        <w:rPr>
          <w:i/>
          <w:u w:val="single"/>
        </w:rPr>
        <w:t>the data?</w:t>
      </w:r>
    </w:p>
    <w:p w14:paraId="5D24528E" w14:textId="075F3904" w:rsidR="006E5B03" w:rsidRPr="007956B3" w:rsidRDefault="007956B3" w:rsidP="006E5B03">
      <w:pPr>
        <w:spacing w:after="0" w:line="480" w:lineRule="auto"/>
        <w:rPr>
          <w:i/>
        </w:rPr>
      </w:pPr>
      <w:r>
        <w:t>Perhaps the earliest usage of ‘found’ da</w:t>
      </w:r>
      <w:r w:rsidR="00C16164">
        <w:t>ta for obesity research involves</w:t>
      </w:r>
      <w:r>
        <w:t xml:space="preserve"> the examination of retail sales data. </w:t>
      </w:r>
      <w:r w:rsidR="006E5B03">
        <w:t xml:space="preserve">Product sales data have long been collected by retailers to monitor transactions. Data can </w:t>
      </w:r>
      <w:r w:rsidR="006E5B03">
        <w:lastRenderedPageBreak/>
        <w:t xml:space="preserve">be taken directly from barcode scanners </w:t>
      </w:r>
      <w:r w:rsidR="006E5B03">
        <w:fldChar w:fldCharType="begin"/>
      </w:r>
      <w:r w:rsidR="006E5B03">
        <w:instrText xml:space="preserve"> ADDIN EN.CITE &lt;EndNote&gt;&lt;Cite&gt;&lt;Author&gt;Brimblecombe&lt;/Author&gt;&lt;Year&gt;2012&lt;/Year&gt;&lt;RecNum&gt;90&lt;/RecNum&gt;&lt;DisplayText&gt;(8, 9)&lt;/DisplayText&gt;&lt;record&gt;&lt;rec-number&gt;90&lt;/rec-number&gt;&lt;foreign-keys&gt;&lt;key app="EN" db-id="a5p0vpaf92ztfgetearvvv2baxt0aada9wd2" timestamp="1490969957"&gt;90&lt;/key&gt;&lt;/foreign-keys&gt;&lt;ref-type name="Journal Article"&gt;17&lt;/ref-type&gt;&lt;contributors&gt;&lt;authors&gt;&lt;author&gt;Brimblecombe, Julie&lt;/author&gt;&lt;author&gt;Liddle, Robyn&lt;/author&gt;&lt;author&gt;O&amp;apos;Dea, Kerin&lt;/author&gt;&lt;/authors&gt;&lt;/contributors&gt;&lt;titles&gt;&lt;title&gt;Use of point-of-sale data to assess food and nutrient quality in remote stores&lt;/title&gt;&lt;secondary-title&gt;Public Health Nutrition&lt;/secondary-title&gt;&lt;/titles&gt;&lt;periodical&gt;&lt;full-title&gt;Public Health Nutrition&lt;/full-title&gt;&lt;/periodical&gt;&lt;pages&gt;1159-1167&lt;/pages&gt;&lt;volume&gt;16&lt;/volume&gt;&lt;number&gt;7&lt;/number&gt;&lt;dates&gt;&lt;year&gt;2012&lt;/year&gt;&lt;/dates&gt;&lt;urls&gt;&lt;/urls&gt;&lt;/record&gt;&lt;/Cite&gt;&lt;Cite&gt;&lt;Author&gt;Lambert&lt;/Author&gt;&lt;Year&gt;2005&lt;/Year&gt;&lt;RecNum&gt;92&lt;/RecNum&gt;&lt;record&gt;&lt;rec-number&gt;92&lt;/rec-number&gt;&lt;foreign-keys&gt;&lt;key app="EN" db-id="a5p0vpaf92ztfgetearvvv2baxt0aada9wd2" timestamp="1490970242"&gt;92&lt;/key&gt;&lt;/foreign-keys&gt;&lt;ref-type name="Journal Article"&gt;17&lt;/ref-type&gt;&lt;contributors&gt;&lt;authors&gt;&lt;author&gt;Lambert, N&lt;/author&gt;&lt;author&gt;Plumb, J&lt;/author&gt;&lt;author&gt;Looise, B&lt;/author&gt;&lt;author&gt;Johnson, IT&lt;/author&gt;&lt;author&gt;Harvey, I&lt;/author&gt;&lt;author&gt;Wheeler, C&lt;/author&gt;&lt;author&gt;Robinson, M&lt;/author&gt;&lt;author&gt;Rolfe, P&lt;/author&gt;&lt;/authors&gt;&lt;/contributors&gt;&lt;titles&gt;&lt;title&gt;Using smart card technology to monitor the eating habits of children in a school cafeteria: 1. Developing and validating the methodology&lt;/title&gt;&lt;secondary-title&gt;J Hum Nutr Dietet&lt;/secondary-title&gt;&lt;/titles&gt;&lt;periodical&gt;&lt;full-title&gt;J Hum Nutr Dietet&lt;/full-title&gt;&lt;/periodical&gt;&lt;pages&gt;243-254&lt;/pages&gt;&lt;volume&gt;18&lt;/volume&gt;&lt;dates&gt;&lt;year&gt;2005&lt;/year&gt;&lt;/dates&gt;&lt;urls&gt;&lt;/urls&gt;&lt;/record&gt;&lt;/Cite&gt;&lt;/EndNote&gt;</w:instrText>
      </w:r>
      <w:r w:rsidR="006E5B03">
        <w:fldChar w:fldCharType="separate"/>
      </w:r>
      <w:r w:rsidR="006E5B03">
        <w:rPr>
          <w:noProof/>
        </w:rPr>
        <w:t>(8, 9)</w:t>
      </w:r>
      <w:r w:rsidR="006E5B03">
        <w:fldChar w:fldCharType="end"/>
      </w:r>
      <w:r w:rsidR="006E5B03">
        <w:t xml:space="preserve">, consumer marketing panels </w:t>
      </w:r>
      <w:r w:rsidR="006E5B03">
        <w:fldChar w:fldCharType="begin"/>
      </w:r>
      <w:r w:rsidR="003E0909">
        <w:instrText xml:space="preserve"> ADDIN EN.CITE &lt;EndNote&gt;&lt;Cite&gt;&lt;Author&gt;Colchero&lt;/Author&gt;&lt;Year&gt;2016&lt;/Year&gt;&lt;RecNum&gt;96&lt;/RecNum&gt;&lt;DisplayText&gt;(10)&lt;/DisplayText&gt;&lt;record&gt;&lt;rec-number&gt;96&lt;/rec-number&gt;&lt;foreign-keys&gt;&lt;key app="EN" db-id="a5p0vpaf92ztfgetearvvv2baxt0aada9wd2" timestamp="1491381748"&gt;96&lt;/key&gt;&lt;/foreign-keys&gt;&lt;ref-type name="Journal Article"&gt;17&lt;/ref-type&gt;&lt;contributors&gt;&lt;authors&gt;&lt;author&gt;Colchero, M Arantxa&lt;/author&gt;&lt;author&gt;Popkin, Barry M&lt;/author&gt;&lt;author&gt;Rivera, Juan A&lt;/author&gt;&lt;author&gt;Ng, Shu Wen&lt;/author&gt;&lt;/authors&gt;&lt;/contributors&gt;&lt;titles&gt;&lt;title&gt;Beverage purchases from stores in Mexico under the excise tax on sugar sweetened beverages: observational study&lt;/title&gt;&lt;secondary-title&gt;BMJ&lt;/secondary-title&gt;&lt;/titles&gt;&lt;periodical&gt;&lt;full-title&gt;BMJ&lt;/full-title&gt;&lt;/periodical&gt;&lt;pages&gt;h6704&lt;/pages&gt;&lt;volume&gt;352&lt;/volume&gt;&lt;dates&gt;&lt;year&gt;2016&lt;/year&gt;&lt;/dates&gt;&lt;urls&gt;&lt;/urls&gt;&lt;/record&gt;&lt;/Cite&gt;&lt;/EndNote&gt;</w:instrText>
      </w:r>
      <w:r w:rsidR="006E5B03">
        <w:fldChar w:fldCharType="separate"/>
      </w:r>
      <w:r w:rsidR="003E0909">
        <w:rPr>
          <w:noProof/>
        </w:rPr>
        <w:t>(10)</w:t>
      </w:r>
      <w:r w:rsidR="006E5B03">
        <w:fldChar w:fldCharType="end"/>
      </w:r>
      <w:r w:rsidR="006E5B03">
        <w:t xml:space="preserve">, retailer data sets </w:t>
      </w:r>
      <w:r w:rsidR="006E5B03">
        <w:fldChar w:fldCharType="begin">
          <w:fldData xml:space="preserve">PEVuZE5vdGU+PENpdGU+PEF1dGhvcj5MZS1UaHV5PC9BdXRob3I+PFllYXI+MjAxNTwvWWVhcj48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</w:fldData>
        </w:fldChar>
      </w:r>
      <w:r w:rsidR="003E0909">
        <w:instrText xml:space="preserve"> ADDIN EN.CITE </w:instrText>
      </w:r>
      <w:r w:rsidR="003E0909">
        <w:fldChar w:fldCharType="begin">
          <w:fldData xml:space="preserve">PEVuZE5vdGU+PENpdGU+PEF1dGhvcj5MZS1UaHV5PC9BdXRob3I+PFllYXI+MjAxNTwvWWVhcj48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</w:fldData>
        </w:fldChar>
      </w:r>
      <w:r w:rsidR="003E0909">
        <w:instrText xml:space="preserve"> ADDIN EN.CITE.DATA </w:instrText>
      </w:r>
      <w:r w:rsidR="003E0909">
        <w:fldChar w:fldCharType="end"/>
      </w:r>
      <w:r w:rsidR="006E5B03">
        <w:fldChar w:fldCharType="separate"/>
      </w:r>
      <w:r w:rsidR="003E0909">
        <w:rPr>
          <w:noProof/>
        </w:rPr>
        <w:t>(11-15)</w:t>
      </w:r>
      <w:r w:rsidR="006E5B03">
        <w:fldChar w:fldCharType="end"/>
      </w:r>
      <w:r w:rsidR="006E5B03">
        <w:t xml:space="preserve">, or national-level industry data </w:t>
      </w:r>
      <w:r w:rsidR="006E5B03">
        <w:fldChar w:fldCharType="begin"/>
      </w:r>
      <w:r w:rsidR="006E5B03">
        <w:instrText xml:space="preserve"> ADDIN EN.CITE &lt;EndNote&gt;&lt;Cite&gt;&lt;Author&gt;De Vogli&lt;/Author&gt;&lt;Year&gt;2014&lt;/Year&gt;&lt;RecNum&gt;98&lt;/RecNum&gt;&lt;DisplayText&gt;(16, 17)&lt;/DisplayText&gt;&lt;record&gt;&lt;rec-number&gt;98&lt;/rec-number&gt;&lt;foreign-keys&gt;&lt;key app="EN" db-id="a5p0vpaf92ztfgetearvvv2baxt0aada9wd2" timestamp="1502357221"&gt;98&lt;/key&gt;&lt;/foreign-keys&gt;&lt;ref-type name="Journal Article"&gt;17&lt;/ref-type&gt;&lt;contributors&gt;&lt;authors&gt;&lt;author&gt;De Vogli, Roberto&lt;/author&gt;&lt;author&gt;Kouvonen, Anne&lt;/author&gt;&lt;author&gt;Gimeno, David&lt;/author&gt;&lt;/authors&gt;&lt;/contributors&gt;&lt;titles&gt;&lt;title&gt;The influence of market deregulation on fast food consumption and body mass index: a cross-national time series analysis&lt;/title&gt;&lt;secondary-title&gt;Bull World Health Organ&lt;/secondary-title&gt;&lt;/titles&gt;&lt;periodical&gt;&lt;full-title&gt;Bull World Health Organ&lt;/full-title&gt;&lt;/periodical&gt;&lt;pages&gt;99-107&lt;/pages&gt;&lt;volume&gt;92&lt;/volume&gt;&lt;dates&gt;&lt;year&gt;2014&lt;/year&gt;&lt;/dates&gt;&lt;urls&gt;&lt;/urls&gt;&lt;/record&gt;&lt;/Cite&gt;&lt;Cite&gt;&lt;Author&gt;Basu&lt;/Author&gt;&lt;Year&gt;2013&lt;/Year&gt;&lt;RecNum&gt;101&lt;/RecNum&gt;&lt;record&gt;&lt;rec-number&gt;101&lt;/rec-number&gt;&lt;foreign-keys&gt;&lt;key app="EN" db-id="a5p0vpaf92ztfgetearvvv2baxt0aada9wd2" timestamp="1502357737"&gt;101&lt;/key&gt;&lt;/foreign-keys&gt;&lt;ref-type name="Journal Article"&gt;17&lt;/ref-type&gt;&lt;contributors&gt;&lt;authors&gt;&lt;author&gt;Basu, Sanjay&lt;/author&gt;&lt;author&gt;McKee, Martin&lt;/author&gt;&lt;author&gt;Galea, Gauden&lt;/author&gt;&lt;author&gt;Stuckler, David&lt;/author&gt;&lt;/authors&gt;&lt;/contributors&gt;&lt;titles&gt;&lt;title&gt;Relationship of soft drink consumption to global overweight, obesity, and diabetes: a cross-national analysis of 75 countries&lt;/title&gt;&lt;secondary-title&gt;Am J Public Health&lt;/secondary-title&gt;&lt;/titles&gt;&lt;periodical&gt;&lt;full-title&gt;Am J Public Health&lt;/full-title&gt;&lt;/periodical&gt;&lt;pages&gt;2071-2077&lt;/pages&gt;&lt;volume&gt;103&lt;/volume&gt;&lt;dates&gt;&lt;year&gt;2013&lt;/year&gt;&lt;/dates&gt;&lt;urls&gt;&lt;/urls&gt;&lt;electronic-resource-num&gt;10.2105/AJPH.2012.300974&lt;/electronic-resource-num&gt;&lt;/record&gt;&lt;/Cite&gt;&lt;/EndNote&gt;</w:instrText>
      </w:r>
      <w:r w:rsidR="006E5B03">
        <w:fldChar w:fldCharType="separate"/>
      </w:r>
      <w:r w:rsidR="006E5B03">
        <w:rPr>
          <w:noProof/>
        </w:rPr>
        <w:t>(16, 17)</w:t>
      </w:r>
      <w:r w:rsidR="006E5B03">
        <w:fldChar w:fldCharType="end"/>
      </w:r>
      <w:r w:rsidR="006E5B03">
        <w:t>. More recently, these data have been linked to individual</w:t>
      </w:r>
      <w:r w:rsidR="00381786">
        <w:t>-level information (</w:t>
      </w:r>
      <w:r w:rsidR="006B4A79">
        <w:t xml:space="preserve">e.g. </w:t>
      </w:r>
      <w:r w:rsidR="00381786">
        <w:t>age, sex, address)</w:t>
      </w:r>
      <w:r w:rsidR="006E5B03">
        <w:t xml:space="preserve"> using store loyalty cards</w:t>
      </w:r>
      <w:r w:rsidR="00F10737">
        <w:t xml:space="preserve"> </w:t>
      </w:r>
      <w:r w:rsidR="00F10737">
        <w:fldChar w:fldCharType="begin"/>
      </w:r>
      <w:r w:rsidR="00F10737">
        <w:instrText xml:space="preserve"> ADDIN EN.CITE &lt;EndNote&gt;&lt;Cite&gt;&lt;Author&gt;Mauri&lt;/Author&gt;&lt;Year&gt;2003&lt;/Year&gt;&lt;RecNum&gt;132&lt;/RecNum&gt;&lt;DisplayText&gt;(18)&lt;/DisplayText&gt;&lt;record&gt;&lt;rec-number&gt;132&lt;/rec-number&gt;&lt;foreign-keys&gt;&lt;key app="EN" db-id="a5p0vpaf92ztfgetearvvv2baxt0aada9wd2" timestamp="1507277547"&gt;132&lt;/key&gt;&lt;/foreign-keys&gt;&lt;ref-type name="Journal Article"&gt;17&lt;/ref-type&gt;&lt;contributors&gt;&lt;authors&gt;&lt;author&gt;Mauri, Chiara&lt;/author&gt;&lt;/authors&gt;&lt;/contributors&gt;&lt;titles&gt;&lt;title&gt;Card loyalty. A new emerging issue in grocery retailing&lt;/title&gt;&lt;secondary-title&gt;Journal of Retailing and Consumer Services&lt;/secondary-title&gt;&lt;/titles&gt;&lt;periodical&gt;&lt;full-title&gt;Journal of Retailing and Consumer Services&lt;/full-title&gt;&lt;/periodical&gt;&lt;pages&gt;13-25&lt;/pages&gt;&lt;volume&gt;10&lt;/volume&gt;&lt;number&gt;1&lt;/number&gt;&lt;dates&gt;&lt;year&gt;2003&lt;/year&gt;&lt;/dates&gt;&lt;urls&gt;&lt;/urls&gt;&lt;/record&gt;&lt;/Cite&gt;&lt;/EndNote&gt;</w:instrText>
      </w:r>
      <w:r w:rsidR="00F10737">
        <w:fldChar w:fldCharType="separate"/>
      </w:r>
      <w:r w:rsidR="00F10737">
        <w:rPr>
          <w:noProof/>
        </w:rPr>
        <w:t>(18)</w:t>
      </w:r>
      <w:r w:rsidR="00F10737">
        <w:fldChar w:fldCharType="end"/>
      </w:r>
      <w:r w:rsidR="006E5B03">
        <w:t xml:space="preserve">. </w:t>
      </w:r>
    </w:p>
    <w:p w14:paraId="55800726" w14:textId="77777777" w:rsidR="006E5B03" w:rsidRDefault="006E5B03" w:rsidP="006E5B03">
      <w:pPr>
        <w:spacing w:after="0" w:line="480" w:lineRule="auto"/>
        <w:rPr>
          <w:b/>
          <w:u w:val="single"/>
        </w:rPr>
      </w:pPr>
    </w:p>
    <w:p w14:paraId="2B9F166C" w14:textId="77777777" w:rsidR="006E5B03" w:rsidRDefault="006E5B03" w:rsidP="006E5B03">
      <w:pPr>
        <w:spacing w:after="0" w:line="480" w:lineRule="auto"/>
        <w:rPr>
          <w:i/>
          <w:u w:val="single"/>
        </w:rPr>
      </w:pPr>
      <w:r>
        <w:rPr>
          <w:i/>
          <w:u w:val="single"/>
        </w:rPr>
        <w:t xml:space="preserve">What has the data been used for? </w:t>
      </w:r>
    </w:p>
    <w:p w14:paraId="112BEA01" w14:textId="288A3B93" w:rsidR="006E5B03" w:rsidRDefault="006E5B03" w:rsidP="006E5B03">
      <w:pPr>
        <w:spacing w:after="0" w:line="480" w:lineRule="auto"/>
      </w:pPr>
      <w:r>
        <w:t>Published studies have had varied purposes</w:t>
      </w:r>
      <w:r w:rsidR="00140420">
        <w:t>:</w:t>
      </w:r>
      <w:r>
        <w:t xml:space="preserve"> monitoring nutrient or food intakes at a population level </w:t>
      </w:r>
      <w:r>
        <w:fldChar w:fldCharType="begin">
          <w:fldData xml:space="preserve">PEVuZE5vdGU+PENpdGU+PEF1dGhvcj5CcmltYmxlY29tYmU8L0F1dGhvcj48WWVhcj4yMDEyPC9Z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</w:fldData>
        </w:fldChar>
      </w:r>
      <w:r>
        <w:instrText xml:space="preserve"> ADDIN EN.CITE </w:instrText>
      </w:r>
      <w:r>
        <w:fldChar w:fldCharType="begin">
          <w:fldData xml:space="preserve">PEVuZE5vdGU+PENpdGU+PEF1dGhvcj5CcmltYmxlY29tYmU8L0F1dGhvcj48WWVhcj4yMDEyPC9Z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</w:fldData>
        </w:fldChar>
      </w:r>
      <w:r>
        <w:instrText xml:space="preserve"> ADDIN EN.CITE.DATA </w:instrText>
      </w:r>
      <w:r>
        <w:fldChar w:fldCharType="end"/>
      </w:r>
      <w:r>
        <w:fldChar w:fldCharType="separate"/>
      </w:r>
      <w:r>
        <w:rPr>
          <w:noProof/>
        </w:rPr>
        <w:t>(8, 16, 17)</w:t>
      </w:r>
      <w:r>
        <w:fldChar w:fldCharType="end"/>
      </w:r>
      <w:r>
        <w:t xml:space="preserve">, ascertaining </w:t>
      </w:r>
      <w:r w:rsidR="004A4DDC">
        <w:t xml:space="preserve">national or regional </w:t>
      </w:r>
      <w:r>
        <w:t xml:space="preserve">nutrient availability </w:t>
      </w:r>
      <w:r>
        <w:fldChar w:fldCharType="begin"/>
      </w:r>
      <w:r w:rsidR="00F10737">
        <w:instrText xml:space="preserve"> ADDIN EN.CITE &lt;EndNote&gt;&lt;Cite&gt;&lt;Author&gt;Tin Tin&lt;/Author&gt;&lt;Year&gt;2007&lt;/Year&gt;&lt;RecNum&gt;95&lt;/RecNum&gt;&lt;DisplayText&gt;(19)&lt;/DisplayText&gt;&lt;record&gt;&lt;rec-number&gt;95&lt;/rec-number&gt;&lt;foreign-keys&gt;&lt;key app="EN" db-id="a5p0vpaf92ztfgetearvvv2baxt0aada9wd2" timestamp="1490970553"&gt;95&lt;/key&gt;&lt;/foreign-keys&gt;&lt;ref-type name="Journal Article"&gt;17&lt;/ref-type&gt;&lt;contributors&gt;&lt;authors&gt;&lt;author&gt;Tin Tin, Sandar&lt;/author&gt;&lt;author&gt;Ni Mhurchu, Cliona&lt;/author&gt;&lt;author&gt;Bullen, Chris&lt;/author&gt;&lt;/authors&gt;&lt;/contributors&gt;&lt;titles&gt;&lt;title&gt;Supermarket sales data: feasibility and applicability in population food and nutrition monitoring&lt;/title&gt;&lt;secondary-title&gt;Nutrition Reviews&lt;/secondary-title&gt;&lt;/titles&gt;&lt;periodical&gt;&lt;full-title&gt;Nutrition Reviews&lt;/full-title&gt;&lt;/periodical&gt;&lt;pages&gt;20-30&lt;/pages&gt;&lt;volume&gt;65&lt;/volume&gt;&lt;number&gt;1&lt;/number&gt;&lt;dates&gt;&lt;year&gt;2007&lt;/year&gt;&lt;/dates&gt;&lt;urls&gt;&lt;/urls&gt;&lt;electronic-resource-num&gt;10.1301/nr.2007.jan.20–30&lt;/electronic-resource-num&gt;&lt;/record&gt;&lt;/Cite&gt;&lt;/EndNote&gt;</w:instrText>
      </w:r>
      <w:r>
        <w:fldChar w:fldCharType="separate"/>
      </w:r>
      <w:r w:rsidR="00F10737">
        <w:rPr>
          <w:noProof/>
        </w:rPr>
        <w:t>(19)</w:t>
      </w:r>
      <w:r>
        <w:fldChar w:fldCharType="end"/>
      </w:r>
      <w:r>
        <w:t xml:space="preserve">, comparing ‘vice’ purchases online versus in store </w:t>
      </w:r>
      <w:r>
        <w:fldChar w:fldCharType="begin"/>
      </w:r>
      <w:r w:rsidR="003E0909">
        <w:instrText xml:space="preserve"> ADDIN EN.CITE &lt;EndNote&gt;&lt;Cite&gt;&lt;Author&gt;Huyghe&lt;/Author&gt;&lt;Year&gt;2017&lt;/Year&gt;&lt;RecNum&gt;99&lt;/RecNum&gt;&lt;DisplayText&gt;(15)&lt;/DisplayText&gt;&lt;record&gt;&lt;rec-number&gt;99&lt;/rec-number&gt;&lt;foreign-keys&gt;&lt;key app="EN" db-id="a5p0vpaf92ztfgetearvvv2baxt0aada9wd2" timestamp="1502357322"&gt;99&lt;/key&gt;&lt;/foreign-keys&gt;&lt;ref-type name="Journal Article"&gt;17&lt;/ref-type&gt;&lt;contributors&gt;&lt;authors&gt;&lt;author&gt;Huyghe, Elke&lt;/author&gt;&lt;author&gt;Verstraeten, Julie&lt;/author&gt;&lt;author&gt;Geuens, Maggie&lt;/author&gt;&lt;author&gt;van Kerckhove, Anneleen&lt;/author&gt;&lt;/authors&gt;&lt;/contributors&gt;&lt;titles&gt;&lt;title&gt;Clicks as a healthy alternative to bricks: how online grocery shopping reduces vice purchases&lt;/title&gt;&lt;secondary-title&gt;Journal of Marketing Research&lt;/secondary-title&gt;&lt;/titles&gt;&lt;periodical&gt;&lt;full-title&gt;Journal of Marketing Research&lt;/full-title&gt;&lt;/periodical&gt;&lt;pages&gt;61-74&lt;/pages&gt;&lt;volume&gt;LIV&lt;/volume&gt;&lt;dates&gt;&lt;year&gt;2017&lt;/year&gt;&lt;/dates&gt;&lt;urls&gt;&lt;/urls&gt;&lt;electronic-resource-num&gt;10.1509/jmr.14.0490&lt;/electronic-resource-num&gt;&lt;/record&gt;&lt;/Cite&gt;&lt;/EndNote&gt;</w:instrText>
      </w:r>
      <w:r>
        <w:fldChar w:fldCharType="separate"/>
      </w:r>
      <w:r w:rsidR="003E0909">
        <w:rPr>
          <w:noProof/>
        </w:rPr>
        <w:t>(15)</w:t>
      </w:r>
      <w:r>
        <w:fldChar w:fldCharType="end"/>
      </w:r>
      <w:r>
        <w:t xml:space="preserve">, or evaluating the impact of policies or interventions (e.g. changes to benefits (food stamps) </w:t>
      </w:r>
      <w:r>
        <w:fldChar w:fldCharType="begin"/>
      </w:r>
      <w:r w:rsidR="003E0909">
        <w:instrText xml:space="preserve"> ADDIN EN.CITE &lt;EndNote&gt;&lt;Cite&gt;&lt;Author&gt;Andreyeva&lt;/Author&gt;&lt;Year&gt;2016&lt;/Year&gt;&lt;RecNum&gt;2&lt;/RecNum&gt;&lt;DisplayText&gt;(12)&lt;/DisplayText&gt;&lt;record&gt;&lt;rec-number&gt;2&lt;/rec-number&gt;&lt;foreign-keys&gt;&lt;key app="EN" db-id="a5p0vpaf92ztfgetearvvv2baxt0aada9wd2" timestamp="1479479678"&gt;2&lt;/key&gt;&lt;/foreign-keys&gt;&lt;ref-type name="Journal Article"&gt;17&lt;/ref-type&gt;&lt;contributors&gt;&lt;authors&gt;&lt;author&gt;Andreyeva, Tatiana&lt;/author&gt;&lt;author&gt;Tripp, Amanda S.&lt;/author&gt;&lt;/authors&gt;&lt;/contributors&gt;&lt;auth-address&gt;Department of Agricultural and Resource Economics, Rudd Center for Food Policy &amp;amp; Obesity, University of Connecticut, Hartford, CT, United States. Electronic address: tatiana.andreyeva@uconn.edu.&amp;#xD;Yale School of Public Health, Yale University, New Haven, CT, United States.; The Lewin Group, Falls Church, VA, United States.&lt;/auth-address&gt;&lt;titles&gt;&lt;title&gt;The healthfulness of food and beverage purchases after the federal food package revisions: The case of two New England states&lt;/title&gt;&lt;secondary-title&gt;Preventive Medicine&lt;/secondary-title&gt;&lt;/titles&gt;&lt;periodical&gt;&lt;full-title&gt;Preventive Medicine&lt;/full-title&gt;&lt;/periodical&gt;&lt;keywords&gt;&lt;keyword&gt;Dietary quality&lt;/keyword&gt;&lt;keyword&gt;Food policy&lt;/keyword&gt;&lt;keyword&gt;Food purchases&lt;/keyword&gt;&lt;keyword&gt;Food spending&lt;/keyword&gt;&lt;keyword&gt;Scanner data&lt;/keyword&gt;&lt;keyword&gt;WIC&lt;/keyword&gt;&lt;/keywords&gt;&lt;dates&gt;&lt;year&gt;2016&lt;/year&gt;&lt;/dates&gt;&lt;publisher&gt;Academic Press&lt;/publisher&gt;&lt;isbn&gt;1096-0260&lt;/isbn&gt;&lt;accession-num&gt;27527573&lt;/accession-num&gt;&lt;urls&gt;&lt;related-urls&gt;&lt;url&gt;http://proxy.library.lincoln.ac.uk/login?url=http://search.ebscohost.com/login.aspx?direct=true&amp;amp;db=cmedm&amp;amp;AN=27527573&amp;amp;site=ehost-live&lt;/url&gt;&lt;/related-urls&gt;&lt;/urls&gt;&lt;electronic-resource-num&gt;10.1016/j.ypmed.2016.08.018&lt;/electronic-resource-num&gt;&lt;remote-database-name&gt;cmedm&lt;/remote-database-name&gt;&lt;remote-database-provider&gt;EBSCOhost&lt;/remote-database-provider&gt;&lt;/record&gt;&lt;/Cite&gt;&lt;/EndNote&gt;</w:instrText>
      </w:r>
      <w:r>
        <w:fldChar w:fldCharType="separate"/>
      </w:r>
      <w:r w:rsidR="003E0909">
        <w:rPr>
          <w:noProof/>
        </w:rPr>
        <w:t>(12)</w:t>
      </w:r>
      <w:r>
        <w:fldChar w:fldCharType="end"/>
      </w:r>
      <w:r>
        <w:t xml:space="preserve">, nutrition labelling </w:t>
      </w:r>
      <w:r>
        <w:fldChar w:fldCharType="begin"/>
      </w:r>
      <w:r w:rsidR="00F10737">
        <w:instrText xml:space="preserve"> ADDIN EN.CITE &lt;EndNote&gt;&lt;Cite&gt;&lt;Author&gt;Nikolova&lt;/Author&gt;&lt;Year&gt;2015&lt;/Year&gt;&lt;RecNum&gt;28&lt;/RecNum&gt;&lt;DisplayText&gt;(20)&lt;/DisplayText&gt;&lt;record&gt;&lt;rec-number&gt;28&lt;/rec-number&gt;&lt;foreign-keys&gt;&lt;key app="EN" db-id="a5p0vpaf92ztfgetearvvv2baxt0aada9wd2" timestamp="1479479679"&gt;28&lt;/key&gt;&lt;/foreign-keys&gt;&lt;ref-type name="Journal Article"&gt;17&lt;/ref-type&gt;&lt;contributors&gt;&lt;authors&gt;&lt;author&gt;Nikolova, Hristina Dzhogleva&lt;/author&gt;&lt;author&gt;Inman, J. Jeffrey&lt;/author&gt;&lt;/authors&gt;&lt;/contributors&gt;&lt;auth-address&gt;Nikolova, Hristina Dzhogleva&lt;/auth-address&gt;&lt;titles&gt;&lt;title&gt;Healthy choice: The effect of simplified point-of-sale nutritional information on consumer food choice behavior&lt;/title&gt;&lt;secondary-title&gt;Journal of Marketing Research&lt;/secondary-title&gt;&lt;/titles&gt;&lt;periodical&gt;&lt;full-title&gt;Journal of Marketing Research&lt;/full-title&gt;&lt;/periodical&gt;&lt;pages&gt;817-835&lt;/pages&gt;&lt;volume&gt;52&lt;/volume&gt;&lt;number&gt;6&lt;/number&gt;&lt;keywords&gt;&lt;keyword&gt;point-of-sale nutritional information&lt;/keyword&gt;&lt;keyword&gt;healthy eating&lt;/keyword&gt;&lt;keyword&gt;food purchases&lt;/keyword&gt;&lt;keyword&gt;obesity&lt;/keyword&gt;&lt;keyword&gt;in-store decision making&lt;/keyword&gt;&lt;keyword&gt;2015&lt;/keyword&gt;&lt;keyword&gt;Choice Behavior&lt;/keyword&gt;&lt;keyword&gt;Food&lt;/keyword&gt;&lt;keyword&gt;Health Promotion&lt;/keyword&gt;&lt;keyword&gt;Consumer Behavior&lt;/keyword&gt;&lt;/keywords&gt;&lt;dates&gt;&lt;year&gt;2015&lt;/year&gt;&lt;/dates&gt;&lt;pub-location&gt;US&lt;/pub-location&gt;&lt;publisher&gt;American Marketing Association&lt;/publisher&gt;&lt;isbn&gt;0022-2437&amp;#xD;1547-7193&lt;/isbn&gt;&lt;accession-num&gt;2016-01098-006&lt;/accession-num&gt;&lt;urls&gt;&lt;related-urls&gt;&lt;url&gt;http://proxy.library.lincoln.ac.uk/login?url=http://search.ebscohost.com/login.aspx?direct=true&amp;amp;db=psyh&amp;amp;AN=2016-01098-006&amp;amp;site=ehost-live&lt;/url&gt;&lt;url&gt;jinman@katz.pitt.edu&lt;/url&gt;&lt;url&gt;hristina.nikolova@bc.edu&lt;/url&gt;&lt;/related-urls&gt;&lt;/urls&gt;&lt;remote-database-name&gt;psyh&lt;/remote-database-name&gt;&lt;remote-database-provider&gt;EBSCOhost&lt;/remote-database-provider&gt;&lt;/record&gt;&lt;/Cite&gt;&lt;/EndNote&gt;</w:instrText>
      </w:r>
      <w:r>
        <w:fldChar w:fldCharType="separate"/>
      </w:r>
      <w:r w:rsidR="00F10737">
        <w:rPr>
          <w:noProof/>
        </w:rPr>
        <w:t>(20)</w:t>
      </w:r>
      <w:r>
        <w:fldChar w:fldCharType="end"/>
      </w:r>
      <w:r>
        <w:t xml:space="preserve">, taxation </w:t>
      </w:r>
      <w:r>
        <w:fldChar w:fldCharType="begin"/>
      </w:r>
      <w:r w:rsidR="003E0909">
        <w:instrText xml:space="preserve"> ADDIN EN.CITE &lt;EndNote&gt;&lt;Cite&gt;&lt;Author&gt;Silver&lt;/Author&gt;&lt;Year&gt;2017&lt;/Year&gt;&lt;RecNum&gt;100&lt;/RecNum&gt;&lt;DisplayText&gt;(10, 14)&lt;/DisplayText&gt;&lt;record&gt;&lt;rec-number&gt;100&lt;/rec-number&gt;&lt;foreign-keys&gt;&lt;key app="EN" db-id="a5p0vpaf92ztfgetearvvv2baxt0aada9wd2" timestamp="1502357596"&gt;100&lt;/key&gt;&lt;/foreign-keys&gt;&lt;ref-type name="Journal Article"&gt;17&lt;/ref-type&gt;&lt;contributors&gt;&lt;authors&gt;&lt;author&gt;Silver, Lynn D.&lt;/author&gt;&lt;author&gt;Ng, Shu Wen&lt;/author&gt;&lt;author&gt;Ryan-Ibarra, Suzanne&lt;/author&gt;&lt;author&gt;Smith Taillie, Lindsey&lt;/author&gt;&lt;author&gt;Induni, Marta&lt;/author&gt;&lt;author&gt;Miles, Donna R.&lt;/author&gt;&lt;author&gt;Poti, Jennifer M.&lt;/author&gt;&lt;author&gt;Popkin, Barry M&lt;/author&gt;&lt;/authors&gt;&lt;/contributors&gt;&lt;titles&gt;&lt;title&gt;Changes in prices, sales, consumer spending, and beverage consumption one year after a tax on sugar-sweetened beverages in Berkeley, California, US: a before-and-after study&lt;/title&gt;&lt;secondary-title&gt;PLOS Medicine&lt;/secondary-title&gt;&lt;/titles&gt;&lt;periodical&gt;&lt;full-title&gt;Plos Medicine&lt;/full-title&gt;&lt;/periodical&gt;&lt;pages&gt;e1002283&lt;/pages&gt;&lt;volume&gt;14&lt;/volume&gt;&lt;number&gt;4&lt;/number&gt;&lt;dates&gt;&lt;year&gt;2017&lt;/year&gt;&lt;/dates&gt;&lt;urls&gt;&lt;/urls&gt;&lt;electronic-resource-num&gt;10.1371/journal.pmed.1002283&lt;/electronic-resource-num&gt;&lt;/record&gt;&lt;/Cite&gt;&lt;Cite&gt;&lt;Author&gt;Colchero&lt;/Author&gt;&lt;Year&gt;2016&lt;/Year&gt;&lt;RecNum&gt;96&lt;/RecNum&gt;&lt;record&gt;&lt;rec-number&gt;96&lt;/rec-number&gt;&lt;foreign-keys&gt;&lt;key app="EN" db-id="a5p0vpaf92ztfgetearvvv2baxt0aada9wd2" timestamp="1491381748"&gt;96&lt;/key&gt;&lt;/foreign-keys&gt;&lt;ref-type name="Journal Article"&gt;17&lt;/ref-type&gt;&lt;contributors&gt;&lt;authors&gt;&lt;author&gt;Colchero, M Arantxa&lt;/author&gt;&lt;author&gt;Popkin, Barry M&lt;/author&gt;&lt;author&gt;Rivera, Juan A&lt;/author&gt;&lt;author&gt;Ng, Shu Wen&lt;/author&gt;&lt;/authors&gt;&lt;/contributors&gt;&lt;titles&gt;&lt;title&gt;Beverage purchases from stores in Mexico under the excise tax on sugar sweetened beverages: observational study&lt;/title&gt;&lt;secondary-title&gt;BMJ&lt;/secondary-title&gt;&lt;/titles&gt;&lt;periodical&gt;&lt;full-title&gt;BMJ&lt;/full-title&gt;&lt;/periodical&gt;&lt;pages&gt;h6704&lt;/pages&gt;&lt;volume&gt;352&lt;/volume&gt;&lt;dates&gt;&lt;year&gt;2016&lt;/year&gt;&lt;/dates&gt;&lt;urls&gt;&lt;/urls&gt;&lt;/record&gt;&lt;/Cite&gt;&lt;/EndNote&gt;</w:instrText>
      </w:r>
      <w:r>
        <w:fldChar w:fldCharType="separate"/>
      </w:r>
      <w:r w:rsidR="003E0909">
        <w:rPr>
          <w:noProof/>
        </w:rPr>
        <w:t>(10, 14)</w:t>
      </w:r>
      <w:r>
        <w:fldChar w:fldCharType="end"/>
      </w:r>
      <w:r>
        <w:t xml:space="preserve">, or public health campaigns </w:t>
      </w:r>
      <w:r>
        <w:fldChar w:fldCharType="begin"/>
      </w:r>
      <w:r w:rsidR="003E0909">
        <w:instrText xml:space="preserve"> ADDIN EN.CITE &lt;EndNote&gt;&lt;Cite&gt;&lt;Author&gt;Schwartz&lt;/Author&gt;&lt;Year&gt;2017&lt;/Year&gt;&lt;RecNum&gt;97&lt;/RecNum&gt;&lt;DisplayText&gt;(13)&lt;/DisplayText&gt;&lt;record&gt;&lt;rec-number&gt;97&lt;/rec-number&gt;&lt;foreign-keys&gt;&lt;key app="EN" db-id="a5p0vpaf92ztfgetearvvv2baxt0aada9wd2" timestamp="1502356964"&gt;97&lt;/key&gt;&lt;/foreign-keys&gt;&lt;ref-type name="Journal Article"&gt;17&lt;/ref-type&gt;&lt;contributors&gt;&lt;authors&gt;&lt;author&gt;Schwartz, Marlene B.&lt;/author&gt;&lt;author&gt;Schneider, Glenn E.&lt;/author&gt;&lt;author&gt;Choi, Yoon-Young&lt;/author&gt;&lt;author&gt;Li, Xun&lt;/author&gt;&lt;author&gt;Harris, Jennifer&lt;/author&gt;&lt;author&gt;Andreyeva, Tatiana&lt;/author&gt;&lt;author&gt;Hyary, Maia&lt;/author&gt;&lt;author&gt;Vernick, Nicolette Highsmith&lt;/author&gt;&lt;author&gt;Appel, Lawrence J.&lt;/author&gt;&lt;/authors&gt;&lt;/contributors&gt;&lt;titles&gt;&lt;title&gt;Association of a community campaign for better beverage choices with beverage purchases from supermarkets&lt;/title&gt;&lt;secondary-title&gt;JAMA Intern Med&lt;/secondary-title&gt;&lt;/titles&gt;&lt;periodical&gt;&lt;full-title&gt;JAMA Intern Med&lt;/full-title&gt;&lt;/periodical&gt;&lt;pages&gt;666-674&lt;/pages&gt;&lt;volume&gt;177&lt;/volume&gt;&lt;number&gt;5&lt;/number&gt;&lt;dates&gt;&lt;year&gt;2017&lt;/year&gt;&lt;/dates&gt;&lt;urls&gt;&lt;/urls&gt;&lt;electronic-resource-num&gt;doi: 10.1001/jamainternmed.2016.9650&lt;/electronic-resource-num&gt;&lt;/record&gt;&lt;/Cite&gt;&lt;/EndNote&gt;</w:instrText>
      </w:r>
      <w:r>
        <w:fldChar w:fldCharType="separate"/>
      </w:r>
      <w:r w:rsidR="003E0909">
        <w:rPr>
          <w:noProof/>
        </w:rPr>
        <w:t>(13)</w:t>
      </w:r>
      <w:r>
        <w:fldChar w:fldCharType="end"/>
      </w:r>
      <w:r>
        <w:t xml:space="preserve">). Some studies have looked at the association between sales and aggregate-level outcomes (e.g. national-level BMI estimates </w:t>
      </w:r>
      <w:r>
        <w:fldChar w:fldCharType="begin"/>
      </w:r>
      <w:r>
        <w:instrText xml:space="preserve"> ADDIN EN.CITE &lt;EndNote&gt;&lt;Cite&gt;&lt;Author&gt;Basu&lt;/Author&gt;&lt;Year&gt;2013&lt;/Year&gt;&lt;RecNum&gt;101&lt;/RecNum&gt;&lt;DisplayText&gt;(16, 17)&lt;/DisplayText&gt;&lt;record&gt;&lt;rec-number&gt;101&lt;/rec-number&gt;&lt;foreign-keys&gt;&lt;key app="EN" db-id="a5p0vpaf92ztfgetearvvv2baxt0aada9wd2" timestamp="1502357737"&gt;101&lt;/key&gt;&lt;/foreign-keys&gt;&lt;ref-type name="Journal Article"&gt;17&lt;/ref-type&gt;&lt;contributors&gt;&lt;authors&gt;&lt;author&gt;Basu, Sanjay&lt;/author&gt;&lt;author&gt;McKee, Martin&lt;/author&gt;&lt;author&gt;Galea, Gauden&lt;/author&gt;&lt;author&gt;Stuckler, David&lt;/author&gt;&lt;/authors&gt;&lt;/contributors&gt;&lt;titles&gt;&lt;title&gt;Relationship of soft drink consumption to global overweight, obesity, and diabetes: a cross-national analysis of 75 countries&lt;/title&gt;&lt;secondary-title&gt;Am J Public Health&lt;/secondary-title&gt;&lt;/titles&gt;&lt;periodical&gt;&lt;full-title&gt;Am J Public Health&lt;/full-title&gt;&lt;/periodical&gt;&lt;pages&gt;2071-2077&lt;/pages&gt;&lt;volume&gt;103&lt;/volume&gt;&lt;dates&gt;&lt;year&gt;2013&lt;/year&gt;&lt;/dates&gt;&lt;urls&gt;&lt;/urls&gt;&lt;electronic-resource-num&gt;10.2105/AJPH.2012.300974&lt;/electronic-resource-num&gt;&lt;/record&gt;&lt;/Cite&gt;&lt;Cite&gt;&lt;Author&gt;De Vogli&lt;/Author&gt;&lt;Year&gt;2014&lt;/Year&gt;&lt;RecNum&gt;98&lt;/RecNum&gt;&lt;record&gt;&lt;rec-number&gt;98&lt;/rec-number&gt;&lt;foreign-keys&gt;&lt;key app="EN" db-id="a5p0vpaf92ztfgetearvvv2baxt0aada9wd2" timestamp="1502357221"&gt;98&lt;/key&gt;&lt;/foreign-keys&gt;&lt;ref-type name="Journal Article"&gt;17&lt;/ref-type&gt;&lt;contributors&gt;&lt;authors&gt;&lt;author&gt;De Vogli, Roberto&lt;/author&gt;&lt;author&gt;Kouvonen, Anne&lt;/author&gt;&lt;author&gt;Gimeno, David&lt;/author&gt;&lt;/authors&gt;&lt;/contributors&gt;&lt;titles&gt;&lt;title&gt;The influence of market deregulation on fast food consumption and body mass index: a cross-national time series analysis&lt;/title&gt;&lt;secondary-title&gt;Bull World Health Organ&lt;/secondary-title&gt;&lt;/titles&gt;&lt;periodical&gt;&lt;full-title&gt;Bull World Health Organ&lt;/full-title&gt;&lt;/periodical&gt;&lt;pages&gt;99-107&lt;/pages&gt;&lt;volume&gt;92&lt;/volume&gt;&lt;dates&gt;&lt;year&gt;2014&lt;/year&gt;&lt;/dates&gt;&lt;urls&gt;&lt;/urls&gt;&lt;/record&gt;&lt;/Cite&gt;&lt;/EndNote&gt;</w:instrText>
      </w:r>
      <w:r>
        <w:fldChar w:fldCharType="separate"/>
      </w:r>
      <w:r>
        <w:rPr>
          <w:noProof/>
        </w:rPr>
        <w:t>(16, 17)</w:t>
      </w:r>
      <w:r>
        <w:fldChar w:fldCharType="end"/>
      </w:r>
      <w:r>
        <w:t xml:space="preserve">), or examined longitudinal patterns in sales </w:t>
      </w:r>
      <w:r>
        <w:fldChar w:fldCharType="begin">
          <w:fldData xml:space="preserve">PEVuZE5vdGU+PENpdGU+PEF1dGhvcj5TaWx2ZXI8L0F1dGhvcj48WWVhcj4yMDE3PC9ZZWFyPjxS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</w:fldData>
        </w:fldChar>
      </w:r>
      <w:r w:rsidR="003E0909">
        <w:instrText xml:space="preserve"> ADDIN EN.CITE </w:instrText>
      </w:r>
      <w:r w:rsidR="003E0909">
        <w:fldChar w:fldCharType="begin">
          <w:fldData xml:space="preserve">PEVuZE5vdGU+PENpdGU+PEF1dGhvcj5TaWx2ZXI8L0F1dGhvcj48WWVhcj4yMDE3PC9ZZWFyPjxS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</w:fldData>
        </w:fldChar>
      </w:r>
      <w:r w:rsidR="003E0909">
        <w:instrText xml:space="preserve"> ADDIN EN.CITE.DATA </w:instrText>
      </w:r>
      <w:r w:rsidR="003E0909">
        <w:fldChar w:fldCharType="end"/>
      </w:r>
      <w:r>
        <w:fldChar w:fldCharType="separate"/>
      </w:r>
      <w:r w:rsidR="003E0909">
        <w:rPr>
          <w:noProof/>
        </w:rPr>
        <w:t>(10, 13, 14)</w:t>
      </w:r>
      <w:r>
        <w:fldChar w:fldCharType="end"/>
      </w:r>
      <w:r>
        <w:t xml:space="preserve">. </w:t>
      </w:r>
    </w:p>
    <w:p w14:paraId="5CBCE7C0" w14:textId="77777777" w:rsidR="006E5B03" w:rsidRDefault="006E5B03" w:rsidP="006E5B03">
      <w:pPr>
        <w:spacing w:after="0" w:line="480" w:lineRule="auto"/>
      </w:pPr>
    </w:p>
    <w:p w14:paraId="5613A437" w14:textId="06D85EE5" w:rsidR="006E5B03" w:rsidRDefault="006E5B03" w:rsidP="006E5B03">
      <w:pPr>
        <w:spacing w:after="0" w:line="480" w:lineRule="auto"/>
      </w:pPr>
      <w:r>
        <w:rPr>
          <w:i/>
          <w:u w:val="single"/>
        </w:rPr>
        <w:t xml:space="preserve">What </w:t>
      </w:r>
      <w:r w:rsidR="001D0858">
        <w:rPr>
          <w:i/>
          <w:u w:val="single"/>
        </w:rPr>
        <w:t>do they</w:t>
      </w:r>
      <w:r>
        <w:rPr>
          <w:i/>
          <w:u w:val="single"/>
        </w:rPr>
        <w:t xml:space="preserve"> add over and above </w:t>
      </w:r>
      <w:r w:rsidR="00716D40">
        <w:rPr>
          <w:i/>
          <w:u w:val="single"/>
        </w:rPr>
        <w:t xml:space="preserve">conventional </w:t>
      </w:r>
      <w:r>
        <w:rPr>
          <w:i/>
          <w:u w:val="single"/>
        </w:rPr>
        <w:t>data?</w:t>
      </w:r>
      <w:r>
        <w:t xml:space="preserve"> </w:t>
      </w:r>
    </w:p>
    <w:p w14:paraId="19E1FC7D" w14:textId="77777777" w:rsidR="001E1451" w:rsidRDefault="006E5B03" w:rsidP="006E5B03">
      <w:pPr>
        <w:spacing w:after="0" w:line="480" w:lineRule="auto"/>
      </w:pPr>
      <w:r>
        <w:t xml:space="preserve">There appear to be three motivations for using this type of data: wide coverage (e.g. population-level </w:t>
      </w:r>
      <w:r>
        <w:fldChar w:fldCharType="begin"/>
      </w:r>
      <w:r>
        <w:instrText xml:space="preserve"> ADDIN EN.CITE &lt;EndNote&gt;&lt;Cite&gt;&lt;Author&gt;De Vogli&lt;/Author&gt;&lt;Year&gt;2014&lt;/Year&gt;&lt;RecNum&gt;98&lt;/RecNum&gt;&lt;DisplayText&gt;(16, 17)&lt;/DisplayText&gt;&lt;record&gt;&lt;rec-number&gt;98&lt;/rec-number&gt;&lt;foreign-keys&gt;&lt;key app="EN" db-id="a5p0vpaf92ztfgetearvvv2baxt0aada9wd2" timestamp="1502357221"&gt;98&lt;/key&gt;&lt;/foreign-keys&gt;&lt;ref-type name="Journal Article"&gt;17&lt;/ref-type&gt;&lt;contributors&gt;&lt;authors&gt;&lt;author&gt;De Vogli, Roberto&lt;/author&gt;&lt;author&gt;Kouvonen, Anne&lt;/author&gt;&lt;author&gt;Gimeno, David&lt;/author&gt;&lt;/authors&gt;&lt;/contributors&gt;&lt;titles&gt;&lt;title&gt;The influence of market deregulation on fast food consumption and body mass index: a cross-national time series analysis&lt;/title&gt;&lt;secondary-title&gt;Bull World Health Organ&lt;/secondary-title&gt;&lt;/titles&gt;&lt;periodical&gt;&lt;full-title&gt;Bull World Health Organ&lt;/full-title&gt;&lt;/periodical&gt;&lt;pages&gt;99-107&lt;/pages&gt;&lt;volume&gt;92&lt;/volume&gt;&lt;dates&gt;&lt;year&gt;2014&lt;/year&gt;&lt;/dates&gt;&lt;urls&gt;&lt;/urls&gt;&lt;/record&gt;&lt;/Cite&gt;&lt;Cite&gt;&lt;Author&gt;Basu&lt;/Author&gt;&lt;Year&gt;2013&lt;/Year&gt;&lt;RecNum&gt;101&lt;/RecNum&gt;&lt;record&gt;&lt;rec-number&gt;101&lt;/rec-number&gt;&lt;foreign-keys&gt;&lt;key app="EN" db-id="a5p0vpaf92ztfgetearvvv2baxt0aada9wd2" timestamp="1502357737"&gt;101&lt;/key&gt;&lt;/foreign-keys&gt;&lt;ref-type name="Journal Article"&gt;17&lt;/ref-type&gt;&lt;contributors&gt;&lt;authors&gt;&lt;author&gt;Basu, Sanjay&lt;/author&gt;&lt;author&gt;McKee, Martin&lt;/author&gt;&lt;author&gt;Galea, Gauden&lt;/author&gt;&lt;author&gt;Stuckler, David&lt;/author&gt;&lt;/authors&gt;&lt;/contributors&gt;&lt;titles&gt;&lt;title&gt;Relationship of soft drink consumption to global overweight, obesity, and diabetes: a cross-national analysis of 75 countries&lt;/title&gt;&lt;secondary-title&gt;Am J Public Health&lt;/secondary-title&gt;&lt;/titles&gt;&lt;periodical&gt;&lt;full-title&gt;Am J Public Health&lt;/full-title&gt;&lt;/periodical&gt;&lt;pages&gt;2071-2077&lt;/pages&gt;&lt;volume&gt;103&lt;/volume&gt;&lt;dates&gt;&lt;year&gt;2013&lt;/year&gt;&lt;/dates&gt;&lt;urls&gt;&lt;/urls&gt;&lt;electronic-resource-num&gt;10.2105/AJPH.2012.300974&lt;/electronic-resource-num&gt;&lt;/record&gt;&lt;/Cite&gt;&lt;/EndNote&gt;</w:instrText>
      </w:r>
      <w:r>
        <w:fldChar w:fldCharType="separate"/>
      </w:r>
      <w:r>
        <w:rPr>
          <w:noProof/>
        </w:rPr>
        <w:t>(16, 17)</w:t>
      </w:r>
      <w:r>
        <w:fldChar w:fldCharType="end"/>
      </w:r>
      <w:r>
        <w:t xml:space="preserve">); </w:t>
      </w:r>
      <w:r w:rsidRPr="007E2F17">
        <w:t>high ecological</w:t>
      </w:r>
      <w:r>
        <w:t xml:space="preserve"> validity </w:t>
      </w:r>
      <w:r>
        <w:fldChar w:fldCharType="begin"/>
      </w:r>
      <w:r w:rsidR="003E0909">
        <w:instrText xml:space="preserve"> ADDIN EN.CITE &lt;EndNote&gt;&lt;Cite&gt;&lt;Author&gt;Huyghe&lt;/Author&gt;&lt;Year&gt;2017&lt;/Year&gt;&lt;RecNum&gt;99&lt;/RecNum&gt;&lt;DisplayText&gt;(14, 15)&lt;/DisplayText&gt;&lt;record&gt;&lt;rec-number&gt;99&lt;/rec-number&gt;&lt;foreign-keys&gt;&lt;key app="EN" db-id="a5p0vpaf92ztfgetearvvv2baxt0aada9wd2" timestamp="1502357322"&gt;99&lt;/key&gt;&lt;/foreign-keys&gt;&lt;ref-type name="Journal Article"&gt;17&lt;/ref-type&gt;&lt;contributors&gt;&lt;authors&gt;&lt;author&gt;Huyghe, Elke&lt;/author&gt;&lt;author&gt;Verstraeten, Julie&lt;/author&gt;&lt;author&gt;Geuens, Maggie&lt;/author&gt;&lt;author&gt;van Kerckhove, Anneleen&lt;/author&gt;&lt;/authors&gt;&lt;/contributors&gt;&lt;titles&gt;&lt;title&gt;Clicks as a healthy alternative to bricks: how online grocery shopping reduces vice purchases&lt;/title&gt;&lt;secondary-title&gt;Journal of Marketing Research&lt;/secondary-title&gt;&lt;/titles&gt;&lt;periodical&gt;&lt;full-title&gt;Journal of Marketing Research&lt;/full-title&gt;&lt;/periodical&gt;&lt;pages&gt;61-74&lt;/pages&gt;&lt;volume&gt;LIV&lt;/volume&gt;&lt;dates&gt;&lt;year&gt;2017&lt;/year&gt;&lt;/dates&gt;&lt;urls&gt;&lt;/urls&gt;&lt;electronic-resource-num&gt;10.1509/jmr.14.0490&lt;/electronic-resource-num&gt;&lt;/record&gt;&lt;/Cite&gt;&lt;Cite&gt;&lt;Author&gt;Silver&lt;/Author&gt;&lt;Year&gt;2017&lt;/Year&gt;&lt;RecNum&gt;100&lt;/RecNum&gt;&lt;record&gt;&lt;rec-number&gt;100&lt;/rec-number&gt;&lt;foreign-keys&gt;&lt;key app="EN" db-id="a5p0vpaf92ztfgetearvvv2baxt0aada9wd2" timestamp="1502357596"&gt;100&lt;/key&gt;&lt;/foreign-keys&gt;&lt;ref-type name="Journal Article"&gt;17&lt;/ref-type&gt;&lt;contributors&gt;&lt;authors&gt;&lt;author&gt;Silver, Lynn D.&lt;/author&gt;&lt;author&gt;Ng, Shu Wen&lt;/author&gt;&lt;author&gt;Ryan-Ibarra, Suzanne&lt;/author&gt;&lt;author&gt;Smith Taillie, Lindsey&lt;/author&gt;&lt;author&gt;Induni, Marta&lt;/author&gt;&lt;author&gt;Miles, Donna R.&lt;/author&gt;&lt;author&gt;Poti, Jennifer M.&lt;/author&gt;&lt;author&gt;Popkin, Barry M&lt;/author&gt;&lt;/authors&gt;&lt;/contributors&gt;&lt;titles&gt;&lt;title&gt;Changes in prices, sales, consumer spending, and beverage consumption one year after a tax on sugar-sweetened beverages in Berkeley, California, US: a before-and-after study&lt;/title&gt;&lt;secondary-title&gt;PLOS Medicine&lt;/secondary-title&gt;&lt;/titles&gt;&lt;periodical&gt;&lt;full-title&gt;Plos Medicine&lt;/full-title&gt;&lt;/periodical&gt;&lt;pages&gt;e1002283&lt;/pages&gt;&lt;volume&gt;14&lt;/volume&gt;&lt;number&gt;4&lt;/number&gt;&lt;dates&gt;&lt;year&gt;2017&lt;/year&gt;&lt;/dates&gt;&lt;urls&gt;&lt;/urls&gt;&lt;electronic-resource-num&gt;10.1371/journal.pmed.1002283&lt;/electronic-resource-num&gt;&lt;/record&gt;&lt;/Cite&gt;&lt;/EndNote&gt;</w:instrText>
      </w:r>
      <w:r>
        <w:fldChar w:fldCharType="separate"/>
      </w:r>
      <w:r w:rsidR="003E0909">
        <w:rPr>
          <w:noProof/>
        </w:rPr>
        <w:t>(14, 15)</w:t>
      </w:r>
      <w:r>
        <w:fldChar w:fldCharType="end"/>
      </w:r>
      <w:r>
        <w:t xml:space="preserve">; and benefits of automation </w:t>
      </w:r>
      <w:r>
        <w:fldChar w:fldCharType="begin"/>
      </w:r>
      <w:r w:rsidR="00F10737">
        <w:instrText xml:space="preserve"> ADDIN EN.CITE &lt;EndNote&gt;&lt;Cite&gt;&lt;Author&gt;Brimblecombe&lt;/Author&gt;&lt;Year&gt;2012&lt;/Year&gt;&lt;RecNum&gt;90&lt;/RecNum&gt;&lt;DisplayText&gt;(8, 21)&lt;/DisplayText&gt;&lt;record&gt;&lt;rec-number&gt;90&lt;/rec-number&gt;&lt;foreign-keys&gt;&lt;key app="EN" db-id="a5p0vpaf92ztfgetearvvv2baxt0aada9wd2" timestamp="1490969957"&gt;90&lt;/key&gt;&lt;/foreign-keys&gt;&lt;ref-type name="Journal Article"&gt;17&lt;/ref-type&gt;&lt;contributors&gt;&lt;authors&gt;&lt;author&gt;Brimblecombe, Julie&lt;/author&gt;&lt;author&gt;Liddle, Robyn&lt;/author&gt;&lt;author&gt;O&amp;apos;Dea, Kerin&lt;/author&gt;&lt;/authors&gt;&lt;/contributors&gt;&lt;titles&gt;&lt;title&gt;Use of point-of-sale data to assess food and nutrient quality in remote stores&lt;/title&gt;&lt;secondary-title&gt;Public Health Nutrition&lt;/secondary-title&gt;&lt;/titles&gt;&lt;periodical&gt;&lt;full-title&gt;Public Health Nutrition&lt;/full-title&gt;&lt;/periodical&gt;&lt;pages&gt;1159-1167&lt;/pages&gt;&lt;volume&gt;16&lt;/volume&gt;&lt;number&gt;7&lt;/number&gt;&lt;dates&gt;&lt;year&gt;2012&lt;/year&gt;&lt;/dates&gt;&lt;urls&gt;&lt;/urls&gt;&lt;/record&gt;&lt;/Cite&gt;&lt;Cite&gt;&lt;Author&gt;Brinkerhoff&lt;/Author&gt;&lt;Year&gt;2011&lt;/Year&gt;&lt;RecNum&gt;91&lt;/RecNum&gt;&lt;record&gt;&lt;rec-number&gt;91&lt;/rec-number&gt;&lt;foreign-keys&gt;&lt;key app="EN" db-id="a5p0vpaf92ztfgetearvvv2baxt0aada9wd2" timestamp="1490970123"&gt;91&lt;/key&gt;&lt;/foreign-keys&gt;&lt;ref-type name="Journal Article"&gt;17&lt;/ref-type&gt;&lt;contributors&gt;&lt;authors&gt;&lt;author&gt;Brinkerhoff, Kristina M&lt;/author&gt;&lt;author&gt;Brewster, Philip J.&lt;/author&gt;&lt;author&gt;Clark, Edward B&lt;/author&gt;&lt;author&gt;Jordan, Kristine C.&lt;/author&gt;&lt;author&gt;Cummins, Mollie R&lt;/author&gt;&lt;author&gt;Hurdle, John F.&lt;/author&gt;&lt;/authors&gt;&lt;/contributors&gt;&lt;titles&gt;&lt;title&gt;Linking supermarket sales data to nutritional information: an informatics feasibility study&lt;/title&gt;&lt;secondary-title&gt;AMIA ... Annual Symposium Proceedings / AMIA Symposium. AMIA Symposium&lt;/secondary-title&gt;&lt;/titles&gt;&lt;periodical&gt;&lt;full-title&gt;AMIA ... Annual Symposium Proceedings / AMIA Symposium. AMIA Symposium&lt;/full-title&gt;&lt;/periodical&gt;&lt;pages&gt;598-606&lt;/pages&gt;&lt;volume&gt;2011&lt;/volume&gt;&lt;dates&gt;&lt;year&gt;2011&lt;/year&gt;&lt;/dates&gt;&lt;urls&gt;&lt;/urls&gt;&lt;/record&gt;&lt;/Cite&gt;&lt;/EndNote&gt;</w:instrText>
      </w:r>
      <w:r>
        <w:fldChar w:fldCharType="separate"/>
      </w:r>
      <w:r w:rsidR="00F10737">
        <w:rPr>
          <w:noProof/>
        </w:rPr>
        <w:t>(8, 21)</w:t>
      </w:r>
      <w:r>
        <w:fldChar w:fldCharType="end"/>
      </w:r>
      <w:r>
        <w:t xml:space="preserve">. </w:t>
      </w:r>
      <w:r w:rsidR="00716D40">
        <w:t xml:space="preserve">Conventional </w:t>
      </w:r>
      <w:r>
        <w:t xml:space="preserve">dietary assessment is </w:t>
      </w:r>
      <w:r w:rsidR="00381786">
        <w:t xml:space="preserve">often </w:t>
      </w:r>
      <w:r>
        <w:t>criticised as: burdensome; reliant on</w:t>
      </w:r>
      <w:r w:rsidR="004A4DDC">
        <w:t xml:space="preserve"> </w:t>
      </w:r>
      <w:r>
        <w:t xml:space="preserve">self-reports; expensive, and typically only practical for use during a short window of time. Automatically collected sales data could reduce both respondent </w:t>
      </w:r>
      <w:r>
        <w:fldChar w:fldCharType="begin">
          <w:fldData xml:space="preserve">PEVuZE5vdGU+PENpdGU+PEF1dGhvcj5DaGlkYW1iYXJhbTwvQXV0aG9yPjxZZWFyPjIwMTM8L1ll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==
</w:fldData>
        </w:fldChar>
      </w:r>
      <w:r w:rsidR="00F10737">
        <w:instrText xml:space="preserve"> ADDIN EN.CITE </w:instrText>
      </w:r>
      <w:r w:rsidR="00F10737">
        <w:fldChar w:fldCharType="begin">
          <w:fldData xml:space="preserve">PEVuZE5vdGU+PENpdGU+PEF1dGhvcj5DaGlkYW1iYXJhbTwvQXV0aG9yPjxZZWFyPjIwMTM8L1ll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==
</w:fldData>
        </w:fldChar>
      </w:r>
      <w:r w:rsidR="00F10737">
        <w:instrText xml:space="preserve"> ADDIN EN.CITE.DATA </w:instrText>
      </w:r>
      <w:r w:rsidR="00F10737">
        <w:fldChar w:fldCharType="end"/>
      </w:r>
      <w:r>
        <w:fldChar w:fldCharType="separate"/>
      </w:r>
      <w:r w:rsidR="00F10737">
        <w:rPr>
          <w:noProof/>
        </w:rPr>
        <w:t>(22)</w:t>
      </w:r>
      <w:r>
        <w:fldChar w:fldCharType="end"/>
      </w:r>
      <w:r>
        <w:t xml:space="preserve"> and researcher </w:t>
      </w:r>
      <w:r>
        <w:fldChar w:fldCharType="begin"/>
      </w:r>
      <w:r w:rsidR="00F10737">
        <w:instrText xml:space="preserve"> ADDIN EN.CITE &lt;EndNote&gt;&lt;Cite&gt;&lt;Author&gt;Brinkerhoff&lt;/Author&gt;&lt;Year&gt;2011&lt;/Year&gt;&lt;RecNum&gt;91&lt;/RecNum&gt;&lt;DisplayText&gt;(21)&lt;/DisplayText&gt;&lt;record&gt;&lt;rec-number&gt;91&lt;/rec-number&gt;&lt;foreign-keys&gt;&lt;key app="EN" db-id="a5p0vpaf92ztfgetearvvv2baxt0aada9wd2" timestamp="1490970123"&gt;91&lt;/key&gt;&lt;/foreign-keys&gt;&lt;ref-type name="Journal Article"&gt;17&lt;/ref-type&gt;&lt;contributors&gt;&lt;authors&gt;&lt;author&gt;Brinkerhoff, Kristina M&lt;/author&gt;&lt;author&gt;Brewster, Philip J.&lt;/author&gt;&lt;author&gt;Clark, Edward B&lt;/author&gt;&lt;author&gt;Jordan, Kristine C.&lt;/author&gt;&lt;author&gt;Cummins, Mollie R&lt;/author&gt;&lt;author&gt;Hurdle, John F.&lt;/author&gt;&lt;/authors&gt;&lt;/contributors&gt;&lt;titles&gt;&lt;title&gt;Linking supermarket sales data to nutritional information: an informatics feasibility study&lt;/title&gt;&lt;secondary-title&gt;AMIA ... Annual Symposium Proceedings / AMIA Symposium. AMIA Symposium&lt;/secondary-title&gt;&lt;/titles&gt;&lt;periodical&gt;&lt;full-title&gt;AMIA ... Annual Symposium Proceedings / AMIA Symposium. AMIA Symposium&lt;/full-title&gt;&lt;/periodical&gt;&lt;pages&gt;598-606&lt;/pages&gt;&lt;volume&gt;2011&lt;/volume&gt;&lt;dates&gt;&lt;year&gt;2011&lt;/year&gt;&lt;/dates&gt;&lt;urls&gt;&lt;/urls&gt;&lt;/record&gt;&lt;/Cite&gt;&lt;/EndNote&gt;</w:instrText>
      </w:r>
      <w:r>
        <w:fldChar w:fldCharType="separate"/>
      </w:r>
      <w:r w:rsidR="00F10737">
        <w:rPr>
          <w:noProof/>
        </w:rPr>
        <w:t>(21)</w:t>
      </w:r>
      <w:r>
        <w:fldChar w:fldCharType="end"/>
      </w:r>
      <w:r>
        <w:t xml:space="preserve"> burden, and potentially minimise self-report errors </w:t>
      </w:r>
      <w:r>
        <w:fldChar w:fldCharType="begin">
          <w:fldData xml:space="preserve">PEVuZE5vdGU+PENpdGU+PEF1dGhvcj5UaW4gVGluPC9BdXRob3I+PFllYXI+MjAwNzwvWWVhcj48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</w:fldData>
        </w:fldChar>
      </w:r>
      <w:r w:rsidR="00F10737">
        <w:instrText xml:space="preserve"> ADDIN EN.CITE </w:instrText>
      </w:r>
      <w:r w:rsidR="00F10737">
        <w:fldChar w:fldCharType="begin">
          <w:fldData xml:space="preserve">PEVuZE5vdGU+PENpdGU+PEF1dGhvcj5UaW4gVGluPC9BdXRob3I+PFllYXI+MjAwNzwvWWVhcj48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</w:fldData>
        </w:fldChar>
      </w:r>
      <w:r w:rsidR="00F10737">
        <w:instrText xml:space="preserve"> ADDIN EN.CITE.DATA </w:instrText>
      </w:r>
      <w:r w:rsidR="00F10737">
        <w:fldChar w:fldCharType="end"/>
      </w:r>
      <w:r>
        <w:fldChar w:fldCharType="separate"/>
      </w:r>
      <w:r w:rsidR="00F10737">
        <w:rPr>
          <w:noProof/>
        </w:rPr>
        <w:t>(9, 19, 21)</w:t>
      </w:r>
      <w:r>
        <w:fldChar w:fldCharType="end"/>
      </w:r>
      <w:r>
        <w:t xml:space="preserve">. Automation should also be considerably more cost-effective </w:t>
      </w:r>
      <w:r>
        <w:fldChar w:fldCharType="begin">
          <w:fldData xml:space="preserve">PEVuZE5vdGU+PENpdGU+PEF1dGhvcj5CcmltYmxlY29tYmU8L0F1dGhvcj48WWVhcj4yMDEyPC9Z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</w:fldData>
        </w:fldChar>
      </w:r>
      <w:r w:rsidR="00F10737">
        <w:instrText xml:space="preserve"> ADDIN EN.CITE </w:instrText>
      </w:r>
      <w:r w:rsidR="00F10737">
        <w:fldChar w:fldCharType="begin">
          <w:fldData xml:space="preserve">PEVuZE5vdGU+PENpdGU+PEF1dGhvcj5CcmltYmxlY29tYmU8L0F1dGhvcj48WWVhcj4yMDEyPC9Z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</w:fldData>
        </w:fldChar>
      </w:r>
      <w:r w:rsidR="00F10737">
        <w:instrText xml:space="preserve"> ADDIN EN.CITE.DATA </w:instrText>
      </w:r>
      <w:r w:rsidR="00F10737">
        <w:fldChar w:fldCharType="end"/>
      </w:r>
      <w:r>
        <w:fldChar w:fldCharType="separate"/>
      </w:r>
      <w:r w:rsidR="00F10737">
        <w:rPr>
          <w:noProof/>
        </w:rPr>
        <w:t>(8, 9, 11, 21, 22)</w:t>
      </w:r>
      <w:r>
        <w:fldChar w:fldCharType="end"/>
      </w:r>
      <w:r>
        <w:t>, enabling the collection of longitudinal and more timely dat</w:t>
      </w:r>
      <w:r w:rsidR="001E1451">
        <w:t>a.</w:t>
      </w:r>
    </w:p>
    <w:p w14:paraId="7F3D0DE4" w14:textId="0DA01317" w:rsidR="006E5B03" w:rsidRDefault="006E5B03" w:rsidP="006E5B03">
      <w:pPr>
        <w:spacing w:after="0" w:line="480" w:lineRule="auto"/>
      </w:pPr>
      <w:r>
        <w:t xml:space="preserve">Sales data may be particularly useful for quasi-experimental evaluations of policy, where </w:t>
      </w:r>
      <w:r w:rsidR="00716D40">
        <w:t xml:space="preserve">conventional </w:t>
      </w:r>
      <w:r>
        <w:t xml:space="preserve">randomised </w:t>
      </w:r>
      <w:r w:rsidR="00030352">
        <w:t xml:space="preserve">controlled </w:t>
      </w:r>
      <w:r>
        <w:t xml:space="preserve">trials </w:t>
      </w:r>
      <w:r w:rsidR="00030352">
        <w:t xml:space="preserve">(RCTs) </w:t>
      </w:r>
      <w:r>
        <w:t>may not be possible</w:t>
      </w:r>
      <w:r w:rsidR="007956B3">
        <w:t>,</w:t>
      </w:r>
      <w:r>
        <w:t xml:space="preserve"> </w:t>
      </w:r>
      <w:r w:rsidR="007956B3">
        <w:t>and</w:t>
      </w:r>
      <w:r>
        <w:t xml:space="preserve"> timely, longitudinal data is crucial. For example: </w:t>
      </w:r>
      <w:r w:rsidRPr="00B95E24">
        <w:rPr>
          <w:rFonts w:eastAsia="Times New Roman" w:cs="Calibri"/>
          <w:color w:val="000000"/>
          <w:lang w:eastAsia="en-GB"/>
        </w:rPr>
        <w:t xml:space="preserve">Nikolova et al </w:t>
      </w:r>
      <w:r>
        <w:rPr>
          <w:rFonts w:eastAsia="Times New Roman" w:cs="Calibri"/>
          <w:color w:val="000000"/>
          <w:lang w:eastAsia="en-GB"/>
        </w:rPr>
        <w:fldChar w:fldCharType="begin"/>
      </w:r>
      <w:r w:rsidR="00F10737">
        <w:rPr>
          <w:rFonts w:eastAsia="Times New Roman" w:cs="Calibri"/>
          <w:color w:val="000000"/>
          <w:lang w:eastAsia="en-GB"/>
        </w:rPr>
        <w:instrText xml:space="preserve"> ADDIN EN.CITE &lt;EndNote&gt;&lt;Cite ExcludeAuth="1"&gt;&lt;Author&gt;Nikolova&lt;/Author&gt;&lt;Year&gt;2015&lt;/Year&gt;&lt;RecNum&gt;28&lt;/RecNum&gt;&lt;DisplayText&gt;(20)&lt;/DisplayText&gt;&lt;record&gt;&lt;rec-number&gt;28&lt;/rec-number&gt;&lt;foreign-keys&gt;&lt;key app="EN" db-id="a5p0vpaf92ztfgetearvvv2baxt0aada9wd2" timestamp="1479479679"&gt;28&lt;/key&gt;&lt;/foreign-keys&gt;&lt;ref-type name="Journal Article"&gt;17&lt;/ref-type&gt;&lt;contributors&gt;&lt;authors&gt;&lt;author&gt;Nikolova, Hristina Dzhogleva&lt;/author&gt;&lt;author&gt;Inman, J. Jeffrey&lt;/author&gt;&lt;/authors&gt;&lt;/contributors&gt;&lt;auth-address&gt;Nikolova, Hristina Dzhogleva&lt;/auth-address&gt;&lt;titles&gt;&lt;title&gt;Healthy choice: The effect of simplified point-of-sale nutritional information on consumer food choice behavior&lt;/title&gt;&lt;secondary-title&gt;Journal of Marketing Research&lt;/secondary-title&gt;&lt;/titles&gt;&lt;periodical&gt;&lt;full-title&gt;Journal of Marketing Research&lt;/full-title&gt;&lt;/periodical&gt;&lt;pages&gt;817-835&lt;/pages&gt;&lt;volume&gt;52&lt;/volume&gt;&lt;number&gt;6&lt;/number&gt;&lt;keywords&gt;&lt;keyword&gt;point-of-sale nutritional information&lt;/keyword&gt;&lt;keyword&gt;healthy eating&lt;/keyword&gt;&lt;keyword&gt;food purchases&lt;/keyword&gt;&lt;keyword&gt;obesity&lt;/keyword&gt;&lt;keyword&gt;in-store decision making&lt;/keyword&gt;&lt;keyword&gt;2015&lt;/keyword&gt;&lt;keyword&gt;Choice Behavior&lt;/keyword&gt;&lt;keyword&gt;Food&lt;/keyword&gt;&lt;keyword&gt;Health Promotion&lt;/keyword&gt;&lt;keyword&gt;Consumer Behavior&lt;/keyword&gt;&lt;/keywords&gt;&lt;dates&gt;&lt;year&gt;2015&lt;/year&gt;&lt;/dates&gt;&lt;pub-location&gt;US&lt;/pub-location&gt;&lt;publisher&gt;American Marketing Association&lt;/publisher&gt;&lt;isbn&gt;0022-2437&amp;#xD;1547-7193&lt;/isbn&gt;&lt;accession-num&gt;2016-01098-006&lt;/accession-num&gt;&lt;urls&gt;&lt;related-urls&gt;&lt;url&gt;http://proxy.library.lincoln.ac.uk/login?url=http://search.ebscohost.com/login.aspx?direct=true&amp;amp;db=psyh&amp;amp;AN=2016-01098-006&amp;amp;site=ehost-live&lt;/url&gt;&lt;url&gt;jinman@katz.pitt.edu&lt;/url&gt;&lt;url&gt;hristina.nikolova@bc.edu&lt;/url&gt;&lt;/related-urls&gt;&lt;/urls&gt;&lt;remote-database-name&gt;psyh&lt;/remote-database-name&gt;&lt;remote-database-provider&gt;EBSCOhost&lt;/remote-database-provider&gt;&lt;/record&gt;&lt;/Cite&gt;&lt;/EndNote&gt;</w:instrText>
      </w:r>
      <w:r>
        <w:rPr>
          <w:rFonts w:eastAsia="Times New Roman" w:cs="Calibri"/>
          <w:color w:val="000000"/>
          <w:lang w:eastAsia="en-GB"/>
        </w:rPr>
        <w:fldChar w:fldCharType="separate"/>
      </w:r>
      <w:r w:rsidR="00F10737">
        <w:rPr>
          <w:rFonts w:eastAsia="Times New Roman" w:cs="Calibri"/>
          <w:noProof/>
          <w:color w:val="000000"/>
          <w:lang w:eastAsia="en-GB"/>
        </w:rPr>
        <w:t>(20)</w:t>
      </w:r>
      <w:r>
        <w:rPr>
          <w:rFonts w:eastAsia="Times New Roman" w:cs="Calibri"/>
          <w:color w:val="000000"/>
          <w:lang w:eastAsia="en-GB"/>
        </w:rPr>
        <w:fldChar w:fldCharType="end"/>
      </w:r>
      <w:r w:rsidRPr="00B95E24">
        <w:rPr>
          <w:rFonts w:eastAsia="Times New Roman" w:cs="Calibri"/>
          <w:color w:val="000000"/>
          <w:lang w:eastAsia="en-GB"/>
        </w:rPr>
        <w:t xml:space="preserve"> investigated the effect of point-of-sale nutritional information on consumer behaviour; Andreyeva et al </w:t>
      </w:r>
      <w:r>
        <w:rPr>
          <w:rFonts w:eastAsia="Times New Roman" w:cs="Calibri"/>
          <w:color w:val="000000"/>
          <w:lang w:eastAsia="en-GB"/>
        </w:rPr>
        <w:fldChar w:fldCharType="begin"/>
      </w:r>
      <w:r w:rsidR="003E0909">
        <w:rPr>
          <w:rFonts w:eastAsia="Times New Roman" w:cs="Calibri"/>
          <w:color w:val="000000"/>
          <w:lang w:eastAsia="en-GB"/>
        </w:rPr>
        <w:instrText xml:space="preserve"> ADDIN EN.CITE &lt;EndNote&gt;&lt;Cite ExcludeAuth="1"&gt;&lt;Author&gt;Andreyeva&lt;/Author&gt;&lt;Year&gt;2016&lt;/Year&gt;&lt;RecNum&gt;2&lt;/RecNum&gt;&lt;DisplayText&gt;(12)&lt;/DisplayText&gt;&lt;record&gt;&lt;rec-number&gt;2&lt;/rec-number&gt;&lt;foreign-keys&gt;&lt;key app="EN" db-id="a5p0vpaf92ztfgetearvvv2baxt0aada9wd2" timestamp="1479479678"&gt;2&lt;/key&gt;&lt;/foreign-keys&gt;&lt;ref-type name="Journal Article"&gt;17&lt;/ref-type&gt;&lt;contributors&gt;&lt;authors&gt;&lt;author&gt;Andreyeva, Tatiana&lt;/author&gt;&lt;author&gt;Tripp, Amanda S.&lt;/author&gt;&lt;/authors&gt;&lt;/contributors&gt;&lt;auth-address&gt;Department of Agricultural and Resource Economics, Rudd Center for Food Policy &amp;amp; Obesity, University of Connecticut, Hartford, CT, United States. Electronic address: tatiana.andreyeva@uconn.edu.&amp;#xD;Yale School of Public Health, Yale University, New Haven, CT, United States.; The Lewin Group, Falls Church, VA, United States.&lt;/auth-address&gt;&lt;titles&gt;&lt;title&gt;The healthfulness of food and beverage purchases after the federal food package revisions: The case of two New England states&lt;/title&gt;&lt;secondary-title&gt;Preventive Medicine&lt;/secondary-title&gt;&lt;/titles&gt;&lt;periodical&gt;&lt;full-title&gt;Preventive Medicine&lt;/full-title&gt;&lt;/periodical&gt;&lt;keywords&gt;&lt;keyword&gt;Dietary quality&lt;/keyword&gt;&lt;keyword&gt;Food policy&lt;/keyword&gt;&lt;keyword&gt;Food purchases&lt;/keyword&gt;&lt;keyword&gt;Food spending&lt;/keyword&gt;&lt;keyword&gt;Scanner data&lt;/keyword&gt;&lt;keyword&gt;WIC&lt;/keyword&gt;&lt;/keywords&gt;&lt;dates&gt;&lt;year&gt;2016&lt;/year&gt;&lt;/dates&gt;&lt;publisher&gt;Academic Press&lt;/publisher&gt;&lt;isbn&gt;1096-0260&lt;/isbn&gt;&lt;accession-num&gt;27527573&lt;/accession-num&gt;&lt;urls&gt;&lt;related-urls&gt;&lt;url&gt;http://proxy.library.lincoln.ac.uk/login?url=http://search.ebscohost.com/login.aspx?direct=true&amp;amp;db=cmedm&amp;amp;AN=27527573&amp;amp;site=ehost-live&lt;/url&gt;&lt;/related-urls&gt;&lt;/urls&gt;&lt;electronic-resource-num&gt;10.1016/j.ypmed.2016.08.018&lt;/electronic-resource-num&gt;&lt;remote-database-name&gt;cmedm&lt;/remote-database-name&gt;&lt;remote-database-provider&gt;EBSCOhost&lt;/remote-database-provider&gt;&lt;/record&gt;&lt;/Cite&gt;&lt;/EndNote&gt;</w:instrText>
      </w:r>
      <w:r>
        <w:rPr>
          <w:rFonts w:eastAsia="Times New Roman" w:cs="Calibri"/>
          <w:color w:val="000000"/>
          <w:lang w:eastAsia="en-GB"/>
        </w:rPr>
        <w:fldChar w:fldCharType="separate"/>
      </w:r>
      <w:r w:rsidR="003E0909">
        <w:rPr>
          <w:rFonts w:eastAsia="Times New Roman" w:cs="Calibri"/>
          <w:noProof/>
          <w:color w:val="000000"/>
          <w:lang w:eastAsia="en-GB"/>
        </w:rPr>
        <w:t>(12)</w:t>
      </w:r>
      <w:r>
        <w:rPr>
          <w:rFonts w:eastAsia="Times New Roman" w:cs="Calibri"/>
          <w:color w:val="000000"/>
          <w:lang w:eastAsia="en-GB"/>
        </w:rPr>
        <w:fldChar w:fldCharType="end"/>
      </w:r>
      <w:r w:rsidRPr="00B95E24">
        <w:rPr>
          <w:rFonts w:eastAsia="Times New Roman" w:cs="Calibri"/>
          <w:color w:val="000000"/>
          <w:lang w:eastAsia="en-GB"/>
        </w:rPr>
        <w:t xml:space="preserve"> assessed the impact on nutrient purchases following revisions to federal food provision in the US;</w:t>
      </w:r>
      <w:r>
        <w:rPr>
          <w:rFonts w:eastAsia="Times New Roman" w:cs="Calibri"/>
          <w:color w:val="000000"/>
          <w:lang w:eastAsia="en-GB"/>
        </w:rPr>
        <w:t xml:space="preserve"> </w:t>
      </w:r>
      <w:r>
        <w:t xml:space="preserve">Colchero et al </w:t>
      </w:r>
      <w:r>
        <w:fldChar w:fldCharType="begin"/>
      </w:r>
      <w:r w:rsidR="003E0909">
        <w:instrText xml:space="preserve"> ADDIN EN.CITE &lt;EndNote&gt;&lt;Cite&gt;&lt;Author&gt;Colchero&lt;/Author&gt;&lt;Year&gt;2016&lt;/Year&gt;&lt;RecNum&gt;96&lt;/RecNum&gt;&lt;DisplayText&gt;(10)&lt;/DisplayText&gt;&lt;record&gt;&lt;rec-number&gt;96&lt;/rec-number&gt;&lt;foreign-keys&gt;&lt;key app="EN" db-id="a5p0vpaf92ztfgetearvvv2baxt0aada9wd2" timestamp="1491381748"&gt;96&lt;/key&gt;&lt;/foreign-keys&gt;&lt;ref-type name="Journal Article"&gt;17&lt;/ref-type&gt;&lt;contributors&gt;&lt;authors&gt;&lt;author&gt;Colchero, M Arantxa&lt;/author&gt;&lt;author&gt;Popkin, Barry M&lt;/author&gt;&lt;author&gt;Rivera, Juan A&lt;/author&gt;&lt;author&gt;Ng, Shu Wen&lt;/author&gt;&lt;/authors&gt;&lt;/contributors&gt;&lt;titles&gt;&lt;title&gt;Beverage purchases from stores in Mexico under the excise tax on sugar sweetened beverages: observational study&lt;/title&gt;&lt;secondary-title&gt;BMJ&lt;/secondary-title&gt;&lt;/titles&gt;&lt;periodical&gt;&lt;full-title&gt;BMJ&lt;/full-title&gt;&lt;/periodical&gt;&lt;pages&gt;h6704&lt;/pages&gt;&lt;volume&gt;352&lt;/volume&gt;&lt;dates&gt;&lt;year&gt;2016&lt;/year&gt;&lt;/dates&gt;&lt;urls&gt;&lt;/urls&gt;&lt;/record&gt;&lt;/Cite&gt;&lt;/EndNote&gt;</w:instrText>
      </w:r>
      <w:r>
        <w:fldChar w:fldCharType="separate"/>
      </w:r>
      <w:r w:rsidR="003E0909">
        <w:rPr>
          <w:noProof/>
        </w:rPr>
        <w:t>(10)</w:t>
      </w:r>
      <w:r>
        <w:fldChar w:fldCharType="end"/>
      </w:r>
      <w:r>
        <w:t xml:space="preserve"> monitored panel </w:t>
      </w:r>
      <w:r>
        <w:lastRenderedPageBreak/>
        <w:t xml:space="preserve">members’ drinks purchases before and after the introduction of a tax on sugar-sweetened beverages in Mexico; Schwartz et al </w:t>
      </w:r>
      <w:r>
        <w:fldChar w:fldCharType="begin"/>
      </w:r>
      <w:r w:rsidR="003E0909">
        <w:instrText xml:space="preserve"> ADDIN EN.CITE &lt;EndNote&gt;&lt;Cite&gt;&lt;Author&gt;Schwartz&lt;/Author&gt;&lt;Year&gt;2017&lt;/Year&gt;&lt;RecNum&gt;97&lt;/RecNum&gt;&lt;DisplayText&gt;(13)&lt;/DisplayText&gt;&lt;record&gt;&lt;rec-number&gt;97&lt;/rec-number&gt;&lt;foreign-keys&gt;&lt;key app="EN" db-id="a5p0vpaf92ztfgetearvvv2baxt0aada9wd2" timestamp="1502356964"&gt;97&lt;/key&gt;&lt;/foreign-keys&gt;&lt;ref-type name="Journal Article"&gt;17&lt;/ref-type&gt;&lt;contributors&gt;&lt;authors&gt;&lt;author&gt;Schwartz, Marlene B.&lt;/author&gt;&lt;author&gt;Schneider, Glenn E.&lt;/author&gt;&lt;author&gt;Choi, Yoon-Young&lt;/author&gt;&lt;author&gt;Li, Xun&lt;/author&gt;&lt;author&gt;Harris, Jennifer&lt;/author&gt;&lt;author&gt;Andreyeva, Tatiana&lt;/author&gt;&lt;author&gt;Hyary, Maia&lt;/author&gt;&lt;author&gt;Vernick, Nicolette Highsmith&lt;/author&gt;&lt;author&gt;Appel, Lawrence J.&lt;/author&gt;&lt;/authors&gt;&lt;/contributors&gt;&lt;titles&gt;&lt;title&gt;Association of a community campaign for better beverage choices with beverage purchases from supermarkets&lt;/title&gt;&lt;secondary-title&gt;JAMA Intern Med&lt;/secondary-title&gt;&lt;/titles&gt;&lt;periodical&gt;&lt;full-title&gt;JAMA Intern Med&lt;/full-title&gt;&lt;/periodical&gt;&lt;pages&gt;666-674&lt;/pages&gt;&lt;volume&gt;177&lt;/volume&gt;&lt;number&gt;5&lt;/number&gt;&lt;dates&gt;&lt;year&gt;2017&lt;/year&gt;&lt;/dates&gt;&lt;urls&gt;&lt;/urls&gt;&lt;electronic-resource-num&gt;doi: 10.1001/jamainternmed.2016.9650&lt;/electronic-resource-num&gt;&lt;/record&gt;&lt;/Cite&gt;&lt;/EndNote&gt;</w:instrText>
      </w:r>
      <w:r>
        <w:fldChar w:fldCharType="separate"/>
      </w:r>
      <w:r w:rsidR="003E0909">
        <w:rPr>
          <w:noProof/>
        </w:rPr>
        <w:t>(13)</w:t>
      </w:r>
      <w:r>
        <w:fldChar w:fldCharType="end"/>
      </w:r>
      <w:r>
        <w:t xml:space="preserve"> examined supermarket sales of sugary drinks before and during a campaign to reduce consumption and compared sales to those outside the community; and Silver et al </w:t>
      </w:r>
      <w:r>
        <w:fldChar w:fldCharType="begin"/>
      </w:r>
      <w:r w:rsidR="003E0909">
        <w:instrText xml:space="preserve"> ADDIN EN.CITE &lt;EndNote&gt;&lt;Cite&gt;&lt;Author&gt;Silver&lt;/Author&gt;&lt;Year&gt;2017&lt;/Year&gt;&lt;RecNum&gt;100&lt;/RecNum&gt;&lt;DisplayText&gt;(14)&lt;/DisplayText&gt;&lt;record&gt;&lt;rec-number&gt;100&lt;/rec-number&gt;&lt;foreign-keys&gt;&lt;key app="EN" db-id="a5p0vpaf92ztfgetearvvv2baxt0aada9wd2" timestamp="1502357596"&gt;100&lt;/key&gt;&lt;/foreign-keys&gt;&lt;ref-type name="Journal Article"&gt;17&lt;/ref-type&gt;&lt;contributors&gt;&lt;authors&gt;&lt;author&gt;Silver, Lynn D.&lt;/author&gt;&lt;author&gt;Ng, Shu Wen&lt;/author&gt;&lt;author&gt;Ryan-Ibarra, Suzanne&lt;/author&gt;&lt;author&gt;Smith Taillie, Lindsey&lt;/author&gt;&lt;author&gt;Induni, Marta&lt;/author&gt;&lt;author&gt;Miles, Donna R.&lt;/author&gt;&lt;author&gt;Poti, Jennifer M.&lt;/author&gt;&lt;author&gt;Popkin, Barry M&lt;/author&gt;&lt;/authors&gt;&lt;/contributors&gt;&lt;titles&gt;&lt;title&gt;Changes in prices, sales, consumer spending, and beverage consumption one year after a tax on sugar-sweetened beverages in Berkeley, California, US: a before-and-after study&lt;/title&gt;&lt;secondary-title&gt;PLOS Medicine&lt;/secondary-title&gt;&lt;/titles&gt;&lt;periodical&gt;&lt;full-title&gt;Plos Medicine&lt;/full-title&gt;&lt;/periodical&gt;&lt;pages&gt;e1002283&lt;/pages&gt;&lt;volume&gt;14&lt;/volume&gt;&lt;number&gt;4&lt;/number&gt;&lt;dates&gt;&lt;year&gt;2017&lt;/year&gt;&lt;/dates&gt;&lt;urls&gt;&lt;/urls&gt;&lt;electronic-resource-num&gt;10.1371/journal.pmed.1002283&lt;/electronic-resource-num&gt;&lt;/record&gt;&lt;/Cite&gt;&lt;/EndNote&gt;</w:instrText>
      </w:r>
      <w:r>
        <w:fldChar w:fldCharType="separate"/>
      </w:r>
      <w:r w:rsidR="003E0909">
        <w:rPr>
          <w:noProof/>
        </w:rPr>
        <w:t>(14)</w:t>
      </w:r>
      <w:r>
        <w:fldChar w:fldCharType="end"/>
      </w:r>
      <w:r>
        <w:t xml:space="preserve"> looked at the impact of a tax on sugar-sweetened beverage consumption before and after a tax was implemented in Berkeley, California. </w:t>
      </w:r>
      <w:r>
        <w:br/>
      </w:r>
    </w:p>
    <w:p w14:paraId="7B736A05" w14:textId="77777777" w:rsidR="001E1451" w:rsidRDefault="006E5B03" w:rsidP="006E5B03">
      <w:pPr>
        <w:spacing w:line="480" w:lineRule="auto"/>
      </w:pPr>
      <w:r>
        <w:rPr>
          <w:i/>
          <w:u w:val="single"/>
        </w:rPr>
        <w:t xml:space="preserve">What are </w:t>
      </w:r>
      <w:r w:rsidR="001D0858">
        <w:rPr>
          <w:i/>
          <w:u w:val="single"/>
        </w:rPr>
        <w:t xml:space="preserve">the </w:t>
      </w:r>
      <w:r>
        <w:rPr>
          <w:i/>
          <w:u w:val="single"/>
        </w:rPr>
        <w:t>limitations?</w:t>
      </w:r>
      <w:r>
        <w:t xml:space="preserve"> </w:t>
      </w:r>
      <w:r>
        <w:br/>
        <w:t xml:space="preserve">All studies identified issues in coverage, as they were only able to access data from certain supermarket chains </w:t>
      </w:r>
      <w:r>
        <w:fldChar w:fldCharType="begin">
          <w:fldData xml:space="preserve">PEVuZE5vdGU+PENpdGU+PEF1dGhvcj5TaWx2ZXI8L0F1dGhvcj48WWVhcj4yMDE3PC9ZZWFyPjxS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</w:fldData>
        </w:fldChar>
      </w:r>
      <w:r w:rsidR="003E0909">
        <w:instrText xml:space="preserve"> ADDIN EN.CITE </w:instrText>
      </w:r>
      <w:r w:rsidR="003E0909">
        <w:fldChar w:fldCharType="begin">
          <w:fldData xml:space="preserve">PEVuZE5vdGU+PENpdGU+PEF1dGhvcj5TaWx2ZXI8L0F1dGhvcj48WWVhcj4yMDE3PC9ZZWFyPjxS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</w:fldData>
        </w:fldChar>
      </w:r>
      <w:r w:rsidR="003E0909">
        <w:instrText xml:space="preserve"> ADDIN EN.CITE.DATA </w:instrText>
      </w:r>
      <w:r w:rsidR="003E0909">
        <w:fldChar w:fldCharType="end"/>
      </w:r>
      <w:r>
        <w:fldChar w:fldCharType="separate"/>
      </w:r>
      <w:r w:rsidR="003E0909">
        <w:rPr>
          <w:noProof/>
        </w:rPr>
        <w:t>(13, 14)</w:t>
      </w:r>
      <w:r>
        <w:fldChar w:fldCharType="end"/>
      </w:r>
      <w:r>
        <w:t xml:space="preserve"> or panels which were not representative </w:t>
      </w:r>
      <w:r>
        <w:fldChar w:fldCharType="begin"/>
      </w:r>
      <w:r w:rsidR="003E0909">
        <w:instrText xml:space="preserve"> ADDIN EN.CITE &lt;EndNote&gt;&lt;Cite&gt;&lt;Author&gt;Colchero&lt;/Author&gt;&lt;Year&gt;2016&lt;/Year&gt;&lt;RecNum&gt;96&lt;/RecNum&gt;&lt;DisplayText&gt;(10)&lt;/DisplayText&gt;&lt;record&gt;&lt;rec-number&gt;96&lt;/rec-number&gt;&lt;foreign-keys&gt;&lt;key app="EN" db-id="a5p0vpaf92ztfgetearvvv2baxt0aada9wd2" timestamp="1491381748"&gt;96&lt;/key&gt;&lt;/foreign-keys&gt;&lt;ref-type name="Journal Article"&gt;17&lt;/ref-type&gt;&lt;contributors&gt;&lt;authors&gt;&lt;author&gt;Colchero, M Arantxa&lt;/author&gt;&lt;author&gt;Popkin, Barry M&lt;/author&gt;&lt;author&gt;Rivera, Juan A&lt;/author&gt;&lt;author&gt;Ng, Shu Wen&lt;/author&gt;&lt;/authors&gt;&lt;/contributors&gt;&lt;titles&gt;&lt;title&gt;Beverage purchases from stores in Mexico under the excise tax on sugar sweetened beverages: observational study&lt;/title&gt;&lt;secondary-title&gt;BMJ&lt;/secondary-title&gt;&lt;/titles&gt;&lt;periodical&gt;&lt;full-title&gt;BMJ&lt;/full-title&gt;&lt;/periodical&gt;&lt;pages&gt;h6704&lt;/pages&gt;&lt;volume&gt;352&lt;/volume&gt;&lt;dates&gt;&lt;year&gt;2016&lt;/year&gt;&lt;/dates&gt;&lt;urls&gt;&lt;/urls&gt;&lt;/record&gt;&lt;/Cite&gt;&lt;/EndNote&gt;</w:instrText>
      </w:r>
      <w:r>
        <w:fldChar w:fldCharType="separate"/>
      </w:r>
      <w:r w:rsidR="003E0909">
        <w:rPr>
          <w:noProof/>
        </w:rPr>
        <w:t>(10)</w:t>
      </w:r>
      <w:r>
        <w:fldChar w:fldCharType="end"/>
      </w:r>
      <w:r>
        <w:t xml:space="preserve">. In addition, purchases of food and drinks do not necessarily equate to dietary consumption </w:t>
      </w:r>
      <w:r>
        <w:fldChar w:fldCharType="begin">
          <w:fldData xml:space="preserve">PEVuZE5vdGU+PENpdGU+PEF1dGhvcj5CcmltYmxlY29tYmU8L0F1dGhvcj48WWVhcj4yMDEyPC9Z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</w:fldData>
        </w:fldChar>
      </w:r>
      <w:r w:rsidR="00F10737">
        <w:instrText xml:space="preserve"> ADDIN EN.CITE </w:instrText>
      </w:r>
      <w:r w:rsidR="00F10737">
        <w:fldChar w:fldCharType="begin">
          <w:fldData xml:space="preserve">PEVuZE5vdGU+PENpdGU+PEF1dGhvcj5CcmltYmxlY29tYmU8L0F1dGhvcj48WWVhcj4yMDEyPC9Z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</w:fldData>
        </w:fldChar>
      </w:r>
      <w:r w:rsidR="00F10737">
        <w:instrText xml:space="preserve"> ADDIN EN.CITE.DATA </w:instrText>
      </w:r>
      <w:r w:rsidR="00F10737">
        <w:fldChar w:fldCharType="end"/>
      </w:r>
      <w:r>
        <w:fldChar w:fldCharType="separate"/>
      </w:r>
      <w:r w:rsidR="00F10737">
        <w:rPr>
          <w:noProof/>
        </w:rPr>
        <w:t>(8, 12, 22)</w:t>
      </w:r>
      <w:r>
        <w:fldChar w:fldCharType="end"/>
      </w:r>
      <w:r>
        <w:t xml:space="preserve">. Furthermore, no studies have yet been able to link to individual-level health outcomes. Several authors also described problems with the quality of the data, for example missing data due to technical faults, or inconsistencies in recording </w:t>
      </w:r>
      <w:r>
        <w:fldChar w:fldCharType="begin">
          <w:fldData xml:space="preserve">PEVuZE5vdGU+PENpdGU+PEF1dGhvcj5UaW4gVGluPC9BdXRob3I+PFllYXI+MjAwNzwvWWVhcj48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</w:fldData>
        </w:fldChar>
      </w:r>
      <w:r w:rsidR="00F10737">
        <w:instrText xml:space="preserve"> ADDIN EN.CITE </w:instrText>
      </w:r>
      <w:r w:rsidR="00F10737">
        <w:fldChar w:fldCharType="begin">
          <w:fldData xml:space="preserve">PEVuZE5vdGU+PENpdGU+PEF1dGhvcj5UaW4gVGluPC9BdXRob3I+PFllYXI+MjAwNzwvWWVhcj48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</w:fldData>
        </w:fldChar>
      </w:r>
      <w:r w:rsidR="00F10737">
        <w:instrText xml:space="preserve"> ADDIN EN.CITE.DATA </w:instrText>
      </w:r>
      <w:r w:rsidR="00F10737">
        <w:fldChar w:fldCharType="end"/>
      </w:r>
      <w:r>
        <w:fldChar w:fldCharType="separate"/>
      </w:r>
      <w:r w:rsidR="00F10737">
        <w:rPr>
          <w:noProof/>
        </w:rPr>
        <w:t>(9, 14, 19, 21)</w:t>
      </w:r>
      <w:r>
        <w:fldChar w:fldCharType="end"/>
      </w:r>
      <w:r>
        <w:t xml:space="preserve">. This is compounded by the dynamic nature of the retail food market </w:t>
      </w:r>
      <w:r>
        <w:fldChar w:fldCharType="begin">
          <w:fldData xml:space="preserve">PEVuZE5vdGU+PENpdGU+PEF1dGhvcj5Ccmlua2VyaG9mZjwvQXV0aG9yPjxZZWFyPjIwMTE8L1ll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</w:fldData>
        </w:fldChar>
      </w:r>
      <w:r w:rsidR="00F10737">
        <w:instrText xml:space="preserve"> ADDIN EN.CITE </w:instrText>
      </w:r>
      <w:r w:rsidR="00F10737">
        <w:fldChar w:fldCharType="begin">
          <w:fldData xml:space="preserve">PEVuZE5vdGU+PENpdGU+PEF1dGhvcj5Ccmlua2VyaG9mZjwvQXV0aG9yPjxZZWFyPjIwMTE8L1ll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</w:fldData>
        </w:fldChar>
      </w:r>
      <w:r w:rsidR="00F10737">
        <w:instrText xml:space="preserve"> ADDIN EN.CITE.DATA </w:instrText>
      </w:r>
      <w:r w:rsidR="00F10737">
        <w:fldChar w:fldCharType="end"/>
      </w:r>
      <w:r>
        <w:fldChar w:fldCharType="separate"/>
      </w:r>
      <w:r w:rsidR="00F10737">
        <w:rPr>
          <w:noProof/>
        </w:rPr>
        <w:t>(21, 22)</w:t>
      </w:r>
      <w:r>
        <w:fldChar w:fldCharType="end"/>
      </w:r>
      <w:r>
        <w:t>. Data linkage was one of the main challenges identified in this type of study.</w:t>
      </w:r>
    </w:p>
    <w:p w14:paraId="644AED2B" w14:textId="15B73476" w:rsidR="006E5B03" w:rsidRDefault="006E5B03" w:rsidP="006E5B03">
      <w:pPr>
        <w:spacing w:line="480" w:lineRule="auto"/>
      </w:pPr>
      <w:r>
        <w:t xml:space="preserve">Quasi-experimental studies, whilst high in ecological validity, </w:t>
      </w:r>
      <w:r w:rsidR="00D50FAA">
        <w:t xml:space="preserve">are unable </w:t>
      </w:r>
      <w:r>
        <w:t xml:space="preserve">to isolate the causal mechanism given the many potential confounders, and researchers struggle to find appropriate </w:t>
      </w:r>
      <w:r w:rsidRPr="001A6643">
        <w:t xml:space="preserve">comparison </w:t>
      </w:r>
      <w:r w:rsidRPr="00130B39">
        <w:t xml:space="preserve">data; </w:t>
      </w:r>
      <w:r>
        <w:t>some studies compared to</w:t>
      </w:r>
      <w:r w:rsidRPr="00130B39">
        <w:t xml:space="preserve"> counterfactual data (i</w:t>
      </w:r>
      <w:r w:rsidR="007956B3">
        <w:t>.</w:t>
      </w:r>
      <w:r w:rsidRPr="00130B39">
        <w:t>e</w:t>
      </w:r>
      <w:r w:rsidR="007956B3">
        <w:t>.</w:t>
      </w:r>
      <w:r w:rsidRPr="00130B39">
        <w:t xml:space="preserve"> </w:t>
      </w:r>
      <w:r>
        <w:t>consumption</w:t>
      </w:r>
      <w:r w:rsidRPr="00130B39">
        <w:t xml:space="preserve"> predicted on the basis of pre-tax trends), which come with a number of assumptions </w:t>
      </w:r>
      <w:r>
        <w:fldChar w:fldCharType="begin"/>
      </w:r>
      <w:r w:rsidR="003E0909">
        <w:instrText xml:space="preserve"> ADDIN EN.CITE &lt;EndNote&gt;&lt;Cite&gt;&lt;Author&gt;Colchero&lt;/Author&gt;&lt;Year&gt;2016&lt;/Year&gt;&lt;RecNum&gt;96&lt;/RecNum&gt;&lt;DisplayText&gt;(10, 14)&lt;/DisplayText&gt;&lt;record&gt;&lt;rec-number&gt;96&lt;/rec-number&gt;&lt;foreign-keys&gt;&lt;key app="EN" db-id="a5p0vpaf92ztfgetearvvv2baxt0aada9wd2" timestamp="1491381748"&gt;96&lt;/key&gt;&lt;/foreign-keys&gt;&lt;ref-type name="Journal Article"&gt;17&lt;/ref-type&gt;&lt;contributors&gt;&lt;authors&gt;&lt;author&gt;Colchero, M Arantxa&lt;/author&gt;&lt;author&gt;Popkin, Barry M&lt;/author&gt;&lt;author&gt;Rivera, Juan A&lt;/author&gt;&lt;author&gt;Ng, Shu Wen&lt;/author&gt;&lt;/authors&gt;&lt;/contributors&gt;&lt;titles&gt;&lt;title&gt;Beverage purchases from stores in Mexico under the excise tax on sugar sweetened beverages: observational study&lt;/title&gt;&lt;secondary-title&gt;BMJ&lt;/secondary-title&gt;&lt;/titles&gt;&lt;periodical&gt;&lt;full-title&gt;BMJ&lt;/full-title&gt;&lt;/periodical&gt;&lt;pages&gt;h6704&lt;/pages&gt;&lt;volume&gt;352&lt;/volume&gt;&lt;dates&gt;&lt;year&gt;2016&lt;/year&gt;&lt;/dates&gt;&lt;urls&gt;&lt;/urls&gt;&lt;/record&gt;&lt;/Cite&gt;&lt;Cite&gt;&lt;Author&gt;Silver&lt;/Author&gt;&lt;Year&gt;2017&lt;/Year&gt;&lt;RecNum&gt;100&lt;/RecNum&gt;&lt;record&gt;&lt;rec-number&gt;100&lt;/rec-number&gt;&lt;foreign-keys&gt;&lt;key app="EN" db-id="a5p0vpaf92ztfgetearvvv2baxt0aada9wd2" timestamp="1502357596"&gt;100&lt;/key&gt;&lt;/foreign-keys&gt;&lt;ref-type name="Journal Article"&gt;17&lt;/ref-type&gt;&lt;contributors&gt;&lt;authors&gt;&lt;author&gt;Silver, Lynn D.&lt;/author&gt;&lt;author&gt;Ng, Shu Wen&lt;/author&gt;&lt;author&gt;Ryan-Ibarra, Suzanne&lt;/author&gt;&lt;author&gt;Smith Taillie, Lindsey&lt;/author&gt;&lt;author&gt;Induni, Marta&lt;/author&gt;&lt;author&gt;Miles, Donna R.&lt;/author&gt;&lt;author&gt;Poti, Jennifer M.&lt;/author&gt;&lt;author&gt;Popkin, Barry M&lt;/author&gt;&lt;/authors&gt;&lt;/contributors&gt;&lt;titles&gt;&lt;title&gt;Changes in prices, sales, consumer spending, and beverage consumption one year after a tax on sugar-sweetened beverages in Berkeley, California, US: a before-and-after study&lt;/title&gt;&lt;secondary-title&gt;PLOS Medicine&lt;/secondary-title&gt;&lt;/titles&gt;&lt;periodical&gt;&lt;full-title&gt;Plos Medicine&lt;/full-title&gt;&lt;/periodical&gt;&lt;pages&gt;e1002283&lt;/pages&gt;&lt;volume&gt;14&lt;/volume&gt;&lt;number&gt;4&lt;/number&gt;&lt;dates&gt;&lt;year&gt;2017&lt;/year&gt;&lt;/dates&gt;&lt;urls&gt;&lt;/urls&gt;&lt;electronic-resource-num&gt;10.1371/journal.pmed.1002283&lt;/electronic-resource-num&gt;&lt;/record&gt;&lt;/Cite&gt;&lt;/EndNote&gt;</w:instrText>
      </w:r>
      <w:r>
        <w:fldChar w:fldCharType="separate"/>
      </w:r>
      <w:r w:rsidR="003E0909">
        <w:rPr>
          <w:noProof/>
        </w:rPr>
        <w:t>(10, 14)</w:t>
      </w:r>
      <w:r>
        <w:fldChar w:fldCharType="end"/>
      </w:r>
      <w:r w:rsidR="00990CF2">
        <w:t xml:space="preserve"> and do not generate results </w:t>
      </w:r>
      <w:r w:rsidR="00515731">
        <w:t>demonstrating</w:t>
      </w:r>
      <w:r w:rsidR="00990CF2">
        <w:t xml:space="preserve"> causal relationships</w:t>
      </w:r>
      <w:r w:rsidRPr="00130B39">
        <w:t>.</w:t>
      </w:r>
      <w:r>
        <w:t xml:space="preserve"> </w:t>
      </w:r>
    </w:p>
    <w:p w14:paraId="297988E1" w14:textId="1EFBF7B7" w:rsidR="006E5B03" w:rsidRDefault="006E5B03" w:rsidP="006E5B03">
      <w:pPr>
        <w:spacing w:line="480" w:lineRule="auto"/>
      </w:pPr>
      <w:r>
        <w:t xml:space="preserve">A final challenge identified is the relationship with commercial partners. There is a concern that these data sets may prove cost-prohibitive for research purposes </w:t>
      </w:r>
      <w:r>
        <w:fldChar w:fldCharType="begin">
          <w:fldData xml:space="preserve">PEVuZE5vdGU+PENpdGU+PEF1dGhvcj5DaGlkYW1iYXJhbTwvQXV0aG9yPjxZZWFyPjIwMTM8L1ll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==
</w:fldData>
        </w:fldChar>
      </w:r>
      <w:r w:rsidR="00F10737">
        <w:instrText xml:space="preserve"> ADDIN EN.CITE </w:instrText>
      </w:r>
      <w:r w:rsidR="00F10737">
        <w:fldChar w:fldCharType="begin">
          <w:fldData xml:space="preserve">PEVuZE5vdGU+PENpdGU+PEF1dGhvcj5DaGlkYW1iYXJhbTwvQXV0aG9yPjxZZWFyPjIwMTM8L1ll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==
</w:fldData>
        </w:fldChar>
      </w:r>
      <w:r w:rsidR="00F10737">
        <w:instrText xml:space="preserve"> ADDIN EN.CITE.DATA </w:instrText>
      </w:r>
      <w:r w:rsidR="00F10737">
        <w:fldChar w:fldCharType="end"/>
      </w:r>
      <w:r>
        <w:fldChar w:fldCharType="separate"/>
      </w:r>
      <w:r w:rsidR="00F10737">
        <w:rPr>
          <w:noProof/>
        </w:rPr>
        <w:t>(22)</w:t>
      </w:r>
      <w:r>
        <w:fldChar w:fldCharType="end"/>
      </w:r>
      <w:r>
        <w:t xml:space="preserve">, and that their use may be restricted by non-disclosure agreements </w:t>
      </w:r>
      <w:r>
        <w:fldChar w:fldCharType="begin">
          <w:fldData xml:space="preserve">PEVuZE5vdGU+PENpdGU+PEF1dGhvcj5DaGlkYW1iYXJhbTwvQXV0aG9yPjxZZWFyPjIwMTM8L1ll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==
</w:fldData>
        </w:fldChar>
      </w:r>
      <w:r w:rsidR="00F10737">
        <w:instrText xml:space="preserve"> ADDIN EN.CITE </w:instrText>
      </w:r>
      <w:r w:rsidR="00F10737">
        <w:fldChar w:fldCharType="begin">
          <w:fldData xml:space="preserve">PEVuZE5vdGU+PENpdGU+PEF1dGhvcj5DaGlkYW1iYXJhbTwvQXV0aG9yPjxZZWFyPjIwMTM8L1ll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==
</w:fldData>
        </w:fldChar>
      </w:r>
      <w:r w:rsidR="00F10737">
        <w:instrText xml:space="preserve"> ADDIN EN.CITE.DATA </w:instrText>
      </w:r>
      <w:r w:rsidR="00F10737">
        <w:fldChar w:fldCharType="end"/>
      </w:r>
      <w:r>
        <w:fldChar w:fldCharType="separate"/>
      </w:r>
      <w:r w:rsidR="00F10737">
        <w:rPr>
          <w:noProof/>
        </w:rPr>
        <w:t>(22)</w:t>
      </w:r>
      <w:r>
        <w:fldChar w:fldCharType="end"/>
      </w:r>
      <w:r>
        <w:t xml:space="preserve"> or confidentiality worries </w:t>
      </w:r>
      <w:r>
        <w:fldChar w:fldCharType="begin"/>
      </w:r>
      <w:r w:rsidR="00F10737">
        <w:instrText xml:space="preserve"> ADDIN EN.CITE &lt;EndNote&gt;&lt;Cite&gt;&lt;Author&gt;Tin Tin&lt;/Author&gt;&lt;Year&gt;2007&lt;/Year&gt;&lt;RecNum&gt;95&lt;/RecNum&gt;&lt;DisplayText&gt;(19)&lt;/DisplayText&gt;&lt;record&gt;&lt;rec-number&gt;95&lt;/rec-number&gt;&lt;foreign-keys&gt;&lt;key app="EN" db-id="a5p0vpaf92ztfgetearvvv2baxt0aada9wd2" timestamp="1490970553"&gt;95&lt;/key&gt;&lt;/foreign-keys&gt;&lt;ref-type name="Journal Article"&gt;17&lt;/ref-type&gt;&lt;contributors&gt;&lt;authors&gt;&lt;author&gt;Tin Tin, Sandar&lt;/author&gt;&lt;author&gt;Ni Mhurchu, Cliona&lt;/author&gt;&lt;author&gt;Bullen, Chris&lt;/author&gt;&lt;/authors&gt;&lt;/contributors&gt;&lt;titles&gt;&lt;title&gt;Supermarket sales data: feasibility and applicability in population food and nutrition monitoring&lt;/title&gt;&lt;secondary-title&gt;Nutrition Reviews&lt;/secondary-title&gt;&lt;/titles&gt;&lt;periodical&gt;&lt;full-title&gt;Nutrition Reviews&lt;/full-title&gt;&lt;/periodical&gt;&lt;pages&gt;20-30&lt;/pages&gt;&lt;volume&gt;65&lt;/volume&gt;&lt;number&gt;1&lt;/number&gt;&lt;dates&gt;&lt;year&gt;2007&lt;/year&gt;&lt;/dates&gt;&lt;urls&gt;&lt;/urls&gt;&lt;electronic-resource-num&gt;10.1301/nr.2007.jan.20–30&lt;/electronic-resource-num&gt;&lt;/record&gt;&lt;/Cite&gt;&lt;/EndNote&gt;</w:instrText>
      </w:r>
      <w:r>
        <w:fldChar w:fldCharType="separate"/>
      </w:r>
      <w:r w:rsidR="00F10737">
        <w:rPr>
          <w:noProof/>
        </w:rPr>
        <w:t>(19)</w:t>
      </w:r>
      <w:r>
        <w:fldChar w:fldCharType="end"/>
      </w:r>
      <w:r>
        <w:t xml:space="preserve">. Difficulties initiating partnerships or with finding partners with appropriate data collection were also described </w:t>
      </w:r>
      <w:r>
        <w:fldChar w:fldCharType="begin"/>
      </w:r>
      <w:r w:rsidR="003E0909">
        <w:instrText xml:space="preserve"> ADDIN EN.CITE &lt;EndNote&gt;&lt;Cite&gt;&lt;Author&gt;Silver&lt;/Author&gt;&lt;Year&gt;2017&lt;/Year&gt;&lt;RecNum&gt;100&lt;/RecNum&gt;&lt;DisplayText&gt;(14)&lt;/DisplayText&gt;&lt;record&gt;&lt;rec-number&gt;100&lt;/rec-number&gt;&lt;foreign-keys&gt;&lt;key app="EN" db-id="a5p0vpaf92ztfgetearvvv2baxt0aada9wd2" timestamp="1502357596"&gt;100&lt;/key&gt;&lt;/foreign-keys&gt;&lt;ref-type name="Journal Article"&gt;17&lt;/ref-type&gt;&lt;contributors&gt;&lt;authors&gt;&lt;author&gt;Silver, Lynn D.&lt;/author&gt;&lt;author&gt;Ng, Shu Wen&lt;/author&gt;&lt;author&gt;Ryan-Ibarra, Suzanne&lt;/author&gt;&lt;author&gt;Smith Taillie, Lindsey&lt;/author&gt;&lt;author&gt;Induni, Marta&lt;/author&gt;&lt;author&gt;Miles, Donna R.&lt;/author&gt;&lt;author&gt;Poti, Jennifer M.&lt;/author&gt;&lt;author&gt;Popkin, Barry M&lt;/author&gt;&lt;/authors&gt;&lt;/contributors&gt;&lt;titles&gt;&lt;title&gt;Changes in prices, sales, consumer spending, and beverage consumption one year after a tax on sugar-sweetened beverages in Berkeley, California, US: a before-and-after study&lt;/title&gt;&lt;secondary-title&gt;PLOS Medicine&lt;/secondary-title&gt;&lt;/titles&gt;&lt;periodical&gt;&lt;full-title&gt;Plos Medicine&lt;/full-title&gt;&lt;/periodical&gt;&lt;pages&gt;e1002283&lt;/pages&gt;&lt;volume&gt;14&lt;/volume&gt;&lt;number&gt;4&lt;/number&gt;&lt;dates&gt;&lt;year&gt;2017&lt;/year&gt;&lt;/dates&gt;&lt;urls&gt;&lt;/urls&gt;&lt;electronic-resource-num&gt;10.1371/journal.pmed.1002283&lt;/electronic-resource-num&gt;&lt;/record&gt;&lt;/Cite&gt;&lt;/EndNote&gt;</w:instrText>
      </w:r>
      <w:r>
        <w:fldChar w:fldCharType="separate"/>
      </w:r>
      <w:r w:rsidR="003E0909">
        <w:rPr>
          <w:noProof/>
        </w:rPr>
        <w:t>(14)</w:t>
      </w:r>
      <w:r>
        <w:fldChar w:fldCharType="end"/>
      </w:r>
      <w:r>
        <w:t xml:space="preserve">. </w:t>
      </w:r>
    </w:p>
    <w:p w14:paraId="153786D0" w14:textId="77777777" w:rsidR="001E1451" w:rsidRDefault="001E1451" w:rsidP="006E5B03">
      <w:pPr>
        <w:spacing w:line="480" w:lineRule="auto"/>
      </w:pPr>
    </w:p>
    <w:p w14:paraId="50D96DFB" w14:textId="77777777" w:rsidR="006E5B03" w:rsidRPr="000D1AB3" w:rsidRDefault="006E5B03" w:rsidP="006E5B03">
      <w:pPr>
        <w:spacing w:line="480" w:lineRule="auto"/>
        <w:rPr>
          <w:b/>
        </w:rPr>
      </w:pPr>
      <w:r>
        <w:rPr>
          <w:b/>
        </w:rPr>
        <w:t>Transport</w:t>
      </w:r>
    </w:p>
    <w:p w14:paraId="7D603F87" w14:textId="77777777" w:rsidR="001E1451" w:rsidRDefault="006E5B03" w:rsidP="006E5B03">
      <w:pPr>
        <w:spacing w:line="480" w:lineRule="auto"/>
      </w:pPr>
      <w:r w:rsidRPr="00080726">
        <w:rPr>
          <w:i/>
          <w:u w:val="single"/>
        </w:rPr>
        <w:lastRenderedPageBreak/>
        <w:t xml:space="preserve">What </w:t>
      </w:r>
      <w:r w:rsidR="00E10455">
        <w:rPr>
          <w:i/>
          <w:u w:val="single"/>
        </w:rPr>
        <w:t>are</w:t>
      </w:r>
      <w:r w:rsidR="00E10455" w:rsidRPr="00080726">
        <w:rPr>
          <w:i/>
          <w:u w:val="single"/>
        </w:rPr>
        <w:t xml:space="preserve"> </w:t>
      </w:r>
      <w:r w:rsidRPr="00080726">
        <w:rPr>
          <w:i/>
          <w:u w:val="single"/>
        </w:rPr>
        <w:t>the data?</w:t>
      </w:r>
      <w:r>
        <w:rPr>
          <w:i/>
        </w:rPr>
        <w:t xml:space="preserve"> </w:t>
      </w:r>
      <w:r w:rsidR="007956B3">
        <w:rPr>
          <w:i/>
        </w:rPr>
        <w:br/>
      </w:r>
      <w:r w:rsidR="007956B3">
        <w:t>Transport monitoring has long involved</w:t>
      </w:r>
      <w:r w:rsidR="00C16164">
        <w:t xml:space="preserve"> the collection of data on mode</w:t>
      </w:r>
      <w:r w:rsidR="007956B3">
        <w:t xml:space="preserve"> and volume of transport to aid in planning and infrastructure. Collection of transport data is increasingly sophisticated</w:t>
      </w:r>
      <w:r w:rsidR="00C16164">
        <w:t xml:space="preserve"> and new technologies can offer novel insights into travel and lifestyle behaviour as well. For example, </w:t>
      </w:r>
      <w:r>
        <w:t xml:space="preserve">on-board sensors within vehicles to monitor vehicle performance can provide data on travel patterns. External sensors along transport networks such as roads or public transport are also increasingly more common both for monitoring transport flows and in the fields of urban informatics. The popularity of smart card systems for public transport systems also presents an opportunity for </w:t>
      </w:r>
      <w:r w:rsidR="00381786">
        <w:t>obtaining information on destinations, routes and transport mode</w:t>
      </w:r>
      <w:r w:rsidR="00D06EE6">
        <w:t>s,</w:t>
      </w:r>
      <w:r>
        <w:t xml:space="preserve"> and may include additional information about individuals</w:t>
      </w:r>
      <w:r w:rsidR="00381786">
        <w:t xml:space="preserve"> such as socio-demographic characteristics</w:t>
      </w:r>
      <w:r w:rsidR="00D06EE6">
        <w:t>.</w:t>
      </w:r>
    </w:p>
    <w:p w14:paraId="2E31A071" w14:textId="77777777" w:rsidR="001E1451" w:rsidRDefault="001E1451" w:rsidP="006E5B03">
      <w:pPr>
        <w:spacing w:line="480" w:lineRule="auto"/>
      </w:pPr>
    </w:p>
    <w:p w14:paraId="4F6A2EC3" w14:textId="70720930" w:rsidR="006E5B03" w:rsidRDefault="006E5B03" w:rsidP="006E5B03">
      <w:pPr>
        <w:spacing w:line="480" w:lineRule="auto"/>
      </w:pPr>
      <w:r w:rsidRPr="00080726">
        <w:rPr>
          <w:i/>
          <w:u w:val="single"/>
        </w:rPr>
        <w:t xml:space="preserve">What </w:t>
      </w:r>
      <w:r w:rsidR="005C74FD" w:rsidRPr="00080726">
        <w:rPr>
          <w:i/>
          <w:u w:val="single"/>
        </w:rPr>
        <w:t>ha</w:t>
      </w:r>
      <w:r w:rsidR="005C74FD">
        <w:rPr>
          <w:i/>
          <w:u w:val="single"/>
        </w:rPr>
        <w:t>ve</w:t>
      </w:r>
      <w:r w:rsidR="005C74FD" w:rsidRPr="00080726">
        <w:rPr>
          <w:i/>
          <w:u w:val="single"/>
        </w:rPr>
        <w:t xml:space="preserve"> </w:t>
      </w:r>
      <w:r w:rsidRPr="00080726">
        <w:rPr>
          <w:i/>
          <w:u w:val="single"/>
        </w:rPr>
        <w:t>the data been used for?</w:t>
      </w:r>
      <w:r>
        <w:rPr>
          <w:i/>
          <w:u w:val="single"/>
        </w:rPr>
        <w:t xml:space="preserve"> </w:t>
      </w:r>
      <w:r w:rsidR="00C16164">
        <w:rPr>
          <w:i/>
          <w:u w:val="single"/>
        </w:rPr>
        <w:br/>
      </w:r>
      <w:r>
        <w:t xml:space="preserve">There were few applications utilising such data within obesity-related research. Some studies have used aggregated data sources to explore patterns associated with obesity. For example, Lopez-Zetina </w:t>
      </w:r>
      <w:r w:rsidR="00921AF6">
        <w:t>et al.</w:t>
      </w:r>
      <w:r>
        <w:t xml:space="preserve"> </w:t>
      </w:r>
      <w:r>
        <w:fldChar w:fldCharType="begin"/>
      </w:r>
      <w:r w:rsidR="00F10737">
        <w:instrText xml:space="preserve"> ADDIN EN.CITE &lt;EndNote&gt;&lt;Cite ExcludeAuth="1"&gt;&lt;Author&gt;Lopez-Zetina&lt;/Author&gt;&lt;Year&gt;2006&lt;/Year&gt;&lt;RecNum&gt;77&lt;/RecNum&gt;&lt;DisplayText&gt;(23)&lt;/DisplayText&gt;&lt;record&gt;&lt;rec-number&gt;77&lt;/rec-number&gt;&lt;foreign-keys&gt;&lt;key app="EN" db-id="a5p0vpaf92ztfgetearvvv2baxt0aada9wd2" timestamp="1490967180"&gt;77&lt;/key&gt;&lt;/foreign-keys&gt;&lt;ref-type name="Journal Article"&gt;17&lt;/ref-type&gt;&lt;contributors&gt;&lt;authors&gt;&lt;author&gt;Lopez-Zetina, J&lt;/author&gt;&lt;author&gt;Lee, H&lt;/author&gt;&lt;author&gt;Friis, R&lt;/author&gt;&lt;/authors&gt;&lt;/contributors&gt;&lt;titles&gt;&lt;title&gt;The link between obesity and the built environment. Evidence from an ecological analysis of obesity and vehicle miles of travel in California&lt;/title&gt;&lt;secondary-title&gt;Health &amp;amp; Place&lt;/secondary-title&gt;&lt;/titles&gt;&lt;periodical&gt;&lt;full-title&gt;Health &amp;amp; Place&lt;/full-title&gt;&lt;/periodical&gt;&lt;pages&gt;656-664&lt;/pages&gt;&lt;volume&gt;12&lt;/volume&gt;&lt;dates&gt;&lt;year&gt;2006&lt;/year&gt;&lt;/dates&gt;&lt;urls&gt;&lt;/urls&gt;&lt;/record&gt;&lt;/Cite&gt;&lt;/EndNote&gt;</w:instrText>
      </w:r>
      <w:r>
        <w:fldChar w:fldCharType="separate"/>
      </w:r>
      <w:r w:rsidR="00F10737">
        <w:rPr>
          <w:noProof/>
        </w:rPr>
        <w:t>(23)</w:t>
      </w:r>
      <w:r>
        <w:fldChar w:fldCharType="end"/>
      </w:r>
      <w:r>
        <w:t xml:space="preserve"> used data collected from the ‘Highway Performance Monitoring System’ on traffic flow data for public roadways in the US to investigate the ecological association between areas with greater motorised transport usage (vehicle miles of travel) and obesity prevalence. US driver licence data have also been proposed as a potentially useful opportunity since they contain information on height and weight </w:t>
      </w:r>
      <w:r>
        <w:fldChar w:fldCharType="begin"/>
      </w:r>
      <w:r w:rsidR="00F10737">
        <w:instrText xml:space="preserve"> ADDIN EN.CITE &lt;EndNote&gt;&lt;Cite&gt;&lt;Author&gt;Littenberg&lt;/Author&gt;&lt;Year&gt;2016&lt;/Year&gt;&lt;RecNum&gt;76&lt;/RecNum&gt;&lt;DisplayText&gt;(24)&lt;/DisplayText&gt;&lt;record&gt;&lt;rec-number&gt;76&lt;/rec-number&gt;&lt;foreign-keys&gt;&lt;key app="EN" db-id="a5p0vpaf92ztfgetearvvv2baxt0aada9wd2" timestamp="1490967140"&gt;76&lt;/key&gt;&lt;/foreign-keys&gt;&lt;ref-type name="Journal Article"&gt;17&lt;/ref-type&gt;&lt;contributors&gt;&lt;authors&gt;&lt;author&gt;Littenberg, B&lt;/author&gt;&lt;author&gt;Lubetkin, D&lt;/author&gt;&lt;/authors&gt;&lt;/contributors&gt;&lt;titles&gt;&lt;title&gt;Availability, Strengths and Limitations of US State Driver’s License Data for Obesity Research&lt;/title&gt;&lt;secondary-title&gt;Cureus&lt;/secondary-title&gt;&lt;/titles&gt;&lt;periodical&gt;&lt;full-title&gt;Cureus&lt;/full-title&gt;&lt;/periodical&gt;&lt;pages&gt;e518&lt;/pages&gt;&lt;volume&gt;8&lt;/volume&gt;&lt;number&gt;3&lt;/number&gt;&lt;dates&gt;&lt;year&gt;2016&lt;/year&gt;&lt;/dates&gt;&lt;urls&gt;&lt;/urls&gt;&lt;/record&gt;&lt;/Cite&gt;&lt;/EndNote&gt;</w:instrText>
      </w:r>
      <w:r>
        <w:fldChar w:fldCharType="separate"/>
      </w:r>
      <w:r w:rsidR="00F10737">
        <w:rPr>
          <w:noProof/>
        </w:rPr>
        <w:t>(24)</w:t>
      </w:r>
      <w:r>
        <w:fldChar w:fldCharType="end"/>
      </w:r>
      <w:r>
        <w:t xml:space="preserve">. Other applications have </w:t>
      </w:r>
      <w:r w:rsidR="00D05791">
        <w:t xml:space="preserve">compared </w:t>
      </w:r>
      <w:r>
        <w:t>the impacts from the introduction of city-based bicycle hire schemes</w:t>
      </w:r>
      <w:r w:rsidR="00D06EE6">
        <w:t xml:space="preserve">, by analysing </w:t>
      </w:r>
      <w:r w:rsidR="00A608D1">
        <w:t>usage</w:t>
      </w:r>
      <w:r w:rsidR="00D06EE6">
        <w:t xml:space="preserve"> data from cycle hire stations</w:t>
      </w:r>
      <w:r>
        <w:t xml:space="preserve"> </w:t>
      </w:r>
      <w:r>
        <w:fldChar w:fldCharType="begin"/>
      </w:r>
      <w:r w:rsidR="00F10737">
        <w:instrText xml:space="preserve"> ADDIN EN.CITE &lt;EndNote&gt;&lt;Cite&gt;&lt;Author&gt;Lathia&lt;/Author&gt;&lt;Year&gt;2012&lt;/Year&gt;&lt;RecNum&gt;107&lt;/RecNum&gt;&lt;DisplayText&gt;(25)&lt;/DisplayText&gt;&lt;record&gt;&lt;rec-number&gt;107&lt;/rec-number&gt;&lt;foreign-keys&gt;&lt;key app="EN" db-id="a5p0vpaf92ztfgetearvvv2baxt0aada9wd2" timestamp="1502718723"&gt;107&lt;/key&gt;&lt;/foreign-keys&gt;&lt;ref-type name="Journal Article"&gt;17&lt;/ref-type&gt;&lt;contributors&gt;&lt;authors&gt;&lt;author&gt;Lathia, Neal&lt;/author&gt;&lt;author&gt;Ahmed, Saniul&lt;/author&gt;&lt;author&gt;Capra, Licia&lt;/author&gt;&lt;/authors&gt;&lt;/contributors&gt;&lt;titles&gt;&lt;title&gt;Measuring the impact of opening the London shared bicycle scheme to casual users&lt;/title&gt;&lt;secondary-title&gt;Transportation Research Part C: Emerging Technologies&lt;/secondary-title&gt;&lt;/titles&gt;&lt;periodical&gt;&lt;full-title&gt;Transportation Research Part C: Emerging Technologies&lt;/full-title&gt;&lt;/periodical&gt;&lt;pages&gt;88-102&lt;/pages&gt;&lt;volume&gt;22&lt;/volume&gt;&lt;dates&gt;&lt;year&gt;2012&lt;/year&gt;&lt;/dates&gt;&lt;urls&gt;&lt;/urls&gt;&lt;electronic-resource-num&gt;doi.org/10.1016/j.trc.2011.12.004&lt;/electronic-resource-num&gt;&lt;/record&gt;&lt;/Cite&gt;&lt;/EndNote&gt;</w:instrText>
      </w:r>
      <w:r>
        <w:fldChar w:fldCharType="separate"/>
      </w:r>
      <w:r w:rsidR="00F10737">
        <w:rPr>
          <w:noProof/>
        </w:rPr>
        <w:t>(25)</w:t>
      </w:r>
      <w:r>
        <w:fldChar w:fldCharType="end"/>
      </w:r>
      <w:r>
        <w:t xml:space="preserve">. Some studies have also used these data as inputs to simulation models to estimate the impacts on health outcomes </w:t>
      </w:r>
      <w:r>
        <w:fldChar w:fldCharType="begin"/>
      </w:r>
      <w:r w:rsidR="00F10737">
        <w:instrText xml:space="preserve"> ADDIN EN.CITE &lt;EndNote&gt;&lt;Cite&gt;&lt;Author&gt;Rojas-Rueda&lt;/Author&gt;&lt;Year&gt;2011&lt;/Year&gt;&lt;RecNum&gt;83&lt;/RecNum&gt;&lt;DisplayText&gt;(26, 27)&lt;/DisplayText&gt;&lt;record&gt;&lt;rec-number&gt;83&lt;/rec-number&gt;&lt;foreign-keys&gt;&lt;key app="EN" db-id="a5p0vpaf92ztfgetearvvv2baxt0aada9wd2" timestamp="1490967579"&gt;83&lt;/key&gt;&lt;/foreign-keys&gt;&lt;ref-type name="Journal Article"&gt;17&lt;/ref-type&gt;&lt;contributors&gt;&lt;authors&gt;&lt;author&gt;Rojas-Rueda, D&lt;/author&gt;&lt;author&gt;de Nazelle, A&lt;/author&gt;&lt;author&gt;Tainio, M&lt;/author&gt;&lt;author&gt;Nieuwenhuijsen, M&lt;/author&gt;&lt;/authors&gt;&lt;/contributors&gt;&lt;titles&gt;&lt;title&gt;The health risks and benefits of cycling in urban environments compared with car use: health impact assessment study&lt;/title&gt;&lt;secondary-title&gt;BMJ&lt;/secondary-title&gt;&lt;/titles&gt;&lt;periodical&gt;&lt;full-title&gt;BMJ&lt;/full-title&gt;&lt;/periodical&gt;&lt;volume&gt;343&lt;/volume&gt;&lt;number&gt;d4521&lt;/number&gt;&lt;dates&gt;&lt;year&gt;2011&lt;/year&gt;&lt;/dates&gt;&lt;urls&gt;&lt;/urls&gt;&lt;/record&gt;&lt;/Cite&gt;&lt;Cite&gt;&lt;Author&gt;Woodcock&lt;/Author&gt;&lt;Year&gt;2014&lt;/Year&gt;&lt;RecNum&gt;87&lt;/RecNum&gt;&lt;record&gt;&lt;rec-number&gt;87&lt;/rec-number&gt;&lt;foreign-keys&gt;&lt;key app="EN" db-id="a5p0vpaf92ztfgetearvvv2baxt0aada9wd2" timestamp="1490967779"&gt;87&lt;/key&gt;&lt;/foreign-keys&gt;&lt;ref-type name="Journal Article"&gt;17&lt;/ref-type&gt;&lt;contributors&gt;&lt;authors&gt;&lt;author&gt;Woodcock, J&lt;/author&gt;&lt;author&gt;Tainio, M&lt;/author&gt;&lt;author&gt;Cheshire, J&lt;/author&gt;&lt;author&gt;O&amp;apos;Brien, O&lt;/author&gt;&lt;author&gt;Goodman, A&lt;/author&gt;&lt;/authors&gt;&lt;/contributors&gt;&lt;titles&gt;&lt;title&gt;Health effects of the London bicycle sharing system: health impact modelling study&lt;/title&gt;&lt;secondary-title&gt;BMJ&lt;/secondary-title&gt;&lt;/titles&gt;&lt;periodical&gt;&lt;full-title&gt;BMJ&lt;/full-title&gt;&lt;/periodical&gt;&lt;pages&gt;g425&lt;/pages&gt;&lt;volume&gt;348&lt;/volume&gt;&lt;dates&gt;&lt;year&gt;2014&lt;/year&gt;&lt;/dates&gt;&lt;urls&gt;&lt;/urls&gt;&lt;/record&gt;&lt;/Cite&gt;&lt;/EndNote&gt;</w:instrText>
      </w:r>
      <w:r>
        <w:fldChar w:fldCharType="separate"/>
      </w:r>
      <w:r w:rsidR="00F10737">
        <w:rPr>
          <w:noProof/>
        </w:rPr>
        <w:t>(26, 27)</w:t>
      </w:r>
      <w:r>
        <w:fldChar w:fldCharType="end"/>
      </w:r>
      <w:r>
        <w:t xml:space="preserve">. </w:t>
      </w:r>
    </w:p>
    <w:p w14:paraId="4081EB41" w14:textId="77777777" w:rsidR="001E1451" w:rsidRDefault="001E1451" w:rsidP="006E5B03">
      <w:pPr>
        <w:spacing w:line="480" w:lineRule="auto"/>
      </w:pPr>
    </w:p>
    <w:p w14:paraId="3790CE60" w14:textId="5801BB4E" w:rsidR="006E5B03" w:rsidRDefault="006E5B03" w:rsidP="006E5B03">
      <w:pPr>
        <w:spacing w:line="480" w:lineRule="auto"/>
      </w:pPr>
      <w:r w:rsidRPr="00080726">
        <w:rPr>
          <w:i/>
          <w:u w:val="single"/>
        </w:rPr>
        <w:t>What do</w:t>
      </w:r>
      <w:r w:rsidR="005C74FD">
        <w:rPr>
          <w:i/>
          <w:u w:val="single"/>
        </w:rPr>
        <w:t xml:space="preserve"> they </w:t>
      </w:r>
      <w:r w:rsidRPr="00080726">
        <w:rPr>
          <w:i/>
          <w:u w:val="single"/>
        </w:rPr>
        <w:t xml:space="preserve">add over and above </w:t>
      </w:r>
      <w:r w:rsidR="00716D40">
        <w:rPr>
          <w:i/>
          <w:u w:val="single"/>
        </w:rPr>
        <w:t>conventional</w:t>
      </w:r>
      <w:r w:rsidR="00716D40" w:rsidRPr="00080726">
        <w:rPr>
          <w:i/>
          <w:u w:val="single"/>
        </w:rPr>
        <w:t xml:space="preserve"> </w:t>
      </w:r>
      <w:r w:rsidRPr="00080726">
        <w:rPr>
          <w:i/>
          <w:u w:val="single"/>
        </w:rPr>
        <w:t>data?</w:t>
      </w:r>
      <w:r>
        <w:t xml:space="preserve"> </w:t>
      </w:r>
      <w:r w:rsidR="00C16164">
        <w:br/>
      </w:r>
      <w:r>
        <w:t xml:space="preserve">Transport data often include explicit information about spatial location. We know little about the </w:t>
      </w:r>
      <w:r>
        <w:lastRenderedPageBreak/>
        <w:t xml:space="preserve">activity spaces and environments that individuals engage with in their daily lives and these data can illuminate the role of urban structure, utilisation of services, or engagement with green space. </w:t>
      </w:r>
      <w:r w:rsidR="00D05791">
        <w:t xml:space="preserve">Conventional </w:t>
      </w:r>
      <w:r>
        <w:t xml:space="preserve">research exploring their associations </w:t>
      </w:r>
      <w:r w:rsidR="00515731">
        <w:t xml:space="preserve">with </w:t>
      </w:r>
      <w:r>
        <w:t xml:space="preserve">obesity tend to rely on simple approximations of these concepts, </w:t>
      </w:r>
      <w:r w:rsidR="00381786">
        <w:t>whereas</w:t>
      </w:r>
      <w:r>
        <w:t xml:space="preserve"> new forms of data can </w:t>
      </w:r>
      <w:r w:rsidRPr="00053845">
        <w:t>provide a more valid</w:t>
      </w:r>
      <w:r w:rsidR="00C16164">
        <w:t xml:space="preserve"> and objective</w:t>
      </w:r>
      <w:r w:rsidRPr="00053845">
        <w:t xml:space="preserve"> picture of exposure</w:t>
      </w:r>
      <w:r>
        <w:t>. They</w:t>
      </w:r>
      <w:r w:rsidR="00515731">
        <w:t xml:space="preserve"> additionally present greater</w:t>
      </w:r>
      <w:r>
        <w:t xml:space="preserve"> detail on how individuals are engaging with different modes of transport. The rise of private motorised transport has been touted as one important driver of obesity trends </w:t>
      </w:r>
      <w:r w:rsidR="0012579F">
        <w:fldChar w:fldCharType="begin"/>
      </w:r>
      <w:r w:rsidR="0012579F">
        <w:instrText xml:space="preserve"> ADDIN EN.CITE &lt;EndNote&gt;&lt;Cite&gt;&lt;Author&gt;Lopez-Zetina&lt;/Author&gt;&lt;Year&gt;2006&lt;/Year&gt;&lt;RecNum&gt;77&lt;/RecNum&gt;&lt;DisplayText&gt;(23)&lt;/DisplayText&gt;&lt;record&gt;&lt;rec-number&gt;77&lt;/rec-number&gt;&lt;foreign-keys&gt;&lt;key app="EN" db-id="a5p0vpaf92ztfgetearvvv2baxt0aada9wd2" timestamp="1490967180"&gt;77&lt;/key&gt;&lt;/foreign-keys&gt;&lt;ref-type name="Journal Article"&gt;17&lt;/ref-type&gt;&lt;contributors&gt;&lt;authors&gt;&lt;author&gt;Lopez-Zetina, J&lt;/author&gt;&lt;author&gt;Lee, H&lt;/author&gt;&lt;author&gt;Friis, R&lt;/author&gt;&lt;/authors&gt;&lt;/contributors&gt;&lt;titles&gt;&lt;title&gt;The link between obesity and the built environment. Evidence from an ecological analysis of obesity and vehicle miles of travel in California&lt;/title&gt;&lt;secondary-title&gt;Health &amp;amp; Place&lt;/secondary-title&gt;&lt;/titles&gt;&lt;periodical&gt;&lt;full-title&gt;Health &amp;amp; Place&lt;/full-title&gt;&lt;/periodical&gt;&lt;pages&gt;656-664&lt;/pages&gt;&lt;volume&gt;12&lt;/volume&gt;&lt;dates&gt;&lt;year&gt;2006&lt;/year&gt;&lt;/dates&gt;&lt;urls&gt;&lt;/urls&gt;&lt;/record&gt;&lt;/Cite&gt;&lt;/EndNote&gt;</w:instrText>
      </w:r>
      <w:r w:rsidR="0012579F">
        <w:fldChar w:fldCharType="separate"/>
      </w:r>
      <w:r w:rsidR="0012579F">
        <w:rPr>
          <w:noProof/>
        </w:rPr>
        <w:t>(23)</w:t>
      </w:r>
      <w:r w:rsidR="0012579F">
        <w:fldChar w:fldCharType="end"/>
      </w:r>
      <w:r>
        <w:t>. These data can therefore help to improve our understanding of physical activity from transport options that</w:t>
      </w:r>
      <w:r w:rsidR="00716D40">
        <w:t xml:space="preserve"> conventional</w:t>
      </w:r>
      <w:r>
        <w:t xml:space="preserve"> data are unable to cover.</w:t>
      </w:r>
    </w:p>
    <w:p w14:paraId="79ECF09A" w14:textId="77777777" w:rsidR="001E1451" w:rsidRDefault="001E1451" w:rsidP="006E5B03">
      <w:pPr>
        <w:spacing w:line="480" w:lineRule="auto"/>
      </w:pPr>
    </w:p>
    <w:p w14:paraId="494A030E" w14:textId="6010A7DF" w:rsidR="006E5B03" w:rsidRDefault="006E5B03" w:rsidP="006E5B03">
      <w:pPr>
        <w:spacing w:line="480" w:lineRule="auto"/>
      </w:pPr>
      <w:r w:rsidRPr="00080726">
        <w:rPr>
          <w:i/>
          <w:u w:val="single"/>
        </w:rPr>
        <w:t xml:space="preserve">What are </w:t>
      </w:r>
      <w:r w:rsidR="005C74FD">
        <w:rPr>
          <w:i/>
          <w:u w:val="single"/>
        </w:rPr>
        <w:t>the</w:t>
      </w:r>
      <w:r w:rsidR="005C74FD" w:rsidRPr="00080726">
        <w:rPr>
          <w:i/>
          <w:u w:val="single"/>
        </w:rPr>
        <w:t xml:space="preserve"> </w:t>
      </w:r>
      <w:r w:rsidRPr="00080726">
        <w:rPr>
          <w:i/>
          <w:u w:val="single"/>
        </w:rPr>
        <w:t>limitations?</w:t>
      </w:r>
      <w:r>
        <w:t xml:space="preserve"> </w:t>
      </w:r>
      <w:r w:rsidR="00D47C95">
        <w:br/>
      </w:r>
      <w:r w:rsidR="00E44EE2">
        <w:t>A key criticism is that</w:t>
      </w:r>
      <w:r w:rsidR="00D47C95">
        <w:t xml:space="preserve"> </w:t>
      </w:r>
      <w:r w:rsidR="00E44EE2">
        <w:t>m</w:t>
      </w:r>
      <w:r>
        <w:t xml:space="preserve">any data sources only contain </w:t>
      </w:r>
      <w:r w:rsidR="00033F25">
        <w:t>journey information,</w:t>
      </w:r>
      <w:r>
        <w:t xml:space="preserve"> with little additional information</w:t>
      </w:r>
      <w:r w:rsidR="008E016F">
        <w:t xml:space="preserve"> </w:t>
      </w:r>
      <w:r w:rsidR="00033F25">
        <w:t>about lifestyle behaviours or socio-demographic characteristics</w:t>
      </w:r>
      <w:r>
        <w:t xml:space="preserve">. </w:t>
      </w:r>
      <w:r w:rsidR="00E44EE2">
        <w:t xml:space="preserve">Similar to retail sales data (above), the link between </w:t>
      </w:r>
      <w:r w:rsidR="0012579F">
        <w:t>what</w:t>
      </w:r>
      <w:r w:rsidR="00E44EE2">
        <w:t xml:space="preserve"> is measured and the relevant behaviour can only be assumed or extrapolated. For example, k</w:t>
      </w:r>
      <w:r>
        <w:t>nowing that an individual travelled from point A to point B can only inform us about the direction of their travel</w:t>
      </w:r>
      <w:r w:rsidR="00E44EE2">
        <w:t>, and not the impact of travel on physical activity or dietary behaviours</w:t>
      </w:r>
      <w:r w:rsidR="00033F25">
        <w:t>, nor the wider impact of an intervention</w:t>
      </w:r>
      <w:r>
        <w:t xml:space="preserve">. Data linkage is therefore important to be able to </w:t>
      </w:r>
      <w:r w:rsidR="00515731">
        <w:t>unpick these complex interactions in order to provide robust</w:t>
      </w:r>
      <w:r w:rsidR="00E44EE2">
        <w:t xml:space="preserve"> explanations for </w:t>
      </w:r>
      <w:r>
        <w:t xml:space="preserve">obesity-related behaviour. </w:t>
      </w:r>
    </w:p>
    <w:p w14:paraId="55415BB6" w14:textId="77777777" w:rsidR="001E1451" w:rsidRPr="00606989" w:rsidRDefault="001E1451" w:rsidP="006E5B03">
      <w:pPr>
        <w:spacing w:line="480" w:lineRule="auto"/>
      </w:pPr>
    </w:p>
    <w:p w14:paraId="2543AB0E" w14:textId="407FA48A" w:rsidR="006E5B03" w:rsidRPr="005F5DFC" w:rsidRDefault="00C86F62" w:rsidP="006E5B03">
      <w:pPr>
        <w:spacing w:line="480" w:lineRule="auto"/>
        <w:rPr>
          <w:b/>
        </w:rPr>
      </w:pPr>
      <w:r>
        <w:rPr>
          <w:b/>
        </w:rPr>
        <w:t>Commercial weight management data</w:t>
      </w:r>
    </w:p>
    <w:p w14:paraId="30060018" w14:textId="42DE7ABD" w:rsidR="006E5B03" w:rsidRDefault="006E5B03" w:rsidP="006E5B03">
      <w:pPr>
        <w:spacing w:line="480" w:lineRule="auto"/>
        <w:rPr>
          <w:i/>
          <w:u w:val="single"/>
        </w:rPr>
      </w:pPr>
      <w:r w:rsidRPr="0097299A">
        <w:rPr>
          <w:i/>
          <w:u w:val="single"/>
        </w:rPr>
        <w:t xml:space="preserve">What </w:t>
      </w:r>
      <w:r w:rsidR="00E10455">
        <w:rPr>
          <w:i/>
          <w:u w:val="single"/>
        </w:rPr>
        <w:t>are</w:t>
      </w:r>
      <w:r w:rsidR="00E10455" w:rsidRPr="0097299A">
        <w:rPr>
          <w:i/>
          <w:u w:val="single"/>
        </w:rPr>
        <w:t xml:space="preserve"> </w:t>
      </w:r>
      <w:r w:rsidRPr="0097299A">
        <w:rPr>
          <w:i/>
          <w:u w:val="single"/>
        </w:rPr>
        <w:t>the data?</w:t>
      </w:r>
    </w:p>
    <w:p w14:paraId="013126FB" w14:textId="7FDF0E44" w:rsidR="006E5B03" w:rsidRDefault="00033F25" w:rsidP="006E5B03">
      <w:pPr>
        <w:spacing w:line="480" w:lineRule="auto"/>
      </w:pPr>
      <w:r>
        <w:rPr>
          <w:color w:val="000000"/>
        </w:rPr>
        <w:t xml:space="preserve">This category refers to data which are provided by commercial weight management programmes. </w:t>
      </w:r>
      <w:r w:rsidR="006E5B03">
        <w:t xml:space="preserve">Weight management programmes routinely collect data not for research but as a standard part of their service provision. The intended use of the data may vary, possibilities including: client </w:t>
      </w:r>
      <w:r w:rsidR="006E5B03">
        <w:lastRenderedPageBreak/>
        <w:t xml:space="preserve">orientated feedback (e.g. self-monitoring), continuous service improvement (e.g. to monitor adaptations to programme content/delivery) and, if the service is being delivered as a procured provision, to monitor contractual targets (e.g. reporting key performance indicators). </w:t>
      </w:r>
      <w:r>
        <w:t>Data sets are often substantial in terms of participant numbers, and include information on individual characteristics (</w:t>
      </w:r>
      <w:r w:rsidR="0012579F">
        <w:t xml:space="preserve">e.g. </w:t>
      </w:r>
      <w:r>
        <w:t>socio-demographic</w:t>
      </w:r>
      <w:r w:rsidR="0012579F">
        <w:t xml:space="preserve"> factors</w:t>
      </w:r>
      <w:r>
        <w:t>), engagement with the programme (</w:t>
      </w:r>
      <w:r w:rsidR="0012579F">
        <w:t xml:space="preserve">e.g. </w:t>
      </w:r>
      <w:r>
        <w:t>enrolment</w:t>
      </w:r>
      <w:r w:rsidR="0012579F">
        <w:t>,</w:t>
      </w:r>
      <w:r>
        <w:t xml:space="preserve"> attrition, </w:t>
      </w:r>
      <w:r w:rsidR="0012579F">
        <w:t xml:space="preserve">or </w:t>
      </w:r>
      <w:r>
        <w:t>service usage) and weight outcomes.</w:t>
      </w:r>
    </w:p>
    <w:p w14:paraId="122E9C67" w14:textId="77777777" w:rsidR="001E1451" w:rsidRDefault="001E1451" w:rsidP="006E5B03">
      <w:pPr>
        <w:spacing w:line="480" w:lineRule="auto"/>
      </w:pPr>
    </w:p>
    <w:p w14:paraId="55B12D0B" w14:textId="03C625FD" w:rsidR="006E5B03" w:rsidRDefault="006E5B03" w:rsidP="006E5B03">
      <w:pPr>
        <w:spacing w:line="480" w:lineRule="auto"/>
        <w:rPr>
          <w:i/>
          <w:u w:val="single"/>
        </w:rPr>
      </w:pPr>
      <w:r>
        <w:rPr>
          <w:i/>
          <w:u w:val="single"/>
        </w:rPr>
        <w:t xml:space="preserve">What </w:t>
      </w:r>
      <w:r w:rsidR="005C74FD">
        <w:rPr>
          <w:i/>
          <w:u w:val="single"/>
        </w:rPr>
        <w:t xml:space="preserve">have </w:t>
      </w:r>
      <w:r>
        <w:rPr>
          <w:i/>
          <w:u w:val="single"/>
        </w:rPr>
        <w:t>the data been used for?</w:t>
      </w:r>
    </w:p>
    <w:p w14:paraId="0919F23E" w14:textId="0F6D9D01" w:rsidR="006E5B03" w:rsidRDefault="00101B61" w:rsidP="006E5B03">
      <w:pPr>
        <w:spacing w:line="480" w:lineRule="auto"/>
      </w:pPr>
      <w:r>
        <w:t>Commercial</w:t>
      </w:r>
      <w:r w:rsidR="006E5B03">
        <w:t xml:space="preserve"> data provide the opportunity for independent real world service evaluations. For instance: Ahern et al. </w:t>
      </w:r>
      <w:r w:rsidR="00954037">
        <w:fldChar w:fldCharType="begin"/>
      </w:r>
      <w:r w:rsidR="00F10737">
        <w:instrText xml:space="preserve"> ADDIN EN.CITE &lt;EndNote&gt;&lt;Cite&gt;&lt;Author&gt;Ahern&lt;/Author&gt;&lt;Year&gt;2011&lt;/Year&gt;&lt;RecNum&gt;119&lt;/RecNum&gt;&lt;DisplayText&gt;(28)&lt;/DisplayText&gt;&lt;record&gt;&lt;rec-number&gt;119&lt;/rec-number&gt;&lt;foreign-keys&gt;&lt;key app="EN" db-id="a5p0vpaf92ztfgetearvvv2baxt0aada9wd2" timestamp="1506427573"&gt;119&lt;/key&gt;&lt;/foreign-keys&gt;&lt;ref-type name="Journal Article"&gt;17&lt;/ref-type&gt;&lt;contributors&gt;&lt;authors&gt;&lt;author&gt;Ahern, A. L.&lt;/author&gt;&lt;author&gt;Olson, A. D.&lt;/author&gt;&lt;author&gt;Aston, L. M.&lt;/author&gt;&lt;author&gt;Jebb, Susan A.&lt;/author&gt;&lt;/authors&gt;&lt;/contributors&gt;&lt;titles&gt;&lt;title&gt;Weight Watchers on prescription: an observational study of weight change among adults referred to Weight Watchers by the NHS&lt;/title&gt;&lt;secondary-title&gt;BMC Public Health&lt;/secondary-title&gt;&lt;/titles&gt;&lt;periodical&gt;&lt;full-title&gt;BMC Public Health&lt;/full-title&gt;&lt;/periodical&gt;&lt;pages&gt;434&lt;/pages&gt;&lt;volume&gt;11&lt;/volume&gt;&lt;dates&gt;&lt;year&gt;2011&lt;/year&gt;&lt;/dates&gt;&lt;urls&gt;&lt;/urls&gt;&lt;/record&gt;&lt;/Cite&gt;&lt;/EndNote&gt;</w:instrText>
      </w:r>
      <w:r w:rsidR="00954037">
        <w:fldChar w:fldCharType="separate"/>
      </w:r>
      <w:r w:rsidR="00F10737">
        <w:rPr>
          <w:noProof/>
        </w:rPr>
        <w:t>(28)</w:t>
      </w:r>
      <w:r w:rsidR="00954037">
        <w:fldChar w:fldCharType="end"/>
      </w:r>
      <w:r w:rsidR="006E5B03">
        <w:t xml:space="preserve"> reported outcomes for 29</w:t>
      </w:r>
      <w:r w:rsidR="00954037">
        <w:t xml:space="preserve"> </w:t>
      </w:r>
      <w:r w:rsidR="006E5B03">
        <w:t xml:space="preserve">326 participants attending Weight Watchers NHS Referral Scheme between April 2007 and October 2009; Finley et al. </w:t>
      </w:r>
      <w:r w:rsidR="00954037">
        <w:fldChar w:fldCharType="begin"/>
      </w:r>
      <w:r w:rsidR="00F10737">
        <w:instrText xml:space="preserve"> ADDIN EN.CITE &lt;EndNote&gt;&lt;Cite&gt;&lt;Author&gt;Finley&lt;/Author&gt;&lt;Year&gt;2007&lt;/Year&gt;&lt;RecNum&gt;120&lt;/RecNum&gt;&lt;DisplayText&gt;(29)&lt;/DisplayText&gt;&lt;record&gt;&lt;rec-number&gt;120&lt;/rec-number&gt;&lt;foreign-keys&gt;&lt;key app="EN" db-id="a5p0vpaf92ztfgetearvvv2baxt0aada9wd2" timestamp="1506427638"&gt;120&lt;/key&gt;&lt;/foreign-keys&gt;&lt;ref-type name="Journal Article"&gt;17&lt;/ref-type&gt;&lt;contributors&gt;&lt;authors&gt;&lt;author&gt;Finley, C. E.&lt;/author&gt;&lt;author&gt;Barlow, C. E.&lt;/author&gt;&lt;author&gt;Greenway, F. L.&lt;/author&gt;&lt;author&gt;Rock, C. L.&lt;/author&gt;&lt;author&gt;Rolls, B. J.&lt;/author&gt;&lt;author&gt;Blair, S. N.&lt;/author&gt;&lt;/authors&gt;&lt;/contributors&gt;&lt;titles&gt;&lt;title&gt;Retention rates and weight loss in a commercial weight loss program&lt;/title&gt;&lt;secondary-title&gt;Int J Obes&lt;/secondary-title&gt;&lt;/titles&gt;&lt;periodical&gt;&lt;full-title&gt;Int J Obes&lt;/full-title&gt;&lt;/periodical&gt;&lt;pages&gt;292-8&lt;/pages&gt;&lt;volume&gt;31&lt;/volume&gt;&lt;number&gt;2&lt;/number&gt;&lt;dates&gt;&lt;year&gt;2007&lt;/year&gt;&lt;/dates&gt;&lt;urls&gt;&lt;/urls&gt;&lt;/record&gt;&lt;/Cite&gt;&lt;/EndNote&gt;</w:instrText>
      </w:r>
      <w:r w:rsidR="00954037">
        <w:fldChar w:fldCharType="separate"/>
      </w:r>
      <w:r w:rsidR="00F10737">
        <w:rPr>
          <w:noProof/>
        </w:rPr>
        <w:t>(29)</w:t>
      </w:r>
      <w:r w:rsidR="00954037">
        <w:fldChar w:fldCharType="end"/>
      </w:r>
      <w:r w:rsidR="006E5B03">
        <w:t xml:space="preserve"> examined 60</w:t>
      </w:r>
      <w:r w:rsidR="00954037">
        <w:t xml:space="preserve"> </w:t>
      </w:r>
      <w:r w:rsidR="006E5B03">
        <w:t xml:space="preserve">164 men and women, aged 18–79 years, who enrolled in the Jenny Craig Platinum programme between May 2001 and May 2002; Johnson et al. </w:t>
      </w:r>
      <w:r w:rsidR="00954037">
        <w:fldChar w:fldCharType="begin"/>
      </w:r>
      <w:r w:rsidR="00F10737">
        <w:instrText xml:space="preserve"> ADDIN EN.CITE &lt;EndNote&gt;&lt;Cite&gt;&lt;Author&gt;Johnson&lt;/Author&gt;&lt;Year&gt;2011&lt;/Year&gt;&lt;RecNum&gt;121&lt;/RecNum&gt;&lt;DisplayText&gt;(30)&lt;/DisplayText&gt;&lt;record&gt;&lt;rec-number&gt;121&lt;/rec-number&gt;&lt;foreign-keys&gt;&lt;key app="EN" db-id="a5p0vpaf92ztfgetearvvv2baxt0aada9wd2" timestamp="1506427680"&gt;121&lt;/key&gt;&lt;/foreign-keys&gt;&lt;ref-type name="Journal Article"&gt;17&lt;/ref-type&gt;&lt;contributors&gt;&lt;authors&gt;&lt;author&gt;Johnson, F.&lt;/author&gt;&lt;author&gt;Wardle, J.&lt;/author&gt;&lt;/authors&gt;&lt;/contributors&gt;&lt;titles&gt;&lt;title&gt;The association between weight loss and engagement with a web-based food and exercise diary in a commercial weight loss programme: a retrospective analysis&lt;/title&gt;&lt;secondary-title&gt;Int J Behav Nutr Phys Act&lt;/secondary-title&gt;&lt;/titles&gt;&lt;periodical&gt;&lt;full-title&gt;Int J Behav Nutr Phys Act&lt;/full-title&gt;&lt;/periodical&gt;&lt;pages&gt;83&lt;/pages&gt;&lt;volume&gt;8&lt;/volume&gt;&lt;dates&gt;&lt;year&gt;2011&lt;/year&gt;&lt;/dates&gt;&lt;urls&gt;&lt;/urls&gt;&lt;/record&gt;&lt;/Cite&gt;&lt;/EndNote&gt;</w:instrText>
      </w:r>
      <w:r w:rsidR="00954037">
        <w:fldChar w:fldCharType="separate"/>
      </w:r>
      <w:r w:rsidR="00F10737">
        <w:rPr>
          <w:noProof/>
        </w:rPr>
        <w:t>(30)</w:t>
      </w:r>
      <w:r w:rsidR="00954037">
        <w:fldChar w:fldCharType="end"/>
      </w:r>
      <w:r w:rsidR="006E5B03">
        <w:t xml:space="preserve"> investigated Nutracheck, a direct-to-consumer Internet weight loss programme; Stubbs et al.</w:t>
      </w:r>
      <w:r w:rsidR="00954037">
        <w:t xml:space="preserve"> </w:t>
      </w:r>
      <w:r w:rsidR="00954037">
        <w:fldChar w:fldCharType="begin"/>
      </w:r>
      <w:r w:rsidR="00F10737">
        <w:instrText xml:space="preserve"> ADDIN EN.CITE &lt;EndNote&gt;&lt;Cite&gt;&lt;Author&gt;Stubbs&lt;/Author&gt;&lt;Year&gt;2015&lt;/Year&gt;&lt;RecNum&gt;122&lt;/RecNum&gt;&lt;DisplayText&gt;(31)&lt;/DisplayText&gt;&lt;record&gt;&lt;rec-number&gt;122&lt;/rec-number&gt;&lt;foreign-keys&gt;&lt;key app="EN" db-id="a5p0vpaf92ztfgetearvvv2baxt0aada9wd2" timestamp="1506427740"&gt;122&lt;/key&gt;&lt;/foreign-keys&gt;&lt;ref-type name="Journal Article"&gt;17&lt;/ref-type&gt;&lt;contributors&gt;&lt;authors&gt;&lt;author&gt;Stubbs, R. J.&lt;/author&gt;&lt;author&gt;Morris, L.&lt;/author&gt;&lt;author&gt;Pallister, C.&lt;/author&gt;&lt;author&gt;Horgan, G.&lt;/author&gt;&lt;author&gt;Lavin, J. H.&lt;/author&gt;&lt;/authors&gt;&lt;/contributors&gt;&lt;titles&gt;&lt;title&gt;Weight outcomes audit in 1.3 million adults during their first 3 months&amp;apos; attendance in a commercial weight management programme&lt;/title&gt;&lt;secondary-title&gt;BMC Public Health&lt;/secondary-title&gt;&lt;/titles&gt;&lt;periodical&gt;&lt;full-title&gt;BMC Public Health&lt;/full-title&gt;&lt;/periodical&gt;&lt;pages&gt;882&lt;/pages&gt;&lt;volume&gt;15&lt;/volume&gt;&lt;dates&gt;&lt;year&gt;2015&lt;/year&gt;&lt;/dates&gt;&lt;urls&gt;&lt;/urls&gt;&lt;/record&gt;&lt;/Cite&gt;&lt;/EndNote&gt;</w:instrText>
      </w:r>
      <w:r w:rsidR="00954037">
        <w:fldChar w:fldCharType="separate"/>
      </w:r>
      <w:r w:rsidR="00F10737">
        <w:rPr>
          <w:noProof/>
        </w:rPr>
        <w:t>(31)</w:t>
      </w:r>
      <w:r w:rsidR="00954037">
        <w:fldChar w:fldCharType="end"/>
      </w:r>
      <w:r w:rsidR="006E5B03">
        <w:t xml:space="preserve"> reported the short-term outcomes of 1</w:t>
      </w:r>
      <w:r w:rsidR="00954037">
        <w:t xml:space="preserve"> </w:t>
      </w:r>
      <w:r w:rsidR="006E5B03">
        <w:t>356</w:t>
      </w:r>
      <w:r w:rsidR="00954037">
        <w:t xml:space="preserve"> </w:t>
      </w:r>
      <w:r w:rsidR="006E5B03">
        <w:t xml:space="preserve">105 self-referred, fee-paying adult participants of Slimming World groups joining between January 2010 and April 2012; and Fagg et al. </w:t>
      </w:r>
      <w:r w:rsidR="00954037">
        <w:fldChar w:fldCharType="begin"/>
      </w:r>
      <w:r w:rsidR="00F10737">
        <w:instrText xml:space="preserve"> ADDIN EN.CITE &lt;EndNote&gt;&lt;Cite&gt;&lt;Author&gt;Fagg&lt;/Author&gt;&lt;Year&gt;2014&lt;/Year&gt;&lt;RecNum&gt;124&lt;/RecNum&gt;&lt;DisplayText&gt;(32)&lt;/DisplayText&gt;&lt;record&gt;&lt;rec-number&gt;124&lt;/rec-number&gt;&lt;foreign-keys&gt;&lt;key app="EN" db-id="a5p0vpaf92ztfgetearvvv2baxt0aada9wd2" timestamp="1506427949"&gt;124&lt;/key&gt;&lt;/foreign-keys&gt;&lt;ref-type name="Journal Article"&gt;17&lt;/ref-type&gt;&lt;contributors&gt;&lt;authors&gt;&lt;author&gt;Fagg, J.&lt;/author&gt;&lt;author&gt;Chadwick, P.&lt;/author&gt;&lt;author&gt;Cole, T. J.&lt;/author&gt;&lt;author&gt;Cummins, S.&lt;/author&gt;&lt;author&gt;Goldstein, H.&lt;/author&gt;&lt;author&gt;Lewis, H.&lt;/author&gt;&lt;author&gt;Morris, S.&lt;/author&gt;&lt;author&gt;Radley, D.&lt;/author&gt;&lt;author&gt;Sacher, P.&lt;/author&gt;&lt;author&gt;Law, C.&lt;/author&gt;&lt;/authors&gt;&lt;/contributors&gt;&lt;titles&gt;&lt;title&gt;From trial to population: a study of a family-based community intervention for childhood overweight implemented at scale&lt;/title&gt;&lt;secondary-title&gt;Int J Obes&lt;/secondary-title&gt;&lt;/titles&gt;&lt;periodical&gt;&lt;full-title&gt;Int J Obes&lt;/full-title&gt;&lt;/periodical&gt;&lt;pages&gt;1343-9&lt;/pages&gt;&lt;volume&gt;38&lt;/volume&gt;&lt;number&gt;10&lt;/number&gt;&lt;dates&gt;&lt;year&gt;2014&lt;/year&gt;&lt;/dates&gt;&lt;urls&gt;&lt;/urls&gt;&lt;/record&gt;&lt;/Cite&gt;&lt;/EndNote&gt;</w:instrText>
      </w:r>
      <w:r w:rsidR="00954037">
        <w:fldChar w:fldCharType="separate"/>
      </w:r>
      <w:r w:rsidR="00F10737">
        <w:rPr>
          <w:noProof/>
        </w:rPr>
        <w:t>(32)</w:t>
      </w:r>
      <w:r w:rsidR="00954037">
        <w:fldChar w:fldCharType="end"/>
      </w:r>
      <w:r w:rsidR="006E5B03">
        <w:t xml:space="preserve"> assessed outcomes associated with participation in a family-based weight management </w:t>
      </w:r>
      <w:r w:rsidR="006E5B03" w:rsidRPr="003B170F">
        <w:t xml:space="preserve">programme </w:t>
      </w:r>
      <w:r w:rsidR="006E5B03">
        <w:t>(MEND 7–13, Mind, Exercise, Nutrition..Do it!) for childhood overweight in 21</w:t>
      </w:r>
      <w:r w:rsidR="00954037">
        <w:t xml:space="preserve"> </w:t>
      </w:r>
      <w:r w:rsidR="006E5B03">
        <w:t>132 referred or self-referred children.</w:t>
      </w:r>
    </w:p>
    <w:p w14:paraId="07468F20" w14:textId="77777777" w:rsidR="001E1451" w:rsidRDefault="001E1451" w:rsidP="006E5B03">
      <w:pPr>
        <w:spacing w:line="480" w:lineRule="auto"/>
      </w:pPr>
    </w:p>
    <w:p w14:paraId="436EDB09" w14:textId="59C2285F" w:rsidR="006E5B03" w:rsidRDefault="006E5B03" w:rsidP="006E5B03">
      <w:pPr>
        <w:spacing w:line="480" w:lineRule="auto"/>
        <w:rPr>
          <w:i/>
          <w:u w:val="single"/>
        </w:rPr>
      </w:pPr>
      <w:r>
        <w:rPr>
          <w:i/>
          <w:u w:val="single"/>
        </w:rPr>
        <w:t xml:space="preserve">What </w:t>
      </w:r>
      <w:r w:rsidR="005C74FD">
        <w:rPr>
          <w:i/>
          <w:u w:val="single"/>
        </w:rPr>
        <w:t>do they</w:t>
      </w:r>
      <w:r>
        <w:rPr>
          <w:i/>
          <w:u w:val="single"/>
        </w:rPr>
        <w:t xml:space="preserve"> add over and above </w:t>
      </w:r>
      <w:r w:rsidR="00716D40">
        <w:rPr>
          <w:i/>
          <w:u w:val="single"/>
        </w:rPr>
        <w:t xml:space="preserve">conventional </w:t>
      </w:r>
      <w:r>
        <w:rPr>
          <w:i/>
          <w:u w:val="single"/>
        </w:rPr>
        <w:t>data?</w:t>
      </w:r>
    </w:p>
    <w:p w14:paraId="0ED5D00C" w14:textId="3F2128C8" w:rsidR="006E5B03" w:rsidRDefault="006E5B03" w:rsidP="006E5B03">
      <w:pPr>
        <w:spacing w:line="480" w:lineRule="auto"/>
      </w:pPr>
      <w:r>
        <w:t>These outcome evaluations provide important insight given that many</w:t>
      </w:r>
      <w:r w:rsidR="00030352">
        <w:t xml:space="preserve"> large-scale</w:t>
      </w:r>
      <w:r>
        <w:t xml:space="preserve"> </w:t>
      </w:r>
      <w:r w:rsidRPr="003B170F">
        <w:t>programme</w:t>
      </w:r>
      <w:r>
        <w:t>s</w:t>
      </w:r>
      <w:r w:rsidRPr="003B170F">
        <w:t xml:space="preserve"> </w:t>
      </w:r>
      <w:r>
        <w:t xml:space="preserve">being used to treat obesity have not had their effectiveness formally evaluated using recognised research methodologies (e.g. </w:t>
      </w:r>
      <w:r w:rsidR="00030352">
        <w:t>RCTs</w:t>
      </w:r>
      <w:r>
        <w:t xml:space="preserve">). Further, even when </w:t>
      </w:r>
      <w:r w:rsidRPr="003B170F">
        <w:t>programme</w:t>
      </w:r>
      <w:r w:rsidR="00030352">
        <w:t>s</w:t>
      </w:r>
      <w:r w:rsidRPr="003B170F">
        <w:t xml:space="preserve"> </w:t>
      </w:r>
      <w:r>
        <w:t xml:space="preserve">have been rigorously evaluated under </w:t>
      </w:r>
      <w:r>
        <w:lastRenderedPageBreak/>
        <w:t xml:space="preserve">trial conditions, </w:t>
      </w:r>
      <w:r w:rsidRPr="003B170F">
        <w:t xml:space="preserve">programme </w:t>
      </w:r>
      <w:r w:rsidRPr="00713BC3">
        <w:t>effectiveness</w:t>
      </w:r>
      <w:r>
        <w:t xml:space="preserve"> </w:t>
      </w:r>
      <w:r w:rsidR="00030352">
        <w:t xml:space="preserve">observed </w:t>
      </w:r>
      <w:r>
        <w:t xml:space="preserve">within </w:t>
      </w:r>
      <w:r w:rsidRPr="00713BC3">
        <w:t xml:space="preserve">controlled settings </w:t>
      </w:r>
      <w:r>
        <w:t xml:space="preserve">may differ to outcomes in </w:t>
      </w:r>
      <w:r w:rsidRPr="00713BC3">
        <w:t>real world contexts</w:t>
      </w:r>
      <w:r>
        <w:t xml:space="preserve"> </w:t>
      </w:r>
      <w:r w:rsidR="00954037">
        <w:fldChar w:fldCharType="begin"/>
      </w:r>
      <w:r w:rsidR="00F10737">
        <w:instrText xml:space="preserve"> ADDIN EN.CITE &lt;EndNote&gt;&lt;Cite&gt;&lt;Author&gt;van Nassau&lt;/Author&gt;&lt;Year&gt;2014&lt;/Year&gt;&lt;RecNum&gt;125&lt;/RecNum&gt;&lt;DisplayText&gt;(33, 34)&lt;/DisplayText&gt;&lt;record&gt;&lt;rec-number&gt;125&lt;/rec-number&gt;&lt;foreign-keys&gt;&lt;key app="EN" db-id="a5p0vpaf92ztfgetearvvv2baxt0aada9wd2" timestamp="1506428014"&gt;125&lt;/key&gt;&lt;/foreign-keys&gt;&lt;ref-type name="Journal Article"&gt;17&lt;/ref-type&gt;&lt;contributors&gt;&lt;authors&gt;&lt;author&gt;van Nassau, F.&lt;/author&gt;&lt;author&gt;Singh, A. S.&lt;/author&gt;&lt;author&gt;Cerin, E.&lt;/author&gt;&lt;author&gt;Salmon, J.&lt;/author&gt;&lt;author&gt;van Mechelen, W.&lt;/author&gt;&lt;author&gt;Brug, J.&lt;/author&gt;&lt;author&gt;Chinapaw, M. J.&lt;/author&gt;&lt;/authors&gt;&lt;/contributors&gt;&lt;titles&gt;&lt;title&gt;The Dutch Obesity Intervention in Teenagers (DOiT) cluster controlled implementation trial: intervention effects and mediators and moderators of adiposity and energy balance-related behaviours&lt;/title&gt;&lt;secondary-title&gt;Int J Behav Nutr Phys Act&lt;/secondary-title&gt;&lt;/titles&gt;&lt;periodical&gt;&lt;full-title&gt;Int J Behav Nutr Phys Act&lt;/full-title&gt;&lt;/periodical&gt;&lt;pages&gt;158&lt;/pages&gt;&lt;volume&gt;11&lt;/volume&gt;&lt;dates&gt;&lt;year&gt;2014&lt;/year&gt;&lt;/dates&gt;&lt;urls&gt;&lt;/urls&gt;&lt;/record&gt;&lt;/Cite&gt;&lt;Cite&gt;&lt;Author&gt;Wanner&lt;/Author&gt;&lt;Year&gt;2010&lt;/Year&gt;&lt;RecNum&gt;126&lt;/RecNum&gt;&lt;record&gt;&lt;rec-number&gt;126&lt;/rec-number&gt;&lt;foreign-keys&gt;&lt;key app="EN" db-id="a5p0vpaf92ztfgetearvvv2baxt0aada9wd2" timestamp="1506428103"&gt;126&lt;/key&gt;&lt;/foreign-keys&gt;&lt;ref-type name="Journal Article"&gt;17&lt;/ref-type&gt;&lt;contributors&gt;&lt;authors&gt;&lt;author&gt;Wanner, M.&lt;/author&gt;&lt;author&gt;Martin-Diener, E.&lt;/author&gt;&lt;author&gt;Bauer, G.&lt;/author&gt;&lt;author&gt;Braun-Fahrlander, C.&lt;/author&gt;&lt;author&gt;Martin, B. W.&lt;/author&gt;&lt;/authors&gt;&lt;/contributors&gt;&lt;titles&gt;&lt;title&gt;Comparison of trial participants and open access users of a web-based physical activity intervention regarding adherence, attrition, and repeated participation&lt;/title&gt;&lt;secondary-title&gt;J Med Internet Res&lt;/secondary-title&gt;&lt;/titles&gt;&lt;periodical&gt;&lt;full-title&gt;J Med Internet Res&lt;/full-title&gt;&lt;/periodical&gt;&lt;pages&gt;e3&lt;/pages&gt;&lt;volume&gt;12&lt;/volume&gt;&lt;number&gt;1&lt;/number&gt;&lt;dates&gt;&lt;year&gt;2010&lt;/year&gt;&lt;/dates&gt;&lt;urls&gt;&lt;/urls&gt;&lt;/record&gt;&lt;/Cite&gt;&lt;/EndNote&gt;</w:instrText>
      </w:r>
      <w:r w:rsidR="00954037">
        <w:fldChar w:fldCharType="separate"/>
      </w:r>
      <w:r w:rsidR="00F10737">
        <w:rPr>
          <w:noProof/>
        </w:rPr>
        <w:t>(33, 34)</w:t>
      </w:r>
      <w:r w:rsidR="00954037">
        <w:fldChar w:fldCharType="end"/>
      </w:r>
      <w:r>
        <w:t xml:space="preserve">. </w:t>
      </w:r>
    </w:p>
    <w:p w14:paraId="4AEAF00A" w14:textId="3097EF57" w:rsidR="00BA3645" w:rsidRDefault="006E5B03" w:rsidP="006E5B03">
      <w:pPr>
        <w:spacing w:line="480" w:lineRule="auto"/>
      </w:pPr>
      <w:r>
        <w:t xml:space="preserve">The data also provide the opportunity to consider a variety of research questions that are commonly not addressed within </w:t>
      </w:r>
      <w:r w:rsidR="00716D40">
        <w:t xml:space="preserve">conventional </w:t>
      </w:r>
      <w:r>
        <w:t xml:space="preserve">effectiveness trial research designs or are beyond the scope of such evaluations. </w:t>
      </w:r>
      <w:r w:rsidR="00030352">
        <w:t>For instance, the data collected are often substantial in terms of numbers of participants</w:t>
      </w:r>
      <w:r w:rsidR="0012579F">
        <w:t>:</w:t>
      </w:r>
      <w:r>
        <w:t xml:space="preserve"> Fagg et al. </w:t>
      </w:r>
      <w:r w:rsidR="00954037">
        <w:fldChar w:fldCharType="begin"/>
      </w:r>
      <w:r w:rsidR="00F10737">
        <w:instrText xml:space="preserve"> ADDIN EN.CITE &lt;EndNote&gt;&lt;Cite&gt;&lt;Author&gt;Fagg&lt;/Author&gt;&lt;Year&gt;2014&lt;/Year&gt;&lt;RecNum&gt;124&lt;/RecNum&gt;&lt;DisplayText&gt;(32, 35)&lt;/DisplayText&gt;&lt;record&gt;&lt;rec-number&gt;124&lt;/rec-number&gt;&lt;foreign-keys&gt;&lt;key app="EN" db-id="a5p0vpaf92ztfgetearvvv2baxt0aada9wd2" timestamp="1506427949"&gt;124&lt;/key&gt;&lt;/foreign-keys&gt;&lt;ref-type name="Journal Article"&gt;17&lt;/ref-type&gt;&lt;contributors&gt;&lt;authors&gt;&lt;author&gt;Fagg, J.&lt;/author&gt;&lt;author&gt;Chadwick, P.&lt;/author&gt;&lt;author&gt;Cole, T. J.&lt;/author&gt;&lt;author&gt;Cummins, S.&lt;/author&gt;&lt;author&gt;Goldstein, H.&lt;/author&gt;&lt;author&gt;Lewis, H.&lt;/author&gt;&lt;author&gt;Morris, S.&lt;/author&gt;&lt;author&gt;Radley, D.&lt;/author&gt;&lt;author&gt;Sacher, P.&lt;/author&gt;&lt;author&gt;Law, C.&lt;/author&gt;&lt;/authors&gt;&lt;/contributors&gt;&lt;titles&gt;&lt;title&gt;From trial to population: a study of a family-based community intervention for childhood overweight implemented at scale&lt;/title&gt;&lt;secondary-title&gt;Int J Obes&lt;/secondary-title&gt;&lt;/titles&gt;&lt;periodical&gt;&lt;full-title&gt;Int J Obes&lt;/full-title&gt;&lt;/periodical&gt;&lt;pages&gt;1343-9&lt;/pages&gt;&lt;volume&gt;38&lt;/volume&gt;&lt;number&gt;10&lt;/number&gt;&lt;dates&gt;&lt;year&gt;2014&lt;/year&gt;&lt;/dates&gt;&lt;urls&gt;&lt;/urls&gt;&lt;/record&gt;&lt;/Cite&gt;&lt;Cite&gt;&lt;Author&gt;Fagg&lt;/Author&gt;&lt;Year&gt;2015&lt;/Year&gt;&lt;RecNum&gt;123&lt;/RecNum&gt;&lt;record&gt;&lt;rec-number&gt;123&lt;/rec-number&gt;&lt;foreign-keys&gt;&lt;key app="EN" db-id="a5p0vpaf92ztfgetearvvv2baxt0aada9wd2" timestamp="1506427820"&gt;123&lt;/key&gt;&lt;/foreign-keys&gt;&lt;ref-type name="Journal Article"&gt;17&lt;/ref-type&gt;&lt;contributors&gt;&lt;authors&gt;&lt;author&gt;Fagg, J.&lt;/author&gt;&lt;author&gt;Cole, T. J.&lt;/author&gt;&lt;author&gt;Cummins, S.&lt;/author&gt;&lt;author&gt;Goldstein, H.&lt;/author&gt;&lt;author&gt;Morris, S.&lt;/author&gt;&lt;author&gt;Radley, D.&lt;/author&gt;&lt;author&gt;Sacher, P.&lt;/author&gt;&lt;author&gt;Law, C.&lt;/author&gt;&lt;/authors&gt;&lt;/contributors&gt;&lt;titles&gt;&lt;title&gt;After the RCT: who comes to a family-based intervention for childhood overweight or obesity when it is implemented at scale in the community?&lt;/title&gt;&lt;secondary-title&gt;J Epidemiol Community Health&lt;/secondary-title&gt;&lt;/titles&gt;&lt;periodical&gt;&lt;full-title&gt;J Epidemiol Community Health&lt;/full-title&gt;&lt;/periodical&gt;&lt;pages&gt;142-8&lt;/pages&gt;&lt;volume&gt;69&lt;/volume&gt;&lt;number&gt;2&lt;/number&gt;&lt;dates&gt;&lt;year&gt;2015&lt;/year&gt;&lt;/dates&gt;&lt;urls&gt;&lt;/urls&gt;&lt;/record&gt;&lt;/Cite&gt;&lt;/EndNote&gt;</w:instrText>
      </w:r>
      <w:r w:rsidR="00954037">
        <w:fldChar w:fldCharType="separate"/>
      </w:r>
      <w:r w:rsidR="00F10737">
        <w:rPr>
          <w:noProof/>
        </w:rPr>
        <w:t>(32, 35)</w:t>
      </w:r>
      <w:r w:rsidR="00954037">
        <w:fldChar w:fldCharType="end"/>
      </w:r>
      <w:r>
        <w:t xml:space="preserve"> </w:t>
      </w:r>
      <w:r w:rsidR="0012579F">
        <w:t xml:space="preserve">were able to </w:t>
      </w:r>
      <w:r>
        <w:t xml:space="preserve">investigate: </w:t>
      </w:r>
      <w:r w:rsidRPr="004D774D">
        <w:t>who is referred to, who start</w:t>
      </w:r>
      <w:r>
        <w:t xml:space="preserve">ed </w:t>
      </w:r>
      <w:r w:rsidRPr="004D774D">
        <w:t>and who complete</w:t>
      </w:r>
      <w:r>
        <w:t xml:space="preserve">d a child weight management intervention when </w:t>
      </w:r>
      <w:r w:rsidRPr="004D774D">
        <w:t>delivered at scale</w:t>
      </w:r>
      <w:r>
        <w:t xml:space="preserve">; </w:t>
      </w:r>
      <w:r w:rsidRPr="00CD4848">
        <w:t xml:space="preserve">whether the sociodemographic characteristics of </w:t>
      </w:r>
      <w:r>
        <w:t xml:space="preserve">children attending the intervention </w:t>
      </w:r>
      <w:r w:rsidRPr="00CD4848">
        <w:t>match</w:t>
      </w:r>
      <w:r>
        <w:t>ed</w:t>
      </w:r>
      <w:r w:rsidRPr="00CD4848">
        <w:t xml:space="preserve"> those of the </w:t>
      </w:r>
      <w:r w:rsidR="00D05791">
        <w:t xml:space="preserve">eligible </w:t>
      </w:r>
      <w:r w:rsidRPr="00CD4848">
        <w:t>population</w:t>
      </w:r>
      <w:r>
        <w:t xml:space="preserve">; </w:t>
      </w:r>
      <w:r w:rsidRPr="004D774D">
        <w:t>changes in BMI observed under service conditions with those observed under research condition</w:t>
      </w:r>
      <w:r>
        <w:t xml:space="preserve">s; and </w:t>
      </w:r>
      <w:r w:rsidRPr="004D774D">
        <w:t>how outcomes of the intervention varied by participant, family, neighbourhood and programme characteristics</w:t>
      </w:r>
      <w:r>
        <w:t xml:space="preserve"> – </w:t>
      </w:r>
      <w:r w:rsidR="00030352">
        <w:t xml:space="preserve">all of which was enabled by </w:t>
      </w:r>
      <w:r>
        <w:t xml:space="preserve">the large scale implementation </w:t>
      </w:r>
      <w:r w:rsidR="00030352">
        <w:t>of the intervention.</w:t>
      </w:r>
      <w:r w:rsidR="00BA3645">
        <w:t xml:space="preserve"> </w:t>
      </w:r>
    </w:p>
    <w:p w14:paraId="4A059085" w14:textId="793FA920" w:rsidR="006E5B03" w:rsidRDefault="00BA3645" w:rsidP="00514288">
      <w:pPr>
        <w:spacing w:line="480" w:lineRule="auto"/>
      </w:pPr>
      <w:r>
        <w:t xml:space="preserve">The wide-reaching scope of data in terms of participants also could allow investigation into hard-to-reach populations who are typically under-represented in </w:t>
      </w:r>
      <w:r w:rsidR="00716D40">
        <w:t xml:space="preserve">conventional </w:t>
      </w:r>
      <w:r>
        <w:t>research. For example, Fagg et al. were able to explore patterns in programme usage by ethnicity and socioeconomic status – both of which are important to increase our understanding of health inequalities.</w:t>
      </w:r>
      <w:r w:rsidR="00D05791">
        <w:t xml:space="preserve">Combining </w:t>
      </w:r>
      <w:r w:rsidR="006E5B03">
        <w:t xml:space="preserve">with other data sources, such as social media, transport and geospatial data, could present further useful insights, for example </w:t>
      </w:r>
      <w:r w:rsidR="00D05791">
        <w:t xml:space="preserve">by </w:t>
      </w:r>
      <w:r w:rsidR="006E5B03">
        <w:t xml:space="preserve">exploring relationships between the </w:t>
      </w:r>
      <w:r w:rsidR="006E5B03" w:rsidRPr="00A810E3">
        <w:t xml:space="preserve">environment </w:t>
      </w:r>
      <w:r w:rsidR="006E5B03">
        <w:t>and</w:t>
      </w:r>
      <w:r w:rsidR="006E5B03" w:rsidRPr="00A810E3">
        <w:t xml:space="preserve"> </w:t>
      </w:r>
      <w:r w:rsidR="006E5B03">
        <w:t>programme outcomes.</w:t>
      </w:r>
    </w:p>
    <w:p w14:paraId="6DBC8F1B" w14:textId="77777777" w:rsidR="001E1451" w:rsidRDefault="001E1451" w:rsidP="00514288">
      <w:pPr>
        <w:spacing w:line="480" w:lineRule="auto"/>
      </w:pPr>
    </w:p>
    <w:p w14:paraId="52862BDC" w14:textId="1A481C26" w:rsidR="006E5B03" w:rsidRDefault="006E5B03" w:rsidP="006E5B03">
      <w:pPr>
        <w:spacing w:line="480" w:lineRule="auto"/>
        <w:rPr>
          <w:i/>
          <w:u w:val="single"/>
        </w:rPr>
      </w:pPr>
      <w:r>
        <w:rPr>
          <w:i/>
          <w:u w:val="single"/>
        </w:rPr>
        <w:t xml:space="preserve">What are </w:t>
      </w:r>
      <w:r w:rsidR="005C74FD">
        <w:rPr>
          <w:i/>
          <w:u w:val="single"/>
        </w:rPr>
        <w:t xml:space="preserve">the </w:t>
      </w:r>
      <w:r>
        <w:rPr>
          <w:i/>
          <w:u w:val="single"/>
        </w:rPr>
        <w:t>limitations?</w:t>
      </w:r>
    </w:p>
    <w:p w14:paraId="004D8632" w14:textId="4E77C1AB" w:rsidR="006E5B03" w:rsidRPr="00271F18" w:rsidRDefault="00FD1DD1" w:rsidP="006E5B03">
      <w:pPr>
        <w:spacing w:line="480" w:lineRule="auto"/>
        <w:contextualSpacing/>
      </w:pPr>
      <w:r>
        <w:t>Similar to the literature on retail sales data (see above), it is recognised that d</w:t>
      </w:r>
      <w:r w:rsidR="006E5B03">
        <w:t>ata a</w:t>
      </w:r>
      <w:r w:rsidR="006E5B03" w:rsidRPr="00271F18">
        <w:t>ccessibility</w:t>
      </w:r>
      <w:r w:rsidR="006E5B03">
        <w:t xml:space="preserve">, </w:t>
      </w:r>
      <w:r w:rsidR="006E5B03" w:rsidRPr="00271F18">
        <w:t>quality</w:t>
      </w:r>
      <w:r w:rsidR="006E5B03">
        <w:t xml:space="preserve">, </w:t>
      </w:r>
      <w:r w:rsidR="006E5B03" w:rsidRPr="00271F18">
        <w:t>completeness</w:t>
      </w:r>
      <w:r w:rsidR="006E5B03">
        <w:t xml:space="preserve"> and </w:t>
      </w:r>
      <w:r w:rsidR="006E5B03" w:rsidRPr="00271F18">
        <w:t>representativeness</w:t>
      </w:r>
      <w:r w:rsidR="006E5B03">
        <w:t xml:space="preserve"> must be addressed. C</w:t>
      </w:r>
      <w:r w:rsidR="006E5B03" w:rsidRPr="00271F18">
        <w:t>ommercia</w:t>
      </w:r>
      <w:r w:rsidR="006E5B03">
        <w:t xml:space="preserve">l sensitivities also need to be considered, as do ethical issues surrounding consent for data use and </w:t>
      </w:r>
      <w:r w:rsidR="006E5B03" w:rsidRPr="00271F18">
        <w:t xml:space="preserve">achieving appropriate </w:t>
      </w:r>
      <w:r w:rsidR="006E5B03" w:rsidRPr="00271F18">
        <w:lastRenderedPageBreak/>
        <w:t>levels of information security, confidentiality, and privacy</w:t>
      </w:r>
      <w:r>
        <w:t xml:space="preserve">, particularly given that individual-level data may be </w:t>
      </w:r>
      <w:r w:rsidR="00B52F19">
        <w:t>involved</w:t>
      </w:r>
      <w:r>
        <w:t>.</w:t>
      </w:r>
    </w:p>
    <w:p w14:paraId="0EAD474E" w14:textId="77777777" w:rsidR="006E5B03" w:rsidRDefault="006E5B03" w:rsidP="006D62B7">
      <w:pPr>
        <w:spacing w:line="480" w:lineRule="auto"/>
        <w:rPr>
          <w:b/>
          <w:sz w:val="24"/>
          <w:szCs w:val="24"/>
        </w:rPr>
      </w:pPr>
    </w:p>
    <w:p w14:paraId="57AD3821" w14:textId="77777777" w:rsidR="006E5B03" w:rsidRPr="000D1AB3" w:rsidRDefault="006E5B03" w:rsidP="006E5B03">
      <w:pPr>
        <w:spacing w:line="480" w:lineRule="auto"/>
        <w:rPr>
          <w:b/>
        </w:rPr>
      </w:pPr>
      <w:r w:rsidRPr="000D1AB3">
        <w:rPr>
          <w:b/>
        </w:rPr>
        <w:t>Geospatial</w:t>
      </w:r>
    </w:p>
    <w:p w14:paraId="2B4F2075" w14:textId="36FD8F1E" w:rsidR="006E5B03" w:rsidRDefault="006E5B03" w:rsidP="006E5B03">
      <w:pPr>
        <w:spacing w:line="480" w:lineRule="auto"/>
      </w:pPr>
      <w:r w:rsidRPr="00080726">
        <w:rPr>
          <w:i/>
          <w:u w:val="single"/>
        </w:rPr>
        <w:t xml:space="preserve">What </w:t>
      </w:r>
      <w:r w:rsidR="00E10455">
        <w:rPr>
          <w:i/>
          <w:u w:val="single"/>
        </w:rPr>
        <w:t xml:space="preserve">are </w:t>
      </w:r>
      <w:r w:rsidRPr="00080726">
        <w:rPr>
          <w:i/>
          <w:u w:val="single"/>
        </w:rPr>
        <w:t>the data?</w:t>
      </w:r>
      <w:r w:rsidR="003349D2">
        <w:rPr>
          <w:i/>
          <w:u w:val="single"/>
        </w:rPr>
        <w:br/>
      </w:r>
      <w:r>
        <w:t xml:space="preserve">Geospatial </w:t>
      </w:r>
      <w:r w:rsidR="0012579F">
        <w:t>refers to</w:t>
      </w:r>
      <w:r>
        <w:t xml:space="preserve"> data in which the location of objects across environments are stored with a spatially explicit dimension. They include the location of services (e.g. healthcare facilities, restaurants), the layout of road networks, or features of the built environment (e.g. parks, woodland). Data may be accessed through </w:t>
      </w:r>
      <w:r w:rsidR="00C753E4">
        <w:t>retail</w:t>
      </w:r>
      <w:r>
        <w:t xml:space="preserve"> databases, national mapping agencies, </w:t>
      </w:r>
      <w:r w:rsidR="00C30CD9">
        <w:t xml:space="preserve">satellite technology </w:t>
      </w:r>
      <w:r>
        <w:t xml:space="preserve">or web mapping platforms (e.g. Google Maps, OpenStreetMap). </w:t>
      </w:r>
    </w:p>
    <w:p w14:paraId="72E1540C" w14:textId="77777777" w:rsidR="001E1451" w:rsidRDefault="001E1451" w:rsidP="006E5B03">
      <w:pPr>
        <w:spacing w:line="480" w:lineRule="auto"/>
      </w:pPr>
    </w:p>
    <w:p w14:paraId="159CF383" w14:textId="0442C1B0" w:rsidR="006E5B03" w:rsidRDefault="006E5B03" w:rsidP="006E5B03">
      <w:pPr>
        <w:spacing w:line="480" w:lineRule="auto"/>
      </w:pPr>
      <w:r w:rsidRPr="00080726">
        <w:rPr>
          <w:i/>
          <w:u w:val="single"/>
        </w:rPr>
        <w:t xml:space="preserve">What </w:t>
      </w:r>
      <w:r w:rsidR="005C74FD" w:rsidRPr="00080726">
        <w:rPr>
          <w:i/>
          <w:u w:val="single"/>
        </w:rPr>
        <w:t>ha</w:t>
      </w:r>
      <w:r w:rsidR="005C74FD">
        <w:rPr>
          <w:i/>
          <w:u w:val="single"/>
        </w:rPr>
        <w:t>ve</w:t>
      </w:r>
      <w:r w:rsidR="005C74FD" w:rsidRPr="00080726">
        <w:rPr>
          <w:i/>
          <w:u w:val="single"/>
        </w:rPr>
        <w:t xml:space="preserve"> </w:t>
      </w:r>
      <w:r w:rsidRPr="00080726">
        <w:rPr>
          <w:i/>
          <w:u w:val="single"/>
        </w:rPr>
        <w:t>the data been used for?</w:t>
      </w:r>
      <w:r>
        <w:rPr>
          <w:i/>
          <w:u w:val="single"/>
        </w:rPr>
        <w:t xml:space="preserve"> </w:t>
      </w:r>
      <w:r w:rsidR="003349D2">
        <w:rPr>
          <w:i/>
          <w:u w:val="single"/>
        </w:rPr>
        <w:br/>
      </w:r>
      <w:r>
        <w:t xml:space="preserve">Geospatial data have been used to measure different features of the built and natural environment. Many studies have calculated simple counts of retail locations such as fast food outlets as a measure of exposure. For example, consumer and national agency data sources were used to create open access measures of accessibility to retail opportunities including fast food outlets or leisure services </w:t>
      </w:r>
      <w:r>
        <w:fldChar w:fldCharType="begin"/>
      </w:r>
      <w:r w:rsidR="00F10737">
        <w:instrText xml:space="preserve"> ADDIN EN.CITE &lt;EndNote&gt;&lt;Cite&gt;&lt;Author&gt;Daras&lt;/Author&gt;&lt;Year&gt;2017&lt;/Year&gt;&lt;RecNum&gt;66&lt;/RecNum&gt;&lt;DisplayText&gt;(36)&lt;/DisplayText&gt;&lt;record&gt;&lt;rec-number&gt;66&lt;/rec-number&gt;&lt;foreign-keys&gt;&lt;key app="EN" db-id="a5p0vpaf92ztfgetearvvv2baxt0aada9wd2" timestamp="1490966398"&gt;66&lt;/key&gt;&lt;/foreign-keys&gt;&lt;ref-type name="Book Section"&gt;5&lt;/ref-type&gt;&lt;contributors&gt;&lt;authors&gt;&lt;author&gt;Daras, K&lt;/author&gt;&lt;author&gt;Davies, A&lt;/author&gt;&lt;author&gt;Green, MA&lt;/author&gt;&lt;author&gt;Singleton, A&lt;/author&gt;&lt;/authors&gt;&lt;secondary-authors&gt;&lt;author&gt;Longley, P&lt;/author&gt;&lt;author&gt;Cheshire, J&lt;/author&gt;&lt;author&gt;Singleton, A&lt;/author&gt;&lt;/secondary-authors&gt;&lt;/contributors&gt;&lt;titles&gt;&lt;title&gt;Developing indicators for measuring health-related features of neighbourhoods&lt;/title&gt;&lt;secondary-title&gt;Consumer Data Analytics&lt;/secondary-title&gt;&lt;/titles&gt;&lt;pages&gt;102-111&lt;/pages&gt;&lt;dates&gt;&lt;year&gt;2017&lt;/year&gt;&lt;/dates&gt;&lt;pub-location&gt;London&lt;/pub-location&gt;&lt;publisher&gt;UCL Press&lt;/publisher&gt;&lt;urls&gt;&lt;/urls&gt;&lt;/record&gt;&lt;/Cite&gt;&lt;/EndNote&gt;</w:instrText>
      </w:r>
      <w:r>
        <w:fldChar w:fldCharType="separate"/>
      </w:r>
      <w:r w:rsidR="00F10737">
        <w:rPr>
          <w:noProof/>
        </w:rPr>
        <w:t>(36)</w:t>
      </w:r>
      <w:r>
        <w:fldChar w:fldCharType="end"/>
      </w:r>
      <w:r>
        <w:t xml:space="preserve">. Other mapping services such as ‘Google Street View’ </w:t>
      </w:r>
      <w:r>
        <w:fldChar w:fldCharType="begin">
          <w:fldData xml:space="preserve">PEVuZE5vdGU+PENpdGU+PEF1dGhvcj5GZXVpbGxldDwvQXV0aG9yPjxZZWFyPjIwMTY8L1llYXI+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==
</w:fldData>
        </w:fldChar>
      </w:r>
      <w:r w:rsidR="00F10737">
        <w:instrText xml:space="preserve"> ADDIN EN.CITE </w:instrText>
      </w:r>
      <w:r w:rsidR="00F10737">
        <w:fldChar w:fldCharType="begin">
          <w:fldData xml:space="preserve">PEVuZE5vdGU+PENpdGU+PEF1dGhvcj5GZXVpbGxldDwvQXV0aG9yPjxZZWFyPjIwMTY8L1llYXI+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==
</w:fldData>
        </w:fldChar>
      </w:r>
      <w:r w:rsidR="00F10737">
        <w:instrText xml:space="preserve"> ADDIN EN.CITE.DATA </w:instrText>
      </w:r>
      <w:r w:rsidR="00F10737">
        <w:fldChar w:fldCharType="end"/>
      </w:r>
      <w:r>
        <w:fldChar w:fldCharType="separate"/>
      </w:r>
      <w:r w:rsidR="00F10737">
        <w:rPr>
          <w:noProof/>
        </w:rPr>
        <w:t>(37, 38)</w:t>
      </w:r>
      <w:r>
        <w:fldChar w:fldCharType="end"/>
      </w:r>
      <w:r>
        <w:t xml:space="preserve"> and remote sensing </w:t>
      </w:r>
      <w:r>
        <w:fldChar w:fldCharType="begin"/>
      </w:r>
      <w:r w:rsidR="00F10737">
        <w:instrText xml:space="preserve"> ADDIN EN.CITE &lt;EndNote&gt;&lt;Cite&gt;&lt;Author&gt;Eid&lt;/Author&gt;&lt;Year&gt;2008&lt;/Year&gt;&lt;RecNum&gt;69&lt;/RecNum&gt;&lt;DisplayText&gt;(39, 40)&lt;/DisplayText&gt;&lt;record&gt;&lt;rec-number&gt;69&lt;/rec-number&gt;&lt;foreign-keys&gt;&lt;key app="EN" db-id="a5p0vpaf92ztfgetearvvv2baxt0aada9wd2" timestamp="1490966539"&gt;69&lt;/key&gt;&lt;/foreign-keys&gt;&lt;ref-type name="Journal Article"&gt;17&lt;/ref-type&gt;&lt;contributors&gt;&lt;authors&gt;&lt;author&gt;Eid, J&lt;/author&gt;&lt;author&gt;Overman, HG&lt;/author&gt;&lt;author&gt;Puga, D&lt;/author&gt;&lt;author&gt;Turner, MA&lt;/author&gt;&lt;/authors&gt;&lt;/contributors&gt;&lt;titles&gt;&lt;title&gt;Fat city: Questioning the relationship between urban sprawl and obesity&lt;/title&gt;&lt;secondary-title&gt;Journal of Urban Economics&lt;/secondary-title&gt;&lt;/titles&gt;&lt;periodical&gt;&lt;full-title&gt;Journal of Urban Economics&lt;/full-title&gt;&lt;/periodical&gt;&lt;pages&gt;385-404&lt;/pages&gt;&lt;volume&gt;63&lt;/volume&gt;&lt;dates&gt;&lt;year&gt;2008&lt;/year&gt;&lt;/dates&gt;&lt;urls&gt;&lt;/urls&gt;&lt;/record&gt;&lt;/Cite&gt;&lt;Cite&gt;&lt;Author&gt;Charreire&lt;/Author&gt;&lt;Year&gt;2014&lt;/Year&gt;&lt;RecNum&gt;62&lt;/RecNum&gt;&lt;record&gt;&lt;rec-number&gt;62&lt;/rec-number&gt;&lt;foreign-keys&gt;&lt;key app="EN" db-id="a5p0vpaf92ztfgetearvvv2baxt0aada9wd2" timestamp="1490966117"&gt;62&lt;/key&gt;&lt;/foreign-keys&gt;&lt;ref-type name="Journal Article"&gt;17&lt;/ref-type&gt;&lt;contributors&gt;&lt;authors&gt;&lt;author&gt;Charreire, H&lt;/author&gt;&lt;author&gt;Mackenbach, JD&lt;/author&gt;&lt;author&gt;Ouasti, M&lt;/author&gt;&lt;author&gt;Lakerveld, J&lt;/author&gt;&lt;author&gt;Compernolle, S&lt;/author&gt;&lt;author&gt;Ben-Rebah, M&lt;/author&gt;&lt;author&gt;McKee, M&lt;/author&gt;&lt;author&gt;Brug, J&lt;/author&gt;&lt;author&gt;Rutter, H&lt;/author&gt;&lt;author&gt;Oppert, J-M&lt;/author&gt;&lt;/authors&gt;&lt;/contributors&gt;&lt;titles&gt;&lt;title&gt;Using remote sensing to define environmental characteristics related to physical activity and dietary behaviours: A systematic review (the SPOTLIGHT project)&lt;/title&gt;&lt;secondary-title&gt;Health &amp;amp; Place&lt;/secondary-title&gt;&lt;/titles&gt;&lt;periodical&gt;&lt;full-title&gt;Health &amp;amp; Place&lt;/full-title&gt;&lt;/periodical&gt;&lt;pages&gt;1-9&lt;/pages&gt;&lt;volume&gt;25&lt;/volume&gt;&lt;dates&gt;&lt;year&gt;2014&lt;/year&gt;&lt;/dates&gt;&lt;urls&gt;&lt;/urls&gt;&lt;/record&gt;&lt;/Cite&gt;&lt;/EndNote&gt;</w:instrText>
      </w:r>
      <w:r>
        <w:fldChar w:fldCharType="separate"/>
      </w:r>
      <w:r w:rsidR="00F10737">
        <w:rPr>
          <w:noProof/>
        </w:rPr>
        <w:t>(39, 40)</w:t>
      </w:r>
      <w:r>
        <w:fldChar w:fldCharType="end"/>
      </w:r>
      <w:r>
        <w:t xml:space="preserve"> have also been used to develop virtual audits of environmental features which are then correlated to measures of obesity.</w:t>
      </w:r>
    </w:p>
    <w:p w14:paraId="2564BD64" w14:textId="77777777" w:rsidR="001E1451" w:rsidRDefault="001E1451" w:rsidP="006E5B03">
      <w:pPr>
        <w:spacing w:line="480" w:lineRule="auto"/>
      </w:pPr>
    </w:p>
    <w:p w14:paraId="4136953F" w14:textId="2E687C19" w:rsidR="006E5B03" w:rsidRDefault="006E5B03" w:rsidP="006E5B03">
      <w:pPr>
        <w:spacing w:line="480" w:lineRule="auto"/>
      </w:pPr>
      <w:r w:rsidRPr="00080726">
        <w:rPr>
          <w:i/>
          <w:u w:val="single"/>
        </w:rPr>
        <w:t xml:space="preserve">What </w:t>
      </w:r>
      <w:r w:rsidR="005C74FD">
        <w:rPr>
          <w:i/>
          <w:u w:val="single"/>
        </w:rPr>
        <w:t>do they</w:t>
      </w:r>
      <w:r w:rsidRPr="00080726">
        <w:rPr>
          <w:i/>
          <w:u w:val="single"/>
        </w:rPr>
        <w:t xml:space="preserve"> add over and above </w:t>
      </w:r>
      <w:r w:rsidR="00716D40">
        <w:rPr>
          <w:i/>
          <w:u w:val="single"/>
        </w:rPr>
        <w:t>conventional</w:t>
      </w:r>
      <w:r w:rsidR="00716D40" w:rsidRPr="00080726">
        <w:rPr>
          <w:i/>
          <w:u w:val="single"/>
        </w:rPr>
        <w:t xml:space="preserve"> </w:t>
      </w:r>
      <w:r w:rsidRPr="00080726">
        <w:rPr>
          <w:i/>
          <w:u w:val="single"/>
        </w:rPr>
        <w:t>data?</w:t>
      </w:r>
      <w:r>
        <w:t xml:space="preserve"> </w:t>
      </w:r>
      <w:r w:rsidR="003349D2">
        <w:br/>
      </w:r>
      <w:r>
        <w:t xml:space="preserve">Where </w:t>
      </w:r>
      <w:r w:rsidR="00F61499">
        <w:t xml:space="preserve">locational information has been collated using </w:t>
      </w:r>
      <w:r w:rsidR="00716D40">
        <w:t xml:space="preserve">conventional </w:t>
      </w:r>
      <w:r w:rsidR="00F61499">
        <w:t>approaches (e.g. field audits, surveys)</w:t>
      </w:r>
      <w:r>
        <w:t xml:space="preserve">, they are often restricted in multiple ways. Data may be collected separately by locale, resulting in gaps in spatial coverage, discrepancies in the information provided by locale, or a lack of </w:t>
      </w:r>
      <w:r w:rsidR="00D05791">
        <w:lastRenderedPageBreak/>
        <w:t>joined-</w:t>
      </w:r>
      <w:r>
        <w:t xml:space="preserve">up inclusion of data limiting the ability to undertake national-level analyses. They may appear temporally infrequent, and while annual data may be appropriate, services such as Google Maps can allow finer temporal resolution for nuanced analyses. </w:t>
      </w:r>
      <w:r w:rsidR="00796B49">
        <w:t xml:space="preserve"> Conventional data sources may also impose costs or licensing arrangements of use of data or in accessing data.</w:t>
      </w:r>
    </w:p>
    <w:p w14:paraId="4971949B" w14:textId="77777777" w:rsidR="001E1451" w:rsidRDefault="001E1451" w:rsidP="006E5B03">
      <w:pPr>
        <w:spacing w:line="480" w:lineRule="auto"/>
      </w:pPr>
    </w:p>
    <w:p w14:paraId="6608759D" w14:textId="428310C9" w:rsidR="006E5B03" w:rsidRDefault="006E5B03" w:rsidP="006E5B03">
      <w:pPr>
        <w:spacing w:line="480" w:lineRule="auto"/>
      </w:pPr>
      <w:r w:rsidRPr="00080726">
        <w:rPr>
          <w:i/>
          <w:u w:val="single"/>
        </w:rPr>
        <w:t xml:space="preserve">What are </w:t>
      </w:r>
      <w:r w:rsidR="005C74FD">
        <w:rPr>
          <w:i/>
          <w:u w:val="single"/>
        </w:rPr>
        <w:t>the</w:t>
      </w:r>
      <w:r w:rsidR="005C74FD" w:rsidRPr="00080726">
        <w:rPr>
          <w:i/>
          <w:u w:val="single"/>
        </w:rPr>
        <w:t xml:space="preserve"> </w:t>
      </w:r>
      <w:r w:rsidRPr="00080726">
        <w:rPr>
          <w:i/>
          <w:u w:val="single"/>
        </w:rPr>
        <w:t>limitations?</w:t>
      </w:r>
      <w:r>
        <w:t xml:space="preserve"> </w:t>
      </w:r>
      <w:r w:rsidR="008F47A4">
        <w:br/>
      </w:r>
      <w:r w:rsidR="003E0909">
        <w:t xml:space="preserve">The main drawback is similar to that identified for transport data </w:t>
      </w:r>
      <w:r w:rsidR="00A9402D">
        <w:t>(</w:t>
      </w:r>
      <w:r w:rsidR="003E0909">
        <w:t>above</w:t>
      </w:r>
      <w:r w:rsidR="00A9402D">
        <w:t>)</w:t>
      </w:r>
      <w:r w:rsidR="003E0909">
        <w:t xml:space="preserve">. </w:t>
      </w:r>
      <w:r>
        <w:t xml:space="preserve">Typically, </w:t>
      </w:r>
      <w:r w:rsidR="003E0909">
        <w:t xml:space="preserve">geospatial </w:t>
      </w:r>
      <w:r>
        <w:t xml:space="preserve">data are fairly basic containing only the location and type of object. To build up a comprehensive view of how humans interact with these objects, we need to know much more. For example, </w:t>
      </w:r>
      <w:r w:rsidR="00C10D07">
        <w:t xml:space="preserve">whilst </w:t>
      </w:r>
      <w:r>
        <w:t xml:space="preserve">identifying the location of fast food outlets is </w:t>
      </w:r>
      <w:r w:rsidR="00C10D07">
        <w:t>valuable</w:t>
      </w:r>
      <w:r>
        <w:t xml:space="preserve">, </w:t>
      </w:r>
      <w:r w:rsidR="00C10D07">
        <w:t xml:space="preserve">also important </w:t>
      </w:r>
      <w:r w:rsidR="00796B49">
        <w:t>are</w:t>
      </w:r>
      <w:r w:rsidR="00C10D07">
        <w:t xml:space="preserve"> details on </w:t>
      </w:r>
      <w:r>
        <w:t xml:space="preserve">types of food </w:t>
      </w:r>
      <w:r w:rsidR="00796B49">
        <w:t>sold</w:t>
      </w:r>
      <w:r w:rsidR="00C10D07">
        <w:t>,</w:t>
      </w:r>
      <w:r>
        <w:t xml:space="preserve"> opening hours</w:t>
      </w:r>
      <w:r w:rsidR="00C10D07">
        <w:t>, business turnover, and the nature of in-store marketing and product placement</w:t>
      </w:r>
      <w:r w:rsidR="009C7D65">
        <w:t>L</w:t>
      </w:r>
      <w:r w:rsidR="003349D2">
        <w:t>inkage of data to other sources may increase their usefulness in obesity research – for example, tracking individuals’ movements within and interactions with the environment using GPS-enabled smartphones (see below).</w:t>
      </w:r>
      <w:r w:rsidR="00D05791">
        <w:t xml:space="preserve"> </w:t>
      </w:r>
    </w:p>
    <w:p w14:paraId="7FFCE41C" w14:textId="77777777" w:rsidR="006E5B03" w:rsidRPr="00A442A2" w:rsidRDefault="006E5B03" w:rsidP="006D62B7">
      <w:pPr>
        <w:spacing w:line="480" w:lineRule="auto"/>
        <w:rPr>
          <w:b/>
          <w:sz w:val="24"/>
          <w:szCs w:val="24"/>
        </w:rPr>
      </w:pPr>
    </w:p>
    <w:p w14:paraId="629A1663" w14:textId="77777777" w:rsidR="00D35616" w:rsidRPr="000D1AB3" w:rsidRDefault="00D35616" w:rsidP="006D62B7">
      <w:pPr>
        <w:spacing w:line="480" w:lineRule="auto"/>
        <w:rPr>
          <w:b/>
        </w:rPr>
      </w:pPr>
      <w:r w:rsidRPr="000D1AB3">
        <w:rPr>
          <w:b/>
        </w:rPr>
        <w:t>Social Media</w:t>
      </w:r>
    </w:p>
    <w:p w14:paraId="4C59B033" w14:textId="3927C5F0" w:rsidR="00D35616" w:rsidRDefault="00D35616" w:rsidP="006D62B7">
      <w:pPr>
        <w:spacing w:line="480" w:lineRule="auto"/>
      </w:pPr>
      <w:r w:rsidRPr="00B4592D">
        <w:rPr>
          <w:i/>
          <w:u w:val="single"/>
        </w:rPr>
        <w:t xml:space="preserve">What </w:t>
      </w:r>
      <w:r w:rsidR="00E10455">
        <w:rPr>
          <w:i/>
          <w:u w:val="single"/>
        </w:rPr>
        <w:t xml:space="preserve">are </w:t>
      </w:r>
      <w:r w:rsidRPr="00B4592D">
        <w:rPr>
          <w:i/>
          <w:u w:val="single"/>
        </w:rPr>
        <w:t>the data?</w:t>
      </w:r>
      <w:r>
        <w:rPr>
          <w:i/>
        </w:rPr>
        <w:t xml:space="preserve"> </w:t>
      </w:r>
      <w:r w:rsidR="003E0909">
        <w:rPr>
          <w:i/>
        </w:rPr>
        <w:br/>
      </w:r>
      <w:r>
        <w:t xml:space="preserve">Social media are </w:t>
      </w:r>
      <w:r w:rsidR="00796B49">
        <w:t>computer-</w:t>
      </w:r>
      <w:r>
        <w:t>assisted technologies that facilitate the creation of virtual networks connecting individuals and allowing the sharing of information. Their use has grown since the beginning of the 21st Century and are embedded in the everyday lives of many people with</w:t>
      </w:r>
      <w:r w:rsidR="009C7D65">
        <w:t>,</w:t>
      </w:r>
      <w:r>
        <w:t xml:space="preserve"> </w:t>
      </w:r>
      <w:r w:rsidR="00C10D07">
        <w:t>for example</w:t>
      </w:r>
      <w:r w:rsidR="009C7D65">
        <w:t>,</w:t>
      </w:r>
      <w:r w:rsidR="00C10D07">
        <w:t xml:space="preserve"> </w:t>
      </w:r>
      <w:r>
        <w:t xml:space="preserve">63% of UK adults using online social networks daily </w:t>
      </w:r>
      <w:r>
        <w:fldChar w:fldCharType="begin"/>
      </w:r>
      <w:r w:rsidR="00F10737">
        <w:instrText xml:space="preserve"> ADDIN EN.CITE &lt;EndNote&gt;&lt;Cite&gt;&lt;Author&gt;ONS&lt;/Author&gt;&lt;Year&gt;2016&lt;/Year&gt;&lt;RecNum&gt;80&lt;/RecNum&gt;&lt;DisplayText&gt;(41)&lt;/DisplayText&gt;&lt;record&gt;&lt;rec-number&gt;80&lt;/rec-number&gt;&lt;foreign-keys&gt;&lt;key app="EN" db-id="a5p0vpaf92ztfgetearvvv2baxt0aada9wd2" timestamp="1490967384"&gt;80&lt;/key&gt;&lt;/foreign-keys&gt;&lt;ref-type name="Web Page"&gt;12&lt;/ref-type&gt;&lt;contributors&gt;&lt;authors&gt;&lt;author&gt;ONS&lt;/author&gt;&lt;/authors&gt;&lt;/contributors&gt;&lt;titles&gt;&lt;title&gt;Internet access – households and individuals: 2016&lt;/title&gt;&lt;/titles&gt;&lt;number&gt;31 Mar 2017&lt;/number&gt;&lt;dates&gt;&lt;year&gt;2016&lt;/year&gt;&lt;/dates&gt;&lt;urls&gt;&lt;related-urls&gt;&lt;url&gt;https://www.ons.gov.uk/peoplepopulationandcommunity/householdcharacteristics/homeinternetandsocialmediausage/bulletins/internetaccesshouseholdsandindividuals/2016&lt;/url&gt;&lt;/related-urls&gt;&lt;/urls&gt;&lt;/record&gt;&lt;/Cite&gt;&lt;/EndNote&gt;</w:instrText>
      </w:r>
      <w:r>
        <w:fldChar w:fldCharType="separate"/>
      </w:r>
      <w:r w:rsidR="00F10737">
        <w:rPr>
          <w:noProof/>
        </w:rPr>
        <w:t>(41)</w:t>
      </w:r>
      <w:r>
        <w:fldChar w:fldCharType="end"/>
      </w:r>
      <w:r>
        <w:t xml:space="preserve">. </w:t>
      </w:r>
      <w:r w:rsidR="00F207C3">
        <w:t>The ways in which individuals interact with these services are stored by their providers and can be made available to researchers.</w:t>
      </w:r>
    </w:p>
    <w:p w14:paraId="1D8262B0" w14:textId="77777777" w:rsidR="001E1451" w:rsidRDefault="001E1451" w:rsidP="006D62B7">
      <w:pPr>
        <w:spacing w:line="480" w:lineRule="auto"/>
      </w:pPr>
    </w:p>
    <w:p w14:paraId="27C9855F" w14:textId="0F1883A8" w:rsidR="00D35616" w:rsidRDefault="00D35616" w:rsidP="006D62B7">
      <w:pPr>
        <w:spacing w:line="480" w:lineRule="auto"/>
      </w:pPr>
      <w:r w:rsidRPr="00B4592D">
        <w:rPr>
          <w:i/>
          <w:u w:val="single"/>
        </w:rPr>
        <w:lastRenderedPageBreak/>
        <w:t xml:space="preserve">What </w:t>
      </w:r>
      <w:r w:rsidR="005C74FD" w:rsidRPr="00B4592D">
        <w:rPr>
          <w:i/>
          <w:u w:val="single"/>
        </w:rPr>
        <w:t>ha</w:t>
      </w:r>
      <w:r w:rsidR="005C74FD">
        <w:rPr>
          <w:i/>
          <w:u w:val="single"/>
        </w:rPr>
        <w:t>ve</w:t>
      </w:r>
      <w:r w:rsidR="005C74FD" w:rsidRPr="00B4592D">
        <w:rPr>
          <w:i/>
          <w:u w:val="single"/>
        </w:rPr>
        <w:t xml:space="preserve"> </w:t>
      </w:r>
      <w:r w:rsidRPr="00B4592D">
        <w:rPr>
          <w:i/>
          <w:u w:val="single"/>
        </w:rPr>
        <w:t>the data been used for?</w:t>
      </w:r>
      <w:r>
        <w:t xml:space="preserve"> </w:t>
      </w:r>
      <w:r w:rsidR="003E0909">
        <w:br/>
      </w:r>
      <w:r>
        <w:t>Twitter data represented the majority of studies utilising social media sources. Twitter is an online platform where users can write and share short posts of</w:t>
      </w:r>
      <w:r w:rsidR="00F2420E">
        <w:t xml:space="preserve"> (at the time of writing)</w:t>
      </w:r>
      <w:r>
        <w:t xml:space="preserve"> 140 characters or </w:t>
      </w:r>
      <w:r w:rsidR="00C10D07">
        <w:t>fewer</w:t>
      </w:r>
      <w:r>
        <w:t xml:space="preserve"> (</w:t>
      </w:r>
      <w:r w:rsidR="009C7D65">
        <w:t xml:space="preserve">and may include </w:t>
      </w:r>
      <w:r>
        <w:t xml:space="preserve">geographical location when sent using mobile devices). </w:t>
      </w:r>
      <w:r w:rsidR="00796B49">
        <w:t xml:space="preserve">Unlike </w:t>
      </w:r>
      <w:r>
        <w:t>other social media platforms, Twitter makes a portion</w:t>
      </w:r>
      <w:r w:rsidR="000F0868">
        <w:t xml:space="preserve"> (~1%)</w:t>
      </w:r>
      <w:r>
        <w:t xml:space="preserve"> of its data freely available. Studies typically focused on using descriptive statistics to examine patterns of what was posted. Some studies used geotagged tweets to produce geographical measures of behaviours including dietary behaviours </w:t>
      </w:r>
      <w:r>
        <w:fldChar w:fldCharType="begin">
          <w:fldData xml:space="preserve">PEVuZE5vdGU+PENpdGU+PEF1dGhvcj5Hb3JlPC9BdXRob3I+PFllYXI+MjAxNTwvWWVhcj48UmVj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</w:fldData>
        </w:fldChar>
      </w:r>
      <w:r w:rsidR="00F10737">
        <w:instrText xml:space="preserve"> ADDIN EN.CITE </w:instrText>
      </w:r>
      <w:r w:rsidR="00F10737">
        <w:fldChar w:fldCharType="begin">
          <w:fldData xml:space="preserve">PEVuZE5vdGU+PENpdGU+PEF1dGhvcj5Hb3JlPC9BdXRob3I+PFllYXI+MjAxNTwvWWVhcj48UmVj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</w:fldData>
        </w:fldChar>
      </w:r>
      <w:r w:rsidR="00F10737">
        <w:instrText xml:space="preserve"> ADDIN EN.CITE.DATA </w:instrText>
      </w:r>
      <w:r w:rsidR="00F10737">
        <w:fldChar w:fldCharType="end"/>
      </w:r>
      <w:r>
        <w:fldChar w:fldCharType="separate"/>
      </w:r>
      <w:r w:rsidR="00F10737">
        <w:rPr>
          <w:noProof/>
        </w:rPr>
        <w:t>(42-44)</w:t>
      </w:r>
      <w:r>
        <w:fldChar w:fldCharType="end"/>
      </w:r>
      <w:r>
        <w:t xml:space="preserve">, physical activity </w:t>
      </w:r>
      <w:r>
        <w:fldChar w:fldCharType="begin">
          <w:fldData xml:space="preserve">PEVuZE5vdGU+PENpdGU+PEF1dGhvcj5OZ3V5ZW48L0F1dGhvcj48WWVhcj4yMDE2PC9ZZWFyPjxS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</w:fldData>
        </w:fldChar>
      </w:r>
      <w:r w:rsidR="00F10737">
        <w:instrText xml:space="preserve"> ADDIN EN.CITE </w:instrText>
      </w:r>
      <w:r w:rsidR="00F10737">
        <w:fldChar w:fldCharType="begin">
          <w:fldData xml:space="preserve">PEVuZE5vdGU+PENpdGU+PEF1dGhvcj5OZ3V5ZW48L0F1dGhvcj48WWVhcj4yMDE2PC9ZZWFyPjxS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</w:fldData>
        </w:fldChar>
      </w:r>
      <w:r w:rsidR="00F10737">
        <w:instrText xml:space="preserve"> ADDIN EN.CITE.DATA </w:instrText>
      </w:r>
      <w:r w:rsidR="00F10737">
        <w:fldChar w:fldCharType="end"/>
      </w:r>
      <w:r>
        <w:fldChar w:fldCharType="separate"/>
      </w:r>
      <w:r w:rsidR="00F10737">
        <w:rPr>
          <w:noProof/>
        </w:rPr>
        <w:t>(44, 45)</w:t>
      </w:r>
      <w:r>
        <w:fldChar w:fldCharType="end"/>
      </w:r>
      <w:r>
        <w:t xml:space="preserve">, or happiness/wellbeing </w:t>
      </w:r>
      <w:r>
        <w:fldChar w:fldCharType="begin">
          <w:fldData xml:space="preserve">PEVuZE5vdGU+PENpdGU+PEF1dGhvcj5FaWNoc3RhZWR0PC9BdXRob3I+PFllYXI+MjAxNTwvWWVh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</w:fldData>
        </w:fldChar>
      </w:r>
      <w:r w:rsidR="00F10737">
        <w:instrText xml:space="preserve"> ADDIN EN.CITE </w:instrText>
      </w:r>
      <w:r w:rsidR="00F10737">
        <w:fldChar w:fldCharType="begin">
          <w:fldData xml:space="preserve">PEVuZE5vdGU+PENpdGU+PEF1dGhvcj5FaWNoc3RhZWR0PC9BdXRob3I+PFllYXI+MjAxNTwvWWVh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</w:fldData>
        </w:fldChar>
      </w:r>
      <w:r w:rsidR="00F10737">
        <w:instrText xml:space="preserve"> ADDIN EN.CITE.DATA </w:instrText>
      </w:r>
      <w:r w:rsidR="00F10737">
        <w:fldChar w:fldCharType="end"/>
      </w:r>
      <w:r>
        <w:fldChar w:fldCharType="separate"/>
      </w:r>
      <w:r w:rsidR="00F10737">
        <w:rPr>
          <w:noProof/>
        </w:rPr>
        <w:t>(42, 46)</w:t>
      </w:r>
      <w:r>
        <w:fldChar w:fldCharType="end"/>
      </w:r>
      <w:r>
        <w:t xml:space="preserve">. These were then correlated </w:t>
      </w:r>
      <w:r w:rsidR="00AC0D82">
        <w:t xml:space="preserve">with </w:t>
      </w:r>
      <w:r>
        <w:t xml:space="preserve">data on obesity rates or the density of fast food outlets. </w:t>
      </w:r>
      <w:r w:rsidR="00C10D07">
        <w:t xml:space="preserve">Other examples include using social network analysis to explore how messages about childhood obesity spread between individuals </w:t>
      </w:r>
      <w:r>
        <w:fldChar w:fldCharType="begin"/>
      </w:r>
      <w:r w:rsidR="00F10737">
        <w:instrText xml:space="preserve"> ADDIN EN.CITE &lt;EndNote&gt;&lt;Cite ExcludeAuth="1"&gt;&lt;Author&gt;Harris&lt;/Author&gt;&lt;Year&gt;2014&lt;/Year&gt;&lt;RecNum&gt;15&lt;/RecNum&gt;&lt;DisplayText&gt;(47)&lt;/DisplayText&gt;&lt;record&gt;&lt;rec-number&gt;15&lt;/rec-number&gt;&lt;foreign-keys&gt;&lt;key app="EN" db-id="a5p0vpaf92ztfgetearvvv2baxt0aada9wd2" timestamp="1479479678"&gt;15&lt;/key&gt;&lt;/foreign-keys&gt;&lt;ref-type name="Journal Article"&gt;17&lt;/ref-type&gt;&lt;contributors&gt;&lt;authors&gt;&lt;author&gt;Harris, Jenine K.&lt;/author&gt;&lt;author&gt;Moreland-Russell, Sarah&lt;/author&gt;&lt;author&gt;Tabak, Rachel G.&lt;/author&gt;&lt;author&gt;Ruhr, Lindsay R.&lt;/author&gt;&lt;author&gt;Maier, Ryan C.&lt;/author&gt;&lt;/authors&gt;&lt;/contributors&gt;&lt;titles&gt;&lt;title&gt;Communication About Childhood Obesity on Twitter&lt;/title&gt;&lt;secondary-title&gt;American Journal of Public Health&lt;/secondary-title&gt;&lt;/titles&gt;&lt;periodical&gt;&lt;full-title&gt;American Journal of Public Health&lt;/full-title&gt;&lt;/periodical&gt;&lt;pages&gt;e62-e69&lt;/pages&gt;&lt;volume&gt;104&lt;/volume&gt;&lt;number&gt;7&lt;/number&gt;&lt;keywords&gt;&lt;keyword&gt;*HEALTH&lt;/keyword&gt;&lt;keyword&gt;*HEALTH behavior&lt;/keyword&gt;&lt;keyword&gt;*OBESITY in children&lt;/keyword&gt;&lt;keyword&gt;SOCIAL networks -- Evaluation&lt;/keyword&gt;&lt;keyword&gt;CLUSTER analysis (Statistics)&lt;/keyword&gt;&lt;keyword&gt;COMPUTER simulation&lt;/keyword&gt;&lt;keyword&gt;CONFIDENCE intervals&lt;/keyword&gt;&lt;keyword&gt;CONTENT analysis (Communication)&lt;/keyword&gt;&lt;keyword&gt;GOODNESS-of-fit tests&lt;/keyword&gt;&lt;keyword&gt;RESEARCH -- Methodology&lt;/keyword&gt;&lt;keyword&gt;MEDICAL policy&lt;/keyword&gt;&lt;keyword&gt;RESEARCH -- Finance&lt;/keyword&gt;&lt;keyword&gt;INFORMATION resources&lt;/keyword&gt;&lt;keyword&gt;SOCIAL context&lt;/keyword&gt;&lt;keyword&gt;SOCIAL media&lt;/keyword&gt;&lt;keyword&gt;HEALTH literacy&lt;/keyword&gt;&lt;keyword&gt;MEDICAL coding&lt;/keyword&gt;&lt;keyword&gt;DESCRIPTIVE statistics&lt;/keyword&gt;&lt;keyword&gt;ODDS ratio&lt;/keyword&gt;&lt;/keywords&gt;&lt;dates&gt;&lt;year&gt;2014&lt;/year&gt;&lt;/dates&gt;&lt;isbn&gt;00900036&lt;/isbn&gt;&lt;accession-num&gt;96838414&lt;/accession-num&gt;&lt;urls&gt;&lt;related-urls&gt;&lt;url&gt;http://proxy.library.lincoln.ac.uk/login?url=http://search.ebscohost.com/login.aspx?direct=true&amp;amp;db=s3h&amp;amp;AN=96838414&amp;amp;site=ehost-live&lt;/url&gt;&lt;/related-urls&gt;&lt;/urls&gt;&lt;remote-database-name&gt;s3h&lt;/remote-database-name&gt;&lt;remote-database-provider&gt;EBSCOhost&lt;/remote-database-provider&gt;&lt;/record&gt;&lt;/Cite&gt;&lt;/EndNote&gt;</w:instrText>
      </w:r>
      <w:r>
        <w:fldChar w:fldCharType="separate"/>
      </w:r>
      <w:r w:rsidR="00F10737">
        <w:rPr>
          <w:noProof/>
        </w:rPr>
        <w:t>(47)</w:t>
      </w:r>
      <w:r>
        <w:fldChar w:fldCharType="end"/>
      </w:r>
      <w:r>
        <w:t xml:space="preserve">. </w:t>
      </w:r>
    </w:p>
    <w:p w14:paraId="790E561D" w14:textId="3674991B" w:rsidR="00D35616" w:rsidRDefault="00D35616" w:rsidP="006D62B7">
      <w:pPr>
        <w:spacing w:line="480" w:lineRule="auto"/>
      </w:pPr>
      <w:r>
        <w:t xml:space="preserve">Other social media platforms have been less commonly utilised. Facebook data on posts shared and interests followed (identified using ‘likes’) were used as proxies for behaviours and opinions/perceptions surrounding obesity </w:t>
      </w:r>
      <w:r>
        <w:fldChar w:fldCharType="begin">
          <w:fldData xml:space="preserve">PEVuZE5vdGU+PENpdGU+PEF1dGhvcj5DaG91PC9BdXRob3I+PFllYXI+MjAxNDwvWWVhcj48UmVj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</w:fldData>
        </w:fldChar>
      </w:r>
      <w:r w:rsidR="00F10737">
        <w:instrText xml:space="preserve"> ADDIN EN.CITE </w:instrText>
      </w:r>
      <w:r w:rsidR="00F10737">
        <w:fldChar w:fldCharType="begin">
          <w:fldData xml:space="preserve">PEVuZE5vdGU+PENpdGU+PEF1dGhvcj5DaG91PC9BdXRob3I+PFllYXI+MjAxNDwvWWVhcj48UmVj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</w:fldData>
        </w:fldChar>
      </w:r>
      <w:r w:rsidR="00F10737">
        <w:instrText xml:space="preserve"> ADDIN EN.CITE.DATA </w:instrText>
      </w:r>
      <w:r w:rsidR="00F10737">
        <w:fldChar w:fldCharType="end"/>
      </w:r>
      <w:r>
        <w:fldChar w:fldCharType="separate"/>
      </w:r>
      <w:r w:rsidR="00F10737">
        <w:rPr>
          <w:noProof/>
        </w:rPr>
        <w:t>(48-50)</w:t>
      </w:r>
      <w:r>
        <w:fldChar w:fldCharType="end"/>
      </w:r>
      <w:r>
        <w:t xml:space="preserve">. One study </w:t>
      </w:r>
      <w:r w:rsidR="00796B49">
        <w:t xml:space="preserve">examined correlations between </w:t>
      </w:r>
      <w:r>
        <w:t xml:space="preserve">these data </w:t>
      </w:r>
      <w:r w:rsidR="00796B49">
        <w:t>and</w:t>
      </w:r>
      <w:r w:rsidR="00632F52">
        <w:t xml:space="preserve"> </w:t>
      </w:r>
      <w:r>
        <w:t xml:space="preserve">ecological measures of obesity </w:t>
      </w:r>
      <w:r>
        <w:fldChar w:fldCharType="begin"/>
      </w:r>
      <w:r w:rsidR="00F10737">
        <w:instrText xml:space="preserve"> ADDIN EN.CITE &lt;EndNote&gt;&lt;Cite&gt;&lt;Author&gt;Chunara&lt;/Author&gt;&lt;Year&gt;2013&lt;/Year&gt;&lt;RecNum&gt;64&lt;/RecNum&gt;&lt;DisplayText&gt;(51)&lt;/DisplayText&gt;&lt;record&gt;&lt;rec-number&gt;64&lt;/rec-number&gt;&lt;foreign-keys&gt;&lt;key app="EN" db-id="a5p0vpaf92ztfgetearvvv2baxt0aada9wd2" timestamp="1490966235"&gt;64&lt;/key&gt;&lt;/foreign-keys&gt;&lt;ref-type name="Journal Article"&gt;17&lt;/ref-type&gt;&lt;contributors&gt;&lt;authors&gt;&lt;author&gt;Chunara, R&lt;/author&gt;&lt;author&gt;Bouton, L&lt;/author&gt;&lt;author&gt;Ayers, JW&lt;/author&gt;&lt;author&gt;Brownstein, John S.&lt;/author&gt;&lt;/authors&gt;&lt;/contributors&gt;&lt;titles&gt;&lt;title&gt;Assessing the online social environment for surveillance of obesity prevalence&lt;/title&gt;&lt;secondary-title&gt;PLoS One&lt;/secondary-title&gt;&lt;/titles&gt;&lt;periodical&gt;&lt;full-title&gt;Plos One&lt;/full-title&gt;&lt;/periodical&gt;&lt;pages&gt;e61373&lt;/pages&gt;&lt;volume&gt;24&lt;/volume&gt;&lt;number&gt;8&lt;/number&gt;&lt;dates&gt;&lt;year&gt;2013&lt;/year&gt;&lt;/dates&gt;&lt;urls&gt;&lt;/urls&gt;&lt;/record&gt;&lt;/Cite&gt;&lt;/EndNote&gt;</w:instrText>
      </w:r>
      <w:r>
        <w:fldChar w:fldCharType="separate"/>
      </w:r>
      <w:r w:rsidR="00F10737">
        <w:rPr>
          <w:noProof/>
        </w:rPr>
        <w:t>(51)</w:t>
      </w:r>
      <w:r>
        <w:fldChar w:fldCharType="end"/>
      </w:r>
      <w:r>
        <w:t xml:space="preserve">. Other </w:t>
      </w:r>
      <w:r w:rsidR="00796B49">
        <w:t xml:space="preserve">examples </w:t>
      </w:r>
      <w:r>
        <w:t xml:space="preserve">included using Reddit posts to characterise discussions about weight loss </w:t>
      </w:r>
      <w:r>
        <w:fldChar w:fldCharType="begin"/>
      </w:r>
      <w:r w:rsidR="00F10737">
        <w:instrText xml:space="preserve"> ADDIN EN.CITE &lt;EndNote&gt;&lt;Cite&gt;&lt;Author&gt;Pappa&lt;/Author&gt;&lt;Year&gt;2017&lt;/Year&gt;&lt;RecNum&gt;82&lt;/RecNum&gt;&lt;DisplayText&gt;(52)&lt;/DisplayText&gt;&lt;record&gt;&lt;rec-number&gt;82&lt;/rec-number&gt;&lt;foreign-keys&gt;&lt;key app="EN" db-id="a5p0vpaf92ztfgetearvvv2baxt0aada9wd2" timestamp="1490967522"&gt;82&lt;/key&gt;&lt;/foreign-keys&gt;&lt;ref-type name="Journal Article"&gt;17&lt;/ref-type&gt;&lt;contributors&gt;&lt;authors&gt;&lt;author&gt;Pappa, GL&lt;/author&gt;&lt;author&gt;Cunha, TO&lt;/author&gt;&lt;author&gt;Bicalho, PV&lt;/author&gt;&lt;author&gt;Ribiero, A&lt;/author&gt;&lt;author&gt;Couto Silva, AP&lt;/author&gt;&lt;author&gt;Meira, W Jr&lt;/author&gt;&lt;author&gt;Beleigoli, AM&lt;/author&gt;&lt;/authors&gt;&lt;/contributors&gt;&lt;titles&gt;&lt;title&gt;Factors Associated With Weight Change in Online Weight Management Communities: A Case Study in the LoseIt Reddit Community&lt;/title&gt;&lt;secondary-title&gt;J Med Internet Research&lt;/secondary-title&gt;&lt;/titles&gt;&lt;periodical&gt;&lt;full-title&gt;J Med Internet Research&lt;/full-title&gt;&lt;/periodical&gt;&lt;pages&gt;e17&lt;/pages&gt;&lt;volume&gt;19&lt;/volume&gt;&lt;number&gt;1&lt;/number&gt;&lt;dates&gt;&lt;year&gt;2017&lt;/year&gt;&lt;/dates&gt;&lt;urls&gt;&lt;/urls&gt;&lt;/record&gt;&lt;/Cite&gt;&lt;/EndNote&gt;</w:instrText>
      </w:r>
      <w:r>
        <w:fldChar w:fldCharType="separate"/>
      </w:r>
      <w:r w:rsidR="00F10737">
        <w:rPr>
          <w:noProof/>
        </w:rPr>
        <w:t>(52)</w:t>
      </w:r>
      <w:r>
        <w:fldChar w:fldCharType="end"/>
      </w:r>
      <w:r>
        <w:t xml:space="preserve">, utilisation of fast food outlets using Foresquare and Instagram </w:t>
      </w:r>
      <w:r>
        <w:fldChar w:fldCharType="begin"/>
      </w:r>
      <w:r w:rsidR="00F10737">
        <w:instrText xml:space="preserve"> ADDIN EN.CITE &lt;EndNote&gt;&lt;Cite&gt;&lt;Author&gt;Mejova&lt;/Author&gt;&lt;Year&gt;2015&lt;/Year&gt;&lt;RecNum&gt;78&lt;/RecNum&gt;&lt;DisplayText&gt;(53)&lt;/DisplayText&gt;&lt;record&gt;&lt;rec-number&gt;78&lt;/rec-number&gt;&lt;foreign-keys&gt;&lt;key app="EN" db-id="a5p0vpaf92ztfgetearvvv2baxt0aada9wd2" timestamp="1490967249"&gt;78&lt;/key&gt;&lt;/foreign-keys&gt;&lt;ref-type name="Journal Article"&gt;17&lt;/ref-type&gt;&lt;contributors&gt;&lt;authors&gt;&lt;author&gt;Mejova, Y&lt;/author&gt;&lt;author&gt;Haddadi, H&lt;/author&gt;&lt;author&gt;Noulas, A&lt;/author&gt;&lt;author&gt;Weber, I&lt;/author&gt;&lt;/authors&gt;&lt;/contributors&gt;&lt;titles&gt;&lt;title&gt;#FoodPorn: Obesity Patterns in Culinary Interactions&lt;/title&gt;&lt;secondary-title&gt;Proceedings of the 5th International Conference on Digital Health&lt;/secondary-title&gt;&lt;/titles&gt;&lt;periodical&gt;&lt;full-title&gt;Proceedings of the 5th International Conference on Digital Health&lt;/full-title&gt;&lt;/periodical&gt;&lt;pages&gt;51-58&lt;/pages&gt;&lt;dates&gt;&lt;year&gt;2015&lt;/year&gt;&lt;/dates&gt;&lt;urls&gt;&lt;/urls&gt;&lt;/record&gt;&lt;/Cite&gt;&lt;/EndNote&gt;</w:instrText>
      </w:r>
      <w:r>
        <w:fldChar w:fldCharType="separate"/>
      </w:r>
      <w:r w:rsidR="00F10737">
        <w:rPr>
          <w:noProof/>
        </w:rPr>
        <w:t>(53)</w:t>
      </w:r>
      <w:r>
        <w:fldChar w:fldCharType="end"/>
      </w:r>
      <w:r>
        <w:t xml:space="preserve">, </w:t>
      </w:r>
      <w:r w:rsidR="00F207C3">
        <w:t xml:space="preserve">Strava data to explore physical activity behaviours </w:t>
      </w:r>
      <w:r w:rsidR="00F207C3">
        <w:fldChar w:fldCharType="begin"/>
      </w:r>
      <w:r w:rsidR="00F10737">
        <w:instrText xml:space="preserve"> ADDIN EN.CITE &lt;EndNote&gt;&lt;Cite&gt;&lt;Author&gt;Sun&lt;/Author&gt;&lt;Year&gt;2017&lt;/Year&gt;&lt;RecNum&gt;108&lt;/RecNum&gt;&lt;DisplayText&gt;(54)&lt;/DisplayText&gt;&lt;record&gt;&lt;rec-number&gt;108&lt;/rec-number&gt;&lt;foreign-keys&gt;&lt;key app="EN" db-id="a5p0vpaf92ztfgetearvvv2baxt0aada9wd2" timestamp="1502887103"&gt;108&lt;/key&gt;&lt;/foreign-keys&gt;&lt;ref-type name="Journal Article"&gt;17&lt;/ref-type&gt;&lt;contributors&gt;&lt;authors&gt;&lt;author&gt;Sun, Yeran&lt;/author&gt;&lt;author&gt;Du, Yunyan&lt;/author&gt;&lt;author&gt;Wang, Yu&lt;/author&gt;&lt;author&gt;Zhuang, Liyuan&lt;/author&gt;&lt;/authors&gt;&lt;/contributors&gt;&lt;titles&gt;&lt;title&gt;Examining associations of environmental characteristics with recreational cycling behaviour by street-level Strava data&lt;/title&gt;&lt;secondary-title&gt;Int J Environ Res Public Health&lt;/secondary-title&gt;&lt;/titles&gt;&lt;periodical&gt;&lt;full-title&gt;Int J Environ Res Public Health&lt;/full-title&gt;&lt;/periodical&gt;&lt;pages&gt;644&lt;/pages&gt;&lt;volume&gt;14&lt;/volume&gt;&lt;number&gt;6&lt;/number&gt;&lt;dates&gt;&lt;year&gt;2017&lt;/year&gt;&lt;/dates&gt;&lt;urls&gt;&lt;/urls&gt;&lt;electronic-resource-num&gt;10.3390/ijerph14060644&lt;/electronic-resource-num&gt;&lt;/record&gt;&lt;/Cite&gt;&lt;/EndNote&gt;</w:instrText>
      </w:r>
      <w:r w:rsidR="00F207C3">
        <w:fldChar w:fldCharType="separate"/>
      </w:r>
      <w:r w:rsidR="00F10737">
        <w:rPr>
          <w:noProof/>
        </w:rPr>
        <w:t>(54)</w:t>
      </w:r>
      <w:r w:rsidR="00F207C3">
        <w:fldChar w:fldCharType="end"/>
      </w:r>
      <w:r w:rsidR="00F207C3">
        <w:t xml:space="preserve">, </w:t>
      </w:r>
      <w:r>
        <w:t xml:space="preserve">or self-reporting of body weight on an online forum </w:t>
      </w:r>
      <w:r>
        <w:fldChar w:fldCharType="begin">
          <w:fldData xml:space="preserve">PEVuZE5vdGU+PENpdGU+PEF1dGhvcj5LdWVibGVyPC9BdXRob3I+PFllYXI+MjAxMzwvWWVhcj48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</w:fldData>
        </w:fldChar>
      </w:r>
      <w:r w:rsidR="00F10737">
        <w:instrText xml:space="preserve"> ADDIN EN.CITE </w:instrText>
      </w:r>
      <w:r w:rsidR="00F10737">
        <w:fldChar w:fldCharType="begin">
          <w:fldData xml:space="preserve">PEVuZE5vdGU+PENpdGU+PEF1dGhvcj5LdWVibGVyPC9BdXRob3I+PFllYXI+MjAxMzwvWWVhcj48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</w:fldData>
        </w:fldChar>
      </w:r>
      <w:r w:rsidR="00F10737">
        <w:instrText xml:space="preserve"> ADDIN EN.CITE.DATA </w:instrText>
      </w:r>
      <w:r w:rsidR="00F10737">
        <w:fldChar w:fldCharType="end"/>
      </w:r>
      <w:r>
        <w:fldChar w:fldCharType="separate"/>
      </w:r>
      <w:r w:rsidR="00F10737">
        <w:rPr>
          <w:noProof/>
        </w:rPr>
        <w:t>(55)</w:t>
      </w:r>
      <w:r>
        <w:fldChar w:fldCharType="end"/>
      </w:r>
      <w:r>
        <w:t xml:space="preserve">. </w:t>
      </w:r>
    </w:p>
    <w:p w14:paraId="3D4DD8BA" w14:textId="77777777" w:rsidR="001E1451" w:rsidRDefault="001E1451" w:rsidP="006D62B7">
      <w:pPr>
        <w:spacing w:line="480" w:lineRule="auto"/>
      </w:pPr>
    </w:p>
    <w:p w14:paraId="360A971D" w14:textId="54487E92" w:rsidR="00D35616" w:rsidRDefault="00D35616" w:rsidP="006D62B7">
      <w:pPr>
        <w:spacing w:line="480" w:lineRule="auto"/>
      </w:pPr>
      <w:r w:rsidRPr="00B4592D">
        <w:rPr>
          <w:i/>
          <w:u w:val="single"/>
        </w:rPr>
        <w:t xml:space="preserve">What </w:t>
      </w:r>
      <w:r w:rsidR="005C74FD">
        <w:rPr>
          <w:i/>
          <w:u w:val="single"/>
        </w:rPr>
        <w:t>do they</w:t>
      </w:r>
      <w:r w:rsidRPr="00B4592D">
        <w:rPr>
          <w:i/>
          <w:u w:val="single"/>
        </w:rPr>
        <w:t xml:space="preserve"> add over and above </w:t>
      </w:r>
      <w:r w:rsidR="00716D40">
        <w:rPr>
          <w:i/>
          <w:u w:val="single"/>
        </w:rPr>
        <w:t>conventional</w:t>
      </w:r>
      <w:r w:rsidR="00716D40" w:rsidRPr="00B4592D">
        <w:rPr>
          <w:i/>
          <w:u w:val="single"/>
        </w:rPr>
        <w:t xml:space="preserve"> </w:t>
      </w:r>
      <w:r w:rsidRPr="00B4592D">
        <w:rPr>
          <w:i/>
          <w:u w:val="single"/>
        </w:rPr>
        <w:t>data?</w:t>
      </w:r>
      <w:r>
        <w:t xml:space="preserve"> </w:t>
      </w:r>
      <w:r w:rsidR="003E0909">
        <w:br/>
      </w:r>
      <w:r>
        <w:t>With individuals opting to increasingly document their lives through digital platforms, social media data offer the potential to form intricate understandings of opinions, interactions with objects, locations, and other individuals</w:t>
      </w:r>
      <w:r w:rsidR="0040735E">
        <w:t xml:space="preserve"> </w:t>
      </w:r>
      <w:r w:rsidR="0040735E">
        <w:fldChar w:fldCharType="begin"/>
      </w:r>
      <w:r w:rsidR="00F10737">
        <w:instrText xml:space="preserve"> ADDIN EN.CITE &lt;EndNote&gt;&lt;Cite&gt;&lt;Author&gt;Lazer&lt;/Author&gt;&lt;Year&gt;2017&lt;/Year&gt;&lt;RecNum&gt;103&lt;/RecNum&gt;&lt;DisplayText&gt;(56)&lt;/DisplayText&gt;&lt;record&gt;&lt;rec-number&gt;103&lt;/rec-number&gt;&lt;foreign-keys&gt;&lt;key app="EN" db-id="a5p0vpaf92ztfgetearvvv2baxt0aada9wd2" timestamp="1502718149"&gt;103&lt;/key&gt;&lt;/foreign-keys&gt;&lt;ref-type name="Journal Article"&gt;17&lt;/ref-type&gt;&lt;contributors&gt;&lt;authors&gt;&lt;author&gt;Lazer, David&lt;/author&gt;&lt;author&gt;Radford, Jason&lt;/author&gt;&lt;/authors&gt;&lt;/contributors&gt;&lt;titles&gt;&lt;title&gt;Data ex machina: introduction to big data&lt;/title&gt;&lt;secondary-title&gt;Annual Review of Sociology&lt;/secondary-title&gt;&lt;/titles&gt;&lt;periodical&gt;&lt;full-title&gt;Annual Review of Sociology&lt;/full-title&gt;&lt;/periodical&gt;&lt;pages&gt;19-39&lt;/pages&gt;&lt;volume&gt;43&lt;/volume&gt;&lt;dates&gt;&lt;year&gt;2017&lt;/year&gt;&lt;/dates&gt;&lt;urls&gt;&lt;/urls&gt;&lt;/record&gt;&lt;/Cite&gt;&lt;/EndNote&gt;</w:instrText>
      </w:r>
      <w:r w:rsidR="0040735E">
        <w:fldChar w:fldCharType="separate"/>
      </w:r>
      <w:r w:rsidR="00F10737">
        <w:rPr>
          <w:noProof/>
        </w:rPr>
        <w:t>(56)</w:t>
      </w:r>
      <w:r w:rsidR="0040735E">
        <w:fldChar w:fldCharType="end"/>
      </w:r>
      <w:r>
        <w:t>. There is a paucity of data on social networks of individuals, and collecting ‘made’ data on the topic is both intensive and costly. Social media data offer cheaper and more comprehensive data on the issue, which can facilitate more in</w:t>
      </w:r>
      <w:r w:rsidR="003E0909">
        <w:t>-</w:t>
      </w:r>
      <w:r>
        <w:t xml:space="preserve">depth studies on human interactions (particularly international interactions which are rarely considered). This is important </w:t>
      </w:r>
      <w:r>
        <w:lastRenderedPageBreak/>
        <w:t xml:space="preserve">given that it has been previously demonstrated that social networks play important roles in understanding obesity </w:t>
      </w:r>
      <w:r w:rsidR="0040735E">
        <w:fldChar w:fldCharType="begin"/>
      </w:r>
      <w:r w:rsidR="00F10737">
        <w:instrText xml:space="preserve"> ADDIN EN.CITE &lt;EndNote&gt;&lt;Cite&gt;&lt;Author&gt;Christakis&lt;/Author&gt;&lt;Year&gt;2007&lt;/Year&gt;&lt;RecNum&gt;104&lt;/RecNum&gt;&lt;DisplayText&gt;(57)&lt;/DisplayText&gt;&lt;record&gt;&lt;rec-number&gt;104&lt;/rec-number&gt;&lt;foreign-keys&gt;&lt;key app="EN" db-id="a5p0vpaf92ztfgetearvvv2baxt0aada9wd2" timestamp="1502718287"&gt;104&lt;/key&gt;&lt;/foreign-keys&gt;&lt;ref-type name="Journal Article"&gt;17&lt;/ref-type&gt;&lt;contributors&gt;&lt;authors&gt;&lt;author&gt;Christakis, Nicholas A.&lt;/author&gt;&lt;author&gt;Fowler, James H.&lt;/author&gt;&lt;/authors&gt;&lt;/contributors&gt;&lt;titles&gt;&lt;title&gt;The spread of obesity in a large social network over 32 years&lt;/title&gt;&lt;secondary-title&gt;New Engl J Med&lt;/secondary-title&gt;&lt;/titles&gt;&lt;periodical&gt;&lt;full-title&gt;New Engl J Med&lt;/full-title&gt;&lt;/periodical&gt;&lt;pages&gt;370-379&lt;/pages&gt;&lt;volume&gt;357&lt;/volume&gt;&lt;dates&gt;&lt;year&gt;2007&lt;/year&gt;&lt;/dates&gt;&lt;urls&gt;&lt;/urls&gt;&lt;/record&gt;&lt;/Cite&gt;&lt;/EndNote&gt;</w:instrText>
      </w:r>
      <w:r w:rsidR="0040735E">
        <w:fldChar w:fldCharType="separate"/>
      </w:r>
      <w:r w:rsidR="00F10737">
        <w:rPr>
          <w:noProof/>
        </w:rPr>
        <w:t>(57)</w:t>
      </w:r>
      <w:r w:rsidR="0040735E">
        <w:fldChar w:fldCharType="end"/>
      </w:r>
      <w:r>
        <w:t>.</w:t>
      </w:r>
    </w:p>
    <w:p w14:paraId="1FCCC2E7" w14:textId="77777777" w:rsidR="001E1451" w:rsidRDefault="001E1451" w:rsidP="006D62B7">
      <w:pPr>
        <w:spacing w:line="480" w:lineRule="auto"/>
      </w:pPr>
    </w:p>
    <w:p w14:paraId="4F5401AF" w14:textId="521305CD" w:rsidR="00D35616" w:rsidRPr="007239D4" w:rsidRDefault="00D35616" w:rsidP="006D62B7">
      <w:pPr>
        <w:spacing w:line="480" w:lineRule="auto"/>
      </w:pPr>
      <w:r w:rsidRPr="00B4592D">
        <w:rPr>
          <w:i/>
          <w:u w:val="single"/>
        </w:rPr>
        <w:t xml:space="preserve">What are </w:t>
      </w:r>
      <w:r w:rsidR="005C74FD">
        <w:rPr>
          <w:i/>
          <w:u w:val="single"/>
        </w:rPr>
        <w:t>the</w:t>
      </w:r>
      <w:r w:rsidR="005C74FD" w:rsidRPr="00B4592D">
        <w:rPr>
          <w:i/>
          <w:u w:val="single"/>
        </w:rPr>
        <w:t xml:space="preserve"> </w:t>
      </w:r>
      <w:r w:rsidRPr="00B4592D">
        <w:rPr>
          <w:i/>
          <w:u w:val="single"/>
        </w:rPr>
        <w:t>limitations?</w:t>
      </w:r>
      <w:r w:rsidRPr="00FE71F6">
        <w:rPr>
          <w:i/>
        </w:rPr>
        <w:t xml:space="preserve"> </w:t>
      </w:r>
      <w:r w:rsidR="00E55D2A">
        <w:rPr>
          <w:i/>
        </w:rPr>
        <w:br/>
      </w:r>
      <w:r w:rsidRPr="00B4592D">
        <w:t>Few studies have engaged with the representativeness of social media data.</w:t>
      </w:r>
      <w:r>
        <w:t xml:space="preserve"> For example, studies using Twitter data are purely describing patterns within Twitter users only</w:t>
      </w:r>
      <w:r w:rsidR="00514288">
        <w:t xml:space="preserve">, </w:t>
      </w:r>
      <w:r w:rsidR="00364333">
        <w:t xml:space="preserve">who </w:t>
      </w:r>
      <w:r w:rsidR="00514288">
        <w:t xml:space="preserve">disproportionately represent younger age groups </w:t>
      </w:r>
      <w:r w:rsidR="00514288">
        <w:fldChar w:fldCharType="begin"/>
      </w:r>
      <w:r w:rsidR="00514288">
        <w:instrText xml:space="preserve"> ADDIN EN.CITE &lt;EndNote&gt;&lt;Cite&gt;&lt;Author&gt;Fox&lt;/Author&gt;&lt;Year&gt;2009&lt;/Year&gt;&lt;RecNum&gt;133&lt;/RecNum&gt;&lt;DisplayText&gt;(58)&lt;/DisplayText&gt;&lt;record&gt;&lt;rec-number&gt;133&lt;/rec-number&gt;&lt;foreign-keys&gt;&lt;key app="EN" db-id="a5p0vpaf92ztfgetearvvv2baxt0aada9wd2" timestamp="1507279798"&gt;133&lt;/key&gt;&lt;/foreign-keys&gt;&lt;ref-type name="Journal Article"&gt;17&lt;/ref-type&gt;&lt;contributors&gt;&lt;authors&gt;&lt;author&gt;Fox, S.&lt;/author&gt;&lt;author&gt;Zickuhr, K.&lt;/author&gt;&lt;author&gt;Smith, A.&lt;/author&gt;&lt;/authors&gt;&lt;/contributors&gt;&lt;titles&gt;&lt;title&gt;Twitter and status updating&lt;/title&gt;&lt;secondary-title&gt;Pew Internet &amp;amp; American Life Project&lt;/secondary-title&gt;&lt;/titles&gt;&lt;periodical&gt;&lt;full-title&gt;Pew Internet &amp;amp; American Life Project&lt;/full-title&gt;&lt;/periodical&gt;&lt;pages&gt;21&lt;/pages&gt;&lt;volume&gt;21&lt;/volume&gt;&lt;dates&gt;&lt;year&gt;2009&lt;/year&gt;&lt;/dates&gt;&lt;urls&gt;&lt;/urls&gt;&lt;/record&gt;&lt;/Cite&gt;&lt;/EndNote&gt;</w:instrText>
      </w:r>
      <w:r w:rsidR="00514288">
        <w:fldChar w:fldCharType="separate"/>
      </w:r>
      <w:r w:rsidR="00514288">
        <w:rPr>
          <w:noProof/>
        </w:rPr>
        <w:t>(58)</w:t>
      </w:r>
      <w:r w:rsidR="00514288">
        <w:fldChar w:fldCharType="end"/>
      </w:r>
      <w:r w:rsidR="00377C7D">
        <w:t xml:space="preserve">, or even within just those Twitter users who allow geotagging (estimated at just over 1%, </w:t>
      </w:r>
      <w:r w:rsidR="00377C7D">
        <w:fldChar w:fldCharType="begin"/>
      </w:r>
      <w:r w:rsidR="00377C7D">
        <w:instrText xml:space="preserve"> ADDIN EN.CITE &lt;EndNote&gt;&lt;Cite&gt;&lt;Author&gt;Pavalanathan&lt;/Author&gt;&lt;Year&gt;2015&lt;/Year&gt;&lt;RecNum&gt;135&lt;/RecNum&gt;&lt;DisplayText&gt;(59)&lt;/DisplayText&gt;&lt;record&gt;&lt;rec-number&gt;135&lt;/rec-number&gt;&lt;foreign-keys&gt;&lt;key app="EN" db-id="a5p0vpaf92ztfgetearvvv2baxt0aada9wd2" timestamp="1507285062"&gt;135&lt;/key&gt;&lt;/foreign-keys&gt;&lt;ref-type name="Journal Article"&gt;17&lt;/ref-type&gt;&lt;contributors&gt;&lt;authors&gt;&lt;author&gt;Pavalanathan, U.&lt;/author&gt;&lt;author&gt;Eisenstein, J.&lt;/author&gt;&lt;/authors&gt;&lt;/contributors&gt;&lt;titles&gt;&lt;title&gt;Confounds and consequences in geotagged Twitter data&lt;/title&gt;&lt;secondary-title&gt;arXiv preprint&lt;/secondary-title&gt;&lt;/titles&gt;&lt;periodical&gt;&lt;full-title&gt;arXiv preprint&lt;/full-title&gt;&lt;/periodical&gt;&lt;pages&gt;arXiv:1506.02275&lt;/pages&gt;&lt;edition&gt;Jun 7 2015&lt;/edition&gt;&lt;dates&gt;&lt;year&gt;2015&lt;/year&gt;&lt;/dates&gt;&lt;urls&gt;&lt;/urls&gt;&lt;/record&gt;&lt;/Cite&gt;&lt;/EndNote&gt;</w:instrText>
      </w:r>
      <w:r w:rsidR="00377C7D">
        <w:fldChar w:fldCharType="separate"/>
      </w:r>
      <w:r w:rsidR="00377C7D">
        <w:rPr>
          <w:noProof/>
        </w:rPr>
        <w:t>(59)</w:t>
      </w:r>
      <w:r w:rsidR="00377C7D">
        <w:fldChar w:fldCharType="end"/>
      </w:r>
      <w:r w:rsidR="00377C7D">
        <w:t xml:space="preserve">) </w:t>
      </w:r>
      <w:r>
        <w:t>. Moving beyond single platforms will not only improve the generalisability of findings, but also open up opportunities for understanding how individuals engage with the increasing digitalisation of life. Linked to this notion of representativeness, we cannot ignore the increasing proportion of ‘bots’ among social media sites</w:t>
      </w:r>
      <w:r w:rsidR="00F207C3">
        <w:t>.</w:t>
      </w:r>
      <w:r>
        <w:t xml:space="preserve"> </w:t>
      </w:r>
      <w:r w:rsidR="00F207C3">
        <w:t xml:space="preserve">Bots are automated social media accounts which post content with the aim of mimicking the behaviours of individuals. As such, they may contribute data to research </w:t>
      </w:r>
      <w:r w:rsidR="00796B49">
        <w:t xml:space="preserve">, </w:t>
      </w:r>
      <w:r w:rsidR="00F207C3">
        <w:t xml:space="preserve">introducing bias to analyses </w:t>
      </w:r>
      <w:r w:rsidR="0040735E">
        <w:fldChar w:fldCharType="begin"/>
      </w:r>
      <w:r w:rsidR="00377C7D">
        <w:instrText xml:space="preserve"> ADDIN EN.CITE &lt;EndNote&gt;&lt;Cite&gt;&lt;Author&gt;Ferrara&lt;/Author&gt;&lt;Year&gt;2016&lt;/Year&gt;&lt;RecNum&gt;105&lt;/RecNum&gt;&lt;DisplayText&gt;(60)&lt;/DisplayText&gt;&lt;record&gt;&lt;rec-number&gt;105&lt;/rec-number&gt;&lt;foreign-keys&gt;&lt;key app="EN" db-id="a5p0vpaf92ztfgetearvvv2baxt0aada9wd2" timestamp="1502718508"&gt;105&lt;/key&gt;&lt;/foreign-keys&gt;&lt;ref-type name="Journal Article"&gt;17&lt;/ref-type&gt;&lt;contributors&gt;&lt;authors&gt;&lt;author&gt;Ferrara, Emilio&lt;/author&gt;&lt;author&gt;Varol, Onur&lt;/author&gt;&lt;author&gt;Davis, Clayton&lt;/author&gt;&lt;author&gt;Menczer, Filippo&lt;/author&gt;&lt;author&gt;Flammini, Alessandro&lt;/author&gt;&lt;/authors&gt;&lt;/contributors&gt;&lt;titles&gt;&lt;title&gt;The rise of social bots&lt;/title&gt;&lt;secondary-title&gt;Communications of the ACM&lt;/secondary-title&gt;&lt;/titles&gt;&lt;periodical&gt;&lt;full-title&gt;Communications of the ACM&lt;/full-title&gt;&lt;/periodical&gt;&lt;pages&gt;96-104&lt;/pages&gt;&lt;volume&gt;59&lt;/volume&gt;&lt;number&gt;7&lt;/number&gt;&lt;dates&gt;&lt;year&gt;2016&lt;/year&gt;&lt;/dates&gt;&lt;urls&gt;&lt;/urls&gt;&lt;electronic-resource-num&gt;10.1145/2818717&lt;/electronic-resource-num&gt;&lt;/record&gt;&lt;/Cite&gt;&lt;/EndNote&gt;</w:instrText>
      </w:r>
      <w:r w:rsidR="0040735E">
        <w:fldChar w:fldCharType="separate"/>
      </w:r>
      <w:r w:rsidR="00377C7D">
        <w:rPr>
          <w:noProof/>
        </w:rPr>
        <w:t>(60)</w:t>
      </w:r>
      <w:r w:rsidR="0040735E">
        <w:fldChar w:fldCharType="end"/>
      </w:r>
      <w:r>
        <w:t xml:space="preserve">. Furthermore, our online personalities may not approximate who we are ‘offline’  </w:t>
      </w:r>
      <w:r w:rsidR="0040735E">
        <w:fldChar w:fldCharType="begin"/>
      </w:r>
      <w:r w:rsidR="00377C7D">
        <w:instrText xml:space="preserve"> ADDIN EN.CITE &lt;EndNote&gt;&lt;Cite&gt;&lt;Author&gt;Hongladarom&lt;/Author&gt;&lt;Year&gt;2011&lt;/Year&gt;&lt;RecNum&gt;106&lt;/RecNum&gt;&lt;DisplayText&gt;(61)&lt;/DisplayText&gt;&lt;record&gt;&lt;rec-number&gt;106&lt;/rec-number&gt;&lt;foreign-keys&gt;&lt;key app="EN" db-id="a5p0vpaf92ztfgetearvvv2baxt0aada9wd2" timestamp="1502718611"&gt;106&lt;/key&gt;&lt;/foreign-keys&gt;&lt;ref-type name="Journal Article"&gt;17&lt;/ref-type&gt;&lt;contributors&gt;&lt;authors&gt;&lt;author&gt;Hongladarom, Soraj&lt;/author&gt;&lt;/authors&gt;&lt;/contributors&gt;&lt;titles&gt;&lt;title&gt;Personal identity and the self in the online and offline world&lt;/title&gt;&lt;secondary-title&gt;Minds and Machines&lt;/secondary-title&gt;&lt;/titles&gt;&lt;periodical&gt;&lt;full-title&gt;Minds and Machines&lt;/full-title&gt;&lt;/periodical&gt;&lt;pages&gt;533&lt;/pages&gt;&lt;volume&gt;21&lt;/volume&gt;&lt;dates&gt;&lt;year&gt;2011&lt;/year&gt;&lt;/dates&gt;&lt;urls&gt;&lt;/urls&gt;&lt;/record&gt;&lt;/Cite&gt;&lt;/EndNote&gt;</w:instrText>
      </w:r>
      <w:r w:rsidR="0040735E">
        <w:fldChar w:fldCharType="separate"/>
      </w:r>
      <w:r w:rsidR="00377C7D">
        <w:rPr>
          <w:noProof/>
        </w:rPr>
        <w:t>(61)</w:t>
      </w:r>
      <w:r w:rsidR="0040735E">
        <w:fldChar w:fldCharType="end"/>
      </w:r>
      <w:r>
        <w:t xml:space="preserve">. </w:t>
      </w:r>
    </w:p>
    <w:p w14:paraId="49FE7C12" w14:textId="77777777" w:rsidR="00D35616" w:rsidRDefault="00D35616" w:rsidP="006D62B7">
      <w:pPr>
        <w:spacing w:line="480" w:lineRule="auto"/>
      </w:pPr>
    </w:p>
    <w:p w14:paraId="5EA2B9F2" w14:textId="6E41F1E0" w:rsidR="00A7492C" w:rsidRPr="00A7492C" w:rsidRDefault="00507EAA" w:rsidP="006D62B7">
      <w:pPr>
        <w:spacing w:line="480" w:lineRule="auto"/>
      </w:pPr>
      <w:r>
        <w:rPr>
          <w:b/>
        </w:rPr>
        <w:t>Smartphones &amp; wearable technologies</w:t>
      </w:r>
      <w:r w:rsidR="00090231">
        <w:rPr>
          <w:b/>
        </w:rPr>
        <w:br/>
      </w:r>
      <w:r w:rsidR="0097299A" w:rsidRPr="0097299A">
        <w:rPr>
          <w:i/>
          <w:u w:val="single"/>
        </w:rPr>
        <w:t xml:space="preserve">What </w:t>
      </w:r>
      <w:r w:rsidR="00E10455">
        <w:rPr>
          <w:i/>
          <w:u w:val="single"/>
        </w:rPr>
        <w:t xml:space="preserve">are </w:t>
      </w:r>
      <w:r w:rsidR="0097299A" w:rsidRPr="0097299A">
        <w:rPr>
          <w:i/>
          <w:u w:val="single"/>
        </w:rPr>
        <w:t>the data?</w:t>
      </w:r>
      <w:r w:rsidR="00DF1DA9">
        <w:br/>
      </w:r>
      <w:r w:rsidR="00A7492C">
        <w:t xml:space="preserve">Smartphones are increasingly </w:t>
      </w:r>
      <w:r w:rsidR="00EA0AFA">
        <w:t>pervasive</w:t>
      </w:r>
      <w:r w:rsidR="00A7492C">
        <w:t xml:space="preserve"> – estimates suggest almost 70% of US adults owned a smartphone in 2015 </w:t>
      </w:r>
      <w:r w:rsidR="00954037">
        <w:fldChar w:fldCharType="begin"/>
      </w:r>
      <w:r w:rsidR="00377C7D">
        <w:instrText xml:space="preserve"> ADDIN EN.CITE &lt;EndNote&gt;&lt;Cite&gt;&lt;Author&gt;Serrano&lt;/Author&gt;&lt;Year&gt;2016&lt;/Year&gt;&lt;RecNum&gt;37&lt;/RecNum&gt;&lt;DisplayText&gt;(62)&lt;/DisplayText&gt;&lt;record&gt;&lt;rec-number&gt;37&lt;/rec-number&gt;&lt;foreign-keys&gt;&lt;key app="EN" db-id="a5p0vpaf92ztfgetearvvv2baxt0aada9wd2" timestamp="1479479679"&gt;37&lt;/key&gt;&lt;/foreign-keys&gt;&lt;ref-type name="Journal Article"&gt;17&lt;/ref-type&gt;&lt;contributors&gt;&lt;authors&gt;&lt;author&gt;Serrano, Katrina J.&lt;/author&gt;&lt;author&gt;Yu, Mandi&lt;/author&gt;&lt;author&gt;Coa, Kisha I.&lt;/author&gt;&lt;author&gt;Collins, Linda M.&lt;/author&gt;&lt;author&gt;Atienza, Audie A.&lt;/author&gt;&lt;/authors&gt;&lt;/contributors&gt;&lt;auth-address&gt;National Cancer Institute, Bethesda, MD, United States. katrina.serrano@nih.gov.&lt;/auth-address&gt;&lt;titles&gt;&lt;title&gt;Mining Health App Data to Find More and Less Successful Weight Loss Subgroups&lt;/title&gt;&lt;secondary-title&gt;Journal Of Medical Internet Research&lt;/secondary-title&gt;&lt;/titles&gt;&lt;periodical&gt;&lt;full-title&gt;Journal Of Medical Internet Research&lt;/full-title&gt;&lt;/periodical&gt;&lt;pages&gt;e154-e154&lt;/pages&gt;&lt;volume&gt;18&lt;/volume&gt;&lt;number&gt;6&lt;/number&gt;&lt;keywords&gt;&lt;keyword&gt;classification&lt;/keyword&gt;&lt;keyword&gt;data mining&lt;/keyword&gt;&lt;keyword&gt;mobile app&lt;/keyword&gt;&lt;keyword&gt;mobile health&lt;/keyword&gt;&lt;keyword&gt;weight loss&lt;/keyword&gt;&lt;/keywords&gt;&lt;dates&gt;&lt;year&gt;2016&lt;/year&gt;&lt;/dates&gt;&lt;pub-location&gt;Canada&lt;/pub-location&gt;&lt;publisher&gt;JMIR Publications&lt;/publisher&gt;&lt;isbn&gt;1438-8871&lt;/isbn&gt;&lt;accession-num&gt;27301853&lt;/accession-num&gt;&lt;urls&gt;&lt;related-urls&gt;&lt;url&gt;http://proxy.library.lincoln.ac.uk/login?url=http://search.ebscohost.com/login.aspx?direct=true&amp;amp;db=cmedm&amp;amp;AN=27301853&amp;amp;site=ehost-live&lt;/url&gt;&lt;/related-urls&gt;&lt;/urls&gt;&lt;electronic-resource-num&gt;10.2196/jmir.5473&lt;/electronic-resource-num&gt;&lt;remote-database-name&gt;cmedm&lt;/remote-database-name&gt;&lt;remote-database-provider&gt;EBSCOhost&lt;/remote-database-provider&gt;&lt;/record&gt;&lt;/Cite&gt;&lt;/EndNote&gt;</w:instrText>
      </w:r>
      <w:r w:rsidR="00954037">
        <w:fldChar w:fldCharType="separate"/>
      </w:r>
      <w:r w:rsidR="00377C7D">
        <w:rPr>
          <w:noProof/>
        </w:rPr>
        <w:t>(62)</w:t>
      </w:r>
      <w:r w:rsidR="00954037">
        <w:fldChar w:fldCharType="end"/>
      </w:r>
      <w:r w:rsidR="00A7492C">
        <w:t xml:space="preserve">. With </w:t>
      </w:r>
      <w:r w:rsidR="00EA0AFA">
        <w:t xml:space="preserve">ever more </w:t>
      </w:r>
      <w:r w:rsidR="00A7492C">
        <w:t xml:space="preserve">sophisticated technology, </w:t>
      </w:r>
      <w:r w:rsidR="00EA0AFA">
        <w:t xml:space="preserve">many </w:t>
      </w:r>
      <w:r w:rsidR="00A7492C">
        <w:t xml:space="preserve">smartphones </w:t>
      </w:r>
      <w:r w:rsidR="00EA0AFA">
        <w:t xml:space="preserve">now </w:t>
      </w:r>
      <w:r w:rsidR="00A7492C">
        <w:t>incorporate a range of sensors and logs that open up opportunities for continuous collection of data in free-living environments.</w:t>
      </w:r>
      <w:r w:rsidR="00CE5FDB">
        <w:t xml:space="preserve"> Often used alongside smartphones, linked devices, such as wrist-worn activity monitors or heart-rate monitors (wearable technologies), are used to </w:t>
      </w:r>
      <w:r w:rsidR="00364333">
        <w:t xml:space="preserve">track </w:t>
      </w:r>
      <w:r w:rsidR="00CE5FDB">
        <w:t>a user’s behaviour and are often used to supplement ‘life-logs’. Data may be made available from device or app manufacturers.</w:t>
      </w:r>
    </w:p>
    <w:p w14:paraId="136E8901" w14:textId="72E90DA4" w:rsidR="0097299A" w:rsidRDefault="0097299A" w:rsidP="006D62B7">
      <w:pPr>
        <w:spacing w:line="480" w:lineRule="auto"/>
        <w:rPr>
          <w:i/>
          <w:u w:val="single"/>
        </w:rPr>
      </w:pPr>
      <w:r>
        <w:rPr>
          <w:i/>
          <w:u w:val="single"/>
        </w:rPr>
        <w:lastRenderedPageBreak/>
        <w:t xml:space="preserve">What </w:t>
      </w:r>
      <w:r w:rsidR="005C74FD">
        <w:rPr>
          <w:i/>
          <w:u w:val="single"/>
        </w:rPr>
        <w:t xml:space="preserve">have </w:t>
      </w:r>
      <w:r>
        <w:rPr>
          <w:i/>
          <w:u w:val="single"/>
        </w:rPr>
        <w:t>the data been used for?</w:t>
      </w:r>
    </w:p>
    <w:p w14:paraId="2D0233DA" w14:textId="0CC6120D" w:rsidR="00CE5FDB" w:rsidRDefault="00EA0AFA" w:rsidP="006D62B7">
      <w:pPr>
        <w:spacing w:line="480" w:lineRule="auto"/>
      </w:pPr>
      <w:r>
        <w:t xml:space="preserve">Studies have typically used smartphone data to describe physical activity outcomes, such as step counts, GPS movements or logged journeys. In this way, </w:t>
      </w:r>
      <w:r w:rsidR="00CE5FDB">
        <w:t xml:space="preserve">activity patterns </w:t>
      </w:r>
      <w:r>
        <w:t>have been explored</w:t>
      </w:r>
      <w:r w:rsidR="00CE5FDB">
        <w:t xml:space="preserve"> </w:t>
      </w:r>
      <w:r w:rsidR="00B66DBB">
        <w:t xml:space="preserve">across </w:t>
      </w:r>
      <w:r w:rsidR="00CE5FDB">
        <w:t>population</w:t>
      </w:r>
      <w:r w:rsidR="00B66DBB">
        <w:t>s</w:t>
      </w:r>
      <w:r w:rsidR="00CE5FDB">
        <w:t xml:space="preserve">, temporally </w:t>
      </w:r>
      <w:r w:rsidR="00B66DBB">
        <w:t>or</w:t>
      </w:r>
      <w:r w:rsidR="00CE5FDB">
        <w:t xml:space="preserve"> spatially</w:t>
      </w:r>
      <w:r w:rsidR="00851823">
        <w:t xml:space="preserve"> </w:t>
      </w:r>
      <w:r w:rsidR="008276C8">
        <w:fldChar w:fldCharType="begin">
          <w:fldData xml:space="preserve">PEVuZE5vdGU+PENpdGU+PEF1dGhvcj5BZGxha2hhPC9BdXRob3I+PFllYXI+MjAxNDwvWWVhcj48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</w:fldData>
        </w:fldChar>
      </w:r>
      <w:r w:rsidR="00377C7D">
        <w:instrText xml:space="preserve"> ADDIN EN.CITE </w:instrText>
      </w:r>
      <w:r w:rsidR="00377C7D">
        <w:fldChar w:fldCharType="begin">
          <w:fldData xml:space="preserve">PEVuZE5vdGU+PENpdGU+PEF1dGhvcj5BZGxha2hhPC9BdXRob3I+PFllYXI+MjAxNDwvWWVhcj48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</w:fldData>
        </w:fldChar>
      </w:r>
      <w:r w:rsidR="00377C7D">
        <w:instrText xml:space="preserve"> ADDIN EN.CITE.DATA </w:instrText>
      </w:r>
      <w:r w:rsidR="00377C7D">
        <w:fldChar w:fldCharType="end"/>
      </w:r>
      <w:r w:rsidR="008276C8">
        <w:fldChar w:fldCharType="separate"/>
      </w:r>
      <w:r w:rsidR="00377C7D">
        <w:rPr>
          <w:noProof/>
        </w:rPr>
        <w:t>(63-65)</w:t>
      </w:r>
      <w:r w:rsidR="008276C8">
        <w:fldChar w:fldCharType="end"/>
      </w:r>
      <w:r w:rsidR="00CE5FDB">
        <w:t xml:space="preserve">. </w:t>
      </w:r>
      <w:r>
        <w:t>There is</w:t>
      </w:r>
      <w:r w:rsidR="000E753B">
        <w:t xml:space="preserve"> some overlap </w:t>
      </w:r>
      <w:r>
        <w:t xml:space="preserve">here </w:t>
      </w:r>
      <w:r w:rsidR="000E753B">
        <w:t>with geospatial</w:t>
      </w:r>
      <w:r>
        <w:t xml:space="preserve"> data, where smartphone-integrated GPS can be triangulated with app data to describe the use of neighbourhoods or environments</w:t>
      </w:r>
      <w:r w:rsidR="000E753B">
        <w:t xml:space="preserve">. </w:t>
      </w:r>
      <w:r>
        <w:t>As many smartphones and apps are widely utilised, the data can be used to make international comparisons, for example, correlating activity levels</w:t>
      </w:r>
      <w:r w:rsidR="00CE5FDB">
        <w:t xml:space="preserve"> (</w:t>
      </w:r>
      <w:r>
        <w:t>using step-counts</w:t>
      </w:r>
      <w:r w:rsidR="00CE5FDB">
        <w:t xml:space="preserve">) with national obesity trends </w:t>
      </w:r>
      <w:r w:rsidR="00A661EC">
        <w:fldChar w:fldCharType="begin"/>
      </w:r>
      <w:r w:rsidR="00377C7D">
        <w:instrText xml:space="preserve"> ADDIN EN.CITE &lt;EndNote&gt;&lt;Cite&gt;&lt;Author&gt;Althoff&lt;/Author&gt;&lt;Year&gt;2017&lt;/Year&gt;&lt;RecNum&gt;114&lt;/RecNum&gt;&lt;DisplayText&gt;(66)&lt;/DisplayText&gt;&lt;record&gt;&lt;rec-number&gt;114&lt;/rec-number&gt;&lt;foreign-keys&gt;&lt;key app="EN" db-id="a5p0vpaf92ztfgetearvvv2baxt0aada9wd2" timestamp="1504873539"&gt;114&lt;/key&gt;&lt;/foreign-keys&gt;&lt;ref-type name="Journal Article"&gt;17&lt;/ref-type&gt;&lt;contributors&gt;&lt;authors&gt;&lt;author&gt;Althoff, Tim&lt;/author&gt;&lt;author&gt;Sosic, Rok&lt;/author&gt;&lt;author&gt;Hicks, Jennifer L.&lt;/author&gt;&lt;author&gt;King, Abby C&lt;/author&gt;&lt;author&gt;Delp, Scott L.&lt;/author&gt;&lt;author&gt;Leskovec, Jure&lt;/author&gt;&lt;/authors&gt;&lt;/contributors&gt;&lt;titles&gt;&lt;title&gt;Large-scale physical activity data reveal worldwide activity inequality&lt;/title&gt;&lt;secondary-title&gt;Nature&lt;/secondary-title&gt;&lt;/titles&gt;&lt;periodical&gt;&lt;full-title&gt;Nature&lt;/full-title&gt;&lt;/periodical&gt;&lt;pages&gt;336-339&lt;/pages&gt;&lt;volume&gt;547&lt;/volume&gt;&lt;dates&gt;&lt;year&gt;2017&lt;/year&gt;&lt;/dates&gt;&lt;urls&gt;&lt;/urls&gt;&lt;electronic-resource-num&gt;10.1038/nature23018&lt;/electronic-resource-num&gt;&lt;/record&gt;&lt;/Cite&gt;&lt;/EndNote&gt;</w:instrText>
      </w:r>
      <w:r w:rsidR="00A661EC">
        <w:fldChar w:fldCharType="separate"/>
      </w:r>
      <w:r w:rsidR="00377C7D">
        <w:rPr>
          <w:noProof/>
        </w:rPr>
        <w:t>(66)</w:t>
      </w:r>
      <w:r w:rsidR="00A661EC">
        <w:fldChar w:fldCharType="end"/>
      </w:r>
      <w:r w:rsidR="00851823">
        <w:t xml:space="preserve">. </w:t>
      </w:r>
      <w:r>
        <w:t>Smartphone data have also been used to e</w:t>
      </w:r>
      <w:r w:rsidR="00CE5FDB">
        <w:t>valuate intervention</w:t>
      </w:r>
      <w:r>
        <w:t>s: Heesch et al</w:t>
      </w:r>
      <w:r w:rsidR="00A661EC">
        <w:t xml:space="preserve"> </w:t>
      </w:r>
      <w:r w:rsidR="00A661EC">
        <w:fldChar w:fldCharType="begin"/>
      </w:r>
      <w:r w:rsidR="00377C7D">
        <w:instrText xml:space="preserve"> ADDIN EN.CITE &lt;EndNote&gt;&lt;Cite ExcludeAuth="1"&gt;&lt;Author&gt;Heesch&lt;/Author&gt;&lt;Year&gt;2016&lt;/Year&gt;&lt;RecNum&gt;117&lt;/RecNum&gt;&lt;DisplayText&gt;(67)&lt;/DisplayText&gt;&lt;record&gt;&lt;rec-number&gt;117&lt;/rec-number&gt;&lt;foreign-keys&gt;&lt;key app="EN" db-id="a5p0vpaf92ztfgetearvvv2baxt0aada9wd2" timestamp="1504873870"&gt;117&lt;/key&gt;&lt;/foreign-keys&gt;&lt;ref-type name="Journal Article"&gt;17&lt;/ref-type&gt;&lt;contributors&gt;&lt;authors&gt;&lt;author&gt;Heesch, Kristiann C&lt;/author&gt;&lt;author&gt;Langdon, Michael&lt;/author&gt;&lt;/authors&gt;&lt;/contributors&gt;&lt;titles&gt;&lt;title&gt;The usefulness of GPS bicycle tracking data for evaluating the impact of infrastructure change on cycling behaviour&lt;/title&gt;&lt;secondary-title&gt;Health Promotion Journal of Australia&lt;/secondary-title&gt;&lt;/titles&gt;&lt;periodical&gt;&lt;full-title&gt;Health Promotion Journal of Australia&lt;/full-title&gt;&lt;/periodical&gt;&lt;pages&gt;222-229&lt;/pages&gt;&lt;volume&gt;27&lt;/volume&gt;&lt;dates&gt;&lt;year&gt;2016&lt;/year&gt;&lt;/dates&gt;&lt;urls&gt;&lt;/urls&gt;&lt;/record&gt;&lt;/Cite&gt;&lt;/EndNote&gt;</w:instrText>
      </w:r>
      <w:r w:rsidR="00A661EC">
        <w:fldChar w:fldCharType="separate"/>
      </w:r>
      <w:r w:rsidR="00377C7D">
        <w:rPr>
          <w:noProof/>
        </w:rPr>
        <w:t>(67)</w:t>
      </w:r>
      <w:r w:rsidR="00A661EC">
        <w:fldChar w:fldCharType="end"/>
      </w:r>
      <w:r>
        <w:t xml:space="preserve"> </w:t>
      </w:r>
      <w:r w:rsidR="00A661EC">
        <w:fldChar w:fldCharType="begin"/>
      </w:r>
      <w:r w:rsidR="00A661EC">
        <w:instrText xml:space="preserve"> ADDIN EN.CITE &lt;EndNote&gt;&lt;Cite ExcludeAuth="1" ExcludeYear="1" Hidden="1"&gt;&lt;Author&gt;Heesch&lt;/Author&gt;&lt;Year&gt;2016&lt;/Year&gt;&lt;RecNum&gt;117&lt;/RecNum&gt;&lt;record&gt;&lt;rec-number&gt;117&lt;/rec-number&gt;&lt;foreign-keys&gt;&lt;key app="EN" db-id="a5p0vpaf92ztfgetearvvv2baxt0aada9wd2" timestamp="1504873870"&gt;117&lt;/key&gt;&lt;/foreign-keys&gt;&lt;ref-type name="Journal Article"&gt;17&lt;/ref-type&gt;&lt;contributors&gt;&lt;authors&gt;&lt;author&gt;Heesch, Kristiann C&lt;/author&gt;&lt;author&gt;Langdon, Michael&lt;/author&gt;&lt;/authors&gt;&lt;/contributors&gt;&lt;titles&gt;&lt;title&gt;The usefulness of GPS bicycle tracking data for evaluating the impact of infrastructure change on cycling behaviour&lt;/title&gt;&lt;secondary-title&gt;Health Promotion Journal of Australia&lt;/secondary-title&gt;&lt;/titles&gt;&lt;periodical&gt;&lt;full-title&gt;Health Promotion Journal of Australia&lt;/full-title&gt;&lt;/periodical&gt;&lt;pages&gt;222-229&lt;/pages&gt;&lt;volume&gt;27&lt;/volume&gt;&lt;dates&gt;&lt;year&gt;2016&lt;/year&gt;&lt;/dates&gt;&lt;urls&gt;&lt;/urls&gt;&lt;/record&gt;&lt;/Cite&gt;&lt;Cite&gt;&lt;Author&gt;Heesch&lt;/Author&gt;&lt;Year&gt;2016&lt;/Year&gt;&lt;RecNum&gt;117&lt;/RecNum&gt;&lt;record&gt;&lt;rec-number&gt;117&lt;/rec-number&gt;&lt;foreign-keys&gt;&lt;key app="EN" db-id="a5p0vpaf92ztfgetearvvv2baxt0aada9wd2" timestamp="1504873870"&gt;117&lt;/key&gt;&lt;/foreign-keys&gt;&lt;ref-type name="Journal Article"&gt;17&lt;/ref-type&gt;&lt;contributors&gt;&lt;authors&gt;&lt;author&gt;Heesch, Kristiann C&lt;/author&gt;&lt;author&gt;Langdon, Michael&lt;/author&gt;&lt;/authors&gt;&lt;/contributors&gt;&lt;titles&gt;&lt;title&gt;The usefulness of GPS bicycle tracking data for evaluating the impact of infrastructure change on cycling behaviour&lt;/title&gt;&lt;secondary-title&gt;Health Promotion Journal of Australia&lt;/secondary-title&gt;&lt;/titles&gt;&lt;periodical&gt;&lt;full-title&gt;Health Promotion Journal of Australia&lt;/full-title&gt;&lt;/periodical&gt;&lt;pages&gt;222-229&lt;/pages&gt;&lt;volume&gt;27&lt;/volume&gt;&lt;dates&gt;&lt;year&gt;2016&lt;/year&gt;&lt;/dates&gt;&lt;urls&gt;&lt;/urls&gt;&lt;/record&gt;&lt;/Cite&gt;&lt;/EndNote&gt;</w:instrText>
      </w:r>
      <w:r w:rsidR="00A661EC">
        <w:fldChar w:fldCharType="end"/>
      </w:r>
      <w:r>
        <w:t>examine cycling behaviour before and after</w:t>
      </w:r>
      <w:r w:rsidR="00A661EC">
        <w:t xml:space="preserve"> infrastructure changes</w:t>
      </w:r>
      <w:r w:rsidR="00CE5FDB">
        <w:t xml:space="preserve">. </w:t>
      </w:r>
      <w:r>
        <w:t>Other uses include a</w:t>
      </w:r>
      <w:r w:rsidR="00851823">
        <w:t>ssess</w:t>
      </w:r>
      <w:r>
        <w:t>ing the</w:t>
      </w:r>
      <w:r w:rsidR="00851823">
        <w:t xml:space="preserve"> influence of smartphone games on </w:t>
      </w:r>
      <w:r>
        <w:t>physical activity</w:t>
      </w:r>
      <w:r w:rsidR="00851823">
        <w:t xml:space="preserve"> (</w:t>
      </w:r>
      <w:r>
        <w:t>Pok</w:t>
      </w:r>
      <w:r w:rsidR="00DE2384">
        <w:t>é</w:t>
      </w:r>
      <w:r>
        <w:t xml:space="preserve">mon GO </w:t>
      </w:r>
      <w:r w:rsidR="00A661EC">
        <w:fldChar w:fldCharType="begin"/>
      </w:r>
      <w:r w:rsidR="00377C7D">
        <w:instrText xml:space="preserve"> ADDIN EN.CITE &lt;EndNote&gt;&lt;Cite&gt;&lt;Author&gt;Xian&lt;/Author&gt;&lt;Year&gt;2017&lt;/Year&gt;&lt;RecNum&gt;113&lt;/RecNum&gt;&lt;DisplayText&gt;(68, 69)&lt;/DisplayText&gt;&lt;record&gt;&lt;rec-number&gt;113&lt;/rec-number&gt;&lt;foreign-keys&gt;&lt;key app="EN" db-id="a5p0vpaf92ztfgetearvvv2baxt0aada9wd2" timestamp="1504873364"&gt;113&lt;/key&gt;&lt;/foreign-keys&gt;&lt;ref-type name="Journal Article"&gt;17&lt;/ref-type&gt;&lt;contributors&gt;&lt;authors&gt;&lt;author&gt;Xian, Ying&lt;/author&gt;&lt;author&gt;Xu, Hanzhang&lt;/author&gt;&lt;author&gt;Xu, Haolin&lt;/author&gt;&lt;author&gt;Liang, Li&lt;/author&gt;&lt;author&gt;Hernandez, Adrian F&lt;/author&gt;&lt;author&gt;Wang, Tracy Y&lt;/author&gt;&lt;author&gt;Peterson, Eric D&lt;/author&gt;&lt;/authors&gt;&lt;/contributors&gt;&lt;titles&gt;&lt;title&gt;An initial evaluation of the impact of Pokemon GO on physical activity&lt;/title&gt;&lt;secondary-title&gt;J Am Heart Assoc&lt;/secondary-title&gt;&lt;/titles&gt;&lt;periodical&gt;&lt;full-title&gt;J Am Heart Assoc&lt;/full-title&gt;&lt;/periodical&gt;&lt;pages&gt;e005341&lt;/pages&gt;&lt;volume&gt;6&lt;/volume&gt;&lt;dates&gt;&lt;year&gt;2017&lt;/year&gt;&lt;/dates&gt;&lt;urls&gt;&lt;/urls&gt;&lt;electronic-resource-num&gt;10.1161/JAHA.116.005341&lt;/electronic-resource-num&gt;&lt;/record&gt;&lt;/Cite&gt;&lt;Cite&gt;&lt;Author&gt;Howe&lt;/Author&gt;&lt;Year&gt;2016&lt;/Year&gt;&lt;RecNum&gt;112&lt;/RecNum&gt;&lt;record&gt;&lt;rec-number&gt;112&lt;/rec-number&gt;&lt;foreign-keys&gt;&lt;key app="EN" db-id="a5p0vpaf92ztfgetearvvv2baxt0aada9wd2" timestamp="1504873249"&gt;112&lt;/key&gt;&lt;/foreign-keys&gt;&lt;ref-type name="Journal Article"&gt;17&lt;/ref-type&gt;&lt;contributors&gt;&lt;authors&gt;&lt;author&gt;Howe, Katherine B&lt;/author&gt;&lt;author&gt;Suharlim, Christian&lt;/author&gt;&lt;author&gt;Ueda, Peter&lt;/author&gt;&lt;author&gt;Howe, Daniel&lt;/author&gt;&lt;author&gt;Kawachi, Ichiro&lt;/author&gt;&lt;author&gt;Rimm, Eric B&lt;/author&gt;&lt;/authors&gt;&lt;/contributors&gt;&lt;titles&gt;&lt;title&gt;Gotta catch&amp;apos;em all! Pokemon GO and physical activity among young adults: difference in differences study&lt;/title&gt;&lt;secondary-title&gt;BMJ&lt;/secondary-title&gt;&lt;/titles&gt;&lt;periodical&gt;&lt;full-title&gt;BMJ&lt;/full-title&gt;&lt;/periodical&gt;&lt;pages&gt;i6270&lt;/pages&gt;&lt;volume&gt;355&lt;/volume&gt;&lt;dates&gt;&lt;year&gt;2016&lt;/year&gt;&lt;/dates&gt;&lt;urls&gt;&lt;/urls&gt;&lt;electronic-resource-num&gt;10.1136/bmj.i6270&lt;/electronic-resource-num&gt;&lt;/record&gt;&lt;/Cite&gt;&lt;/EndNote&gt;</w:instrText>
      </w:r>
      <w:r w:rsidR="00A661EC">
        <w:fldChar w:fldCharType="separate"/>
      </w:r>
      <w:r w:rsidR="00377C7D">
        <w:rPr>
          <w:noProof/>
        </w:rPr>
        <w:t>(68, 69)</w:t>
      </w:r>
      <w:r w:rsidR="00A661EC">
        <w:fldChar w:fldCharType="end"/>
      </w:r>
      <w:r>
        <w:t>), or characterising</w:t>
      </w:r>
      <w:r w:rsidR="00851823">
        <w:t xml:space="preserve"> successful users of </w:t>
      </w:r>
      <w:r>
        <w:t xml:space="preserve">a </w:t>
      </w:r>
      <w:r w:rsidR="00851823">
        <w:t>weight-loss app (</w:t>
      </w:r>
      <w:r>
        <w:t xml:space="preserve">Lose It!; </w:t>
      </w:r>
      <w:r w:rsidR="00A661EC">
        <w:fldChar w:fldCharType="begin"/>
      </w:r>
      <w:r w:rsidR="00377C7D">
        <w:instrText xml:space="preserve"> ADDIN EN.CITE &lt;EndNote&gt;&lt;Cite&gt;&lt;Author&gt;Serrano&lt;/Author&gt;&lt;Year&gt;2016&lt;/Year&gt;&lt;RecNum&gt;37&lt;/RecNum&gt;&lt;DisplayText&gt;(62)&lt;/DisplayText&gt;&lt;record&gt;&lt;rec-number&gt;37&lt;/rec-number&gt;&lt;foreign-keys&gt;&lt;key app="EN" db-id="a5p0vpaf92ztfgetearvvv2baxt0aada9wd2" timestamp="1479479679"&gt;37&lt;/key&gt;&lt;/foreign-keys&gt;&lt;ref-type name="Journal Article"&gt;17&lt;/ref-type&gt;&lt;contributors&gt;&lt;authors&gt;&lt;author&gt;Serrano, Katrina J.&lt;/author&gt;&lt;author&gt;Yu, Mandi&lt;/author&gt;&lt;author&gt;Coa, Kisha I.&lt;/author&gt;&lt;author&gt;Collins, Linda M.&lt;/author&gt;&lt;author&gt;Atienza, Audie A.&lt;/author&gt;&lt;/authors&gt;&lt;/contributors&gt;&lt;auth-address&gt;National Cancer Institute, Bethesda, MD, United States. katrina.serrano@nih.gov.&lt;/auth-address&gt;&lt;titles&gt;&lt;title&gt;Mining Health App Data to Find More and Less Successful Weight Loss Subgroups&lt;/title&gt;&lt;secondary-title&gt;Journal Of Medical Internet Research&lt;/secondary-title&gt;&lt;/titles&gt;&lt;periodical&gt;&lt;full-title&gt;Journal Of Medical Internet Research&lt;/full-title&gt;&lt;/periodical&gt;&lt;pages&gt;e154-e154&lt;/pages&gt;&lt;volume&gt;18&lt;/volume&gt;&lt;number&gt;6&lt;/number&gt;&lt;keywords&gt;&lt;keyword&gt;classification&lt;/keyword&gt;&lt;keyword&gt;data mining&lt;/keyword&gt;&lt;keyword&gt;mobile app&lt;/keyword&gt;&lt;keyword&gt;mobile health&lt;/keyword&gt;&lt;keyword&gt;weight loss&lt;/keyword&gt;&lt;/keywords&gt;&lt;dates&gt;&lt;year&gt;2016&lt;/year&gt;&lt;/dates&gt;&lt;pub-location&gt;Canada&lt;/pub-location&gt;&lt;publisher&gt;JMIR Publications&lt;/publisher&gt;&lt;isbn&gt;1438-8871&lt;/isbn&gt;&lt;accession-num&gt;27301853&lt;/accession-num&gt;&lt;urls&gt;&lt;related-urls&gt;&lt;url&gt;http://proxy.library.lincoln.ac.uk/login?url=http://search.ebscohost.com/login.aspx?direct=true&amp;amp;db=cmedm&amp;amp;AN=27301853&amp;amp;site=ehost-live&lt;/url&gt;&lt;/related-urls&gt;&lt;/urls&gt;&lt;electronic-resource-num&gt;10.2196/jmir.5473&lt;/electronic-resource-num&gt;&lt;remote-database-name&gt;cmedm&lt;/remote-database-name&gt;&lt;remote-database-provider&gt;EBSCOhost&lt;/remote-database-provider&gt;&lt;/record&gt;&lt;/Cite&gt;&lt;/EndNote&gt;</w:instrText>
      </w:r>
      <w:r w:rsidR="00A661EC">
        <w:fldChar w:fldCharType="separate"/>
      </w:r>
      <w:r w:rsidR="00377C7D">
        <w:rPr>
          <w:noProof/>
        </w:rPr>
        <w:t>(62)</w:t>
      </w:r>
      <w:r w:rsidR="00A661EC">
        <w:fldChar w:fldCharType="end"/>
      </w:r>
      <w:r w:rsidR="00851823">
        <w:t>).</w:t>
      </w:r>
    </w:p>
    <w:p w14:paraId="383E11D8" w14:textId="77777777" w:rsidR="001E1451" w:rsidRPr="00CE5FDB" w:rsidRDefault="001E1451" w:rsidP="006D62B7">
      <w:pPr>
        <w:spacing w:line="480" w:lineRule="auto"/>
      </w:pPr>
    </w:p>
    <w:p w14:paraId="7200FCC7" w14:textId="04B637BD" w:rsidR="0097299A" w:rsidRDefault="0097299A" w:rsidP="006D62B7">
      <w:pPr>
        <w:spacing w:line="480" w:lineRule="auto"/>
        <w:rPr>
          <w:i/>
          <w:u w:val="single"/>
        </w:rPr>
      </w:pPr>
      <w:r>
        <w:rPr>
          <w:i/>
          <w:u w:val="single"/>
        </w:rPr>
        <w:t xml:space="preserve">What </w:t>
      </w:r>
      <w:r w:rsidR="005C74FD">
        <w:rPr>
          <w:i/>
          <w:u w:val="single"/>
        </w:rPr>
        <w:t>do they</w:t>
      </w:r>
      <w:r>
        <w:rPr>
          <w:i/>
          <w:u w:val="single"/>
        </w:rPr>
        <w:t xml:space="preserve"> add over and above </w:t>
      </w:r>
      <w:r w:rsidR="00716D40">
        <w:rPr>
          <w:i/>
          <w:u w:val="single"/>
        </w:rPr>
        <w:t xml:space="preserve">conventional </w:t>
      </w:r>
      <w:r>
        <w:rPr>
          <w:i/>
          <w:u w:val="single"/>
        </w:rPr>
        <w:t>data?</w:t>
      </w:r>
    </w:p>
    <w:p w14:paraId="07BEF779" w14:textId="4A550C45" w:rsidR="000E753B" w:rsidRDefault="001D0E11" w:rsidP="006D62B7">
      <w:pPr>
        <w:spacing w:line="480" w:lineRule="auto"/>
      </w:pPr>
      <w:r>
        <w:t xml:space="preserve">A key advantage of smartphone data is the wide-scale coverage, often international. This enables research that is broad in geographic scope, and large data sets offer additional analytical possibilities by being split into ‘training’ and ‘validation’ subsets </w:t>
      </w:r>
      <w:r>
        <w:fldChar w:fldCharType="begin"/>
      </w:r>
      <w:r w:rsidR="00377C7D">
        <w:instrText xml:space="preserve"> ADDIN EN.CITE &lt;EndNote&gt;&lt;Cite&gt;&lt;Author&gt;Serrano&lt;/Author&gt;&lt;Year&gt;2016&lt;/Year&gt;&lt;RecNum&gt;37&lt;/RecNum&gt;&lt;DisplayText&gt;(62)&lt;/DisplayText&gt;&lt;record&gt;&lt;rec-number&gt;37&lt;/rec-number&gt;&lt;foreign-keys&gt;&lt;key app="EN" db-id="a5p0vpaf92ztfgetearvvv2baxt0aada9wd2" timestamp="1479479679"&gt;37&lt;/key&gt;&lt;/foreign-keys&gt;&lt;ref-type name="Journal Article"&gt;17&lt;/ref-type&gt;&lt;contributors&gt;&lt;authors&gt;&lt;author&gt;Serrano, Katrina J.&lt;/author&gt;&lt;author&gt;Yu, Mandi&lt;/author&gt;&lt;author&gt;Coa, Kisha I.&lt;/author&gt;&lt;author&gt;Collins, Linda M.&lt;/author&gt;&lt;author&gt;Atienza, Audie A.&lt;/author&gt;&lt;/authors&gt;&lt;/contributors&gt;&lt;auth-address&gt;National Cancer Institute, Bethesda, MD, United States. katrina.serrano@nih.gov.&lt;/auth-address&gt;&lt;titles&gt;&lt;title&gt;Mining Health App Data to Find More and Less Successful Weight Loss Subgroups&lt;/title&gt;&lt;secondary-title&gt;Journal Of Medical Internet Research&lt;/secondary-title&gt;&lt;/titles&gt;&lt;periodical&gt;&lt;full-title&gt;Journal Of Medical Internet Research&lt;/full-title&gt;&lt;/periodical&gt;&lt;pages&gt;e154-e154&lt;/pages&gt;&lt;volume&gt;18&lt;/volume&gt;&lt;number&gt;6&lt;/number&gt;&lt;keywords&gt;&lt;keyword&gt;classification&lt;/keyword&gt;&lt;keyword&gt;data mining&lt;/keyword&gt;&lt;keyword&gt;mobile app&lt;/keyword&gt;&lt;keyword&gt;mobile health&lt;/keyword&gt;&lt;keyword&gt;weight loss&lt;/keyword&gt;&lt;/keywords&gt;&lt;dates&gt;&lt;year&gt;2016&lt;/year&gt;&lt;/dates&gt;&lt;pub-location&gt;Canada&lt;/pub-location&gt;&lt;publisher&gt;JMIR Publications&lt;/publisher&gt;&lt;isbn&gt;1438-8871&lt;/isbn&gt;&lt;accession-num&gt;27301853&lt;/accession-num&gt;&lt;urls&gt;&lt;related-urls&gt;&lt;url&gt;http://proxy.library.lincoln.ac.uk/login?url=http://search.ebscohost.com/login.aspx?direct=true&amp;amp;db=cmedm&amp;amp;AN=27301853&amp;amp;site=ehost-live&lt;/url&gt;&lt;/related-urls&gt;&lt;/urls&gt;&lt;electronic-resource-num&gt;10.2196/jmir.5473&lt;/electronic-resource-num&gt;&lt;remote-database-name&gt;cmedm&lt;/remote-database-name&gt;&lt;remote-database-provider&gt;EBSCOhost&lt;/remote-database-provider&gt;&lt;/record&gt;&lt;/Cite&gt;&lt;/EndNote&gt;</w:instrText>
      </w:r>
      <w:r>
        <w:fldChar w:fldCharType="separate"/>
      </w:r>
      <w:r w:rsidR="00377C7D">
        <w:rPr>
          <w:noProof/>
        </w:rPr>
        <w:t>(62)</w:t>
      </w:r>
      <w:r>
        <w:fldChar w:fldCharType="end"/>
      </w:r>
      <w:r>
        <w:t xml:space="preserve">. In addition, </w:t>
      </w:r>
      <w:r w:rsidR="0086514E">
        <w:t xml:space="preserve">where data recording is </w:t>
      </w:r>
      <w:r>
        <w:t>‘passive’ and continuous</w:t>
      </w:r>
      <w:r w:rsidR="0086514E">
        <w:t>,</w:t>
      </w:r>
      <w:r>
        <w:t xml:space="preserve"> </w:t>
      </w:r>
      <w:r w:rsidR="0086514E">
        <w:t xml:space="preserve"> there is </w:t>
      </w:r>
      <w:r>
        <w:t xml:space="preserve">a lower respondent burden than many </w:t>
      </w:r>
      <w:r w:rsidR="00716D40">
        <w:t xml:space="preserve">conventional </w:t>
      </w:r>
      <w:r>
        <w:t>methods, with pote</w:t>
      </w:r>
      <w:r w:rsidR="00EF2753">
        <w:t xml:space="preserve">ntial benefits for participant </w:t>
      </w:r>
      <w:r>
        <w:t>adherence</w:t>
      </w:r>
      <w:r w:rsidR="00C45D67">
        <w:t xml:space="preserve"> and longitudinal data collection</w:t>
      </w:r>
      <w:r>
        <w:t xml:space="preserve">. </w:t>
      </w:r>
      <w:r w:rsidR="00BF6B4D">
        <w:t xml:space="preserve">Apps which </w:t>
      </w:r>
      <w:r w:rsidR="00A0156E">
        <w:t>require</w:t>
      </w:r>
      <w:r w:rsidR="00BF6B4D">
        <w:t xml:space="preserve"> users </w:t>
      </w:r>
      <w:r w:rsidR="00A0156E">
        <w:t>to actively log</w:t>
      </w:r>
      <w:r w:rsidR="00BF6B4D">
        <w:t xml:space="preserve"> information (i.e. </w:t>
      </w:r>
      <w:r w:rsidR="00A0156E">
        <w:t>the data are</w:t>
      </w:r>
      <w:r w:rsidR="00BF6B4D">
        <w:t xml:space="preserve"> non-passively generate</w:t>
      </w:r>
      <w:r w:rsidR="00A0156E">
        <w:t>d</w:t>
      </w:r>
      <w:r w:rsidR="00BF6B4D">
        <w:t xml:space="preserve">) often include prompts and reminders, </w:t>
      </w:r>
      <w:r w:rsidR="00A0156E">
        <w:t>and thus may</w:t>
      </w:r>
      <w:r w:rsidR="00BF6B4D">
        <w:t xml:space="preserve"> </w:t>
      </w:r>
      <w:r w:rsidR="00A0156E">
        <w:t>offer similar advantages as</w:t>
      </w:r>
      <w:r w:rsidR="00BF6B4D">
        <w:t xml:space="preserve"> </w:t>
      </w:r>
      <w:r w:rsidR="00A0156E">
        <w:t xml:space="preserve">recognised for </w:t>
      </w:r>
      <w:r w:rsidR="00BF6B4D">
        <w:t>Ecological Momentary Assessment</w:t>
      </w:r>
      <w:r w:rsidR="00A0156E">
        <w:t xml:space="preserve"> </w:t>
      </w:r>
      <w:r w:rsidR="00A0156E">
        <w:fldChar w:fldCharType="begin"/>
      </w:r>
      <w:r w:rsidR="00A0156E">
        <w:instrText xml:space="preserve"> ADDIN EN.CITE &lt;EndNote&gt;&lt;Cite&gt;&lt;Author&gt;Shiffman&lt;/Author&gt;&lt;Year&gt;2008&lt;/Year&gt;&lt;RecNum&gt;136&lt;/RecNum&gt;&lt;DisplayText&gt;(70)&lt;/DisplayText&gt;&lt;record&gt;&lt;rec-number&gt;136&lt;/rec-number&gt;&lt;foreign-keys&gt;&lt;key app="EN" db-id="a5p0vpaf92ztfgetearvvv2baxt0aada9wd2" timestamp="1507287466"&gt;136&lt;/key&gt;&lt;/foreign-keys&gt;&lt;ref-type name="Journal Article"&gt;17&lt;/ref-type&gt;&lt;contributors&gt;&lt;authors&gt;&lt;author&gt;Shiffman, S.&lt;/author&gt;&lt;author&gt;Stone, A. A.&lt;/author&gt;&lt;author&gt;Hufford, M. R.&lt;/author&gt;&lt;/authors&gt;&lt;/contributors&gt;&lt;titles&gt;&lt;title&gt;Ecological momentary assessment&lt;/title&gt;&lt;secondary-title&gt;Annu Rev Clin Psychol&lt;/secondary-title&gt;&lt;/titles&gt;&lt;periodical&gt;&lt;full-title&gt;Annu Rev Clin Psychol&lt;/full-title&gt;&lt;/periodical&gt;&lt;pages&gt;1-32&lt;/pages&gt;&lt;volume&gt;4&lt;/volume&gt;&lt;dates&gt;&lt;year&gt;2008&lt;/year&gt;&lt;/dates&gt;&lt;urls&gt;&lt;/urls&gt;&lt;/record&gt;&lt;/Cite&gt;&lt;/EndNote&gt;</w:instrText>
      </w:r>
      <w:r w:rsidR="00A0156E">
        <w:fldChar w:fldCharType="separate"/>
      </w:r>
      <w:r w:rsidR="00A0156E">
        <w:rPr>
          <w:noProof/>
        </w:rPr>
        <w:t>(70)</w:t>
      </w:r>
      <w:r w:rsidR="00A0156E">
        <w:fldChar w:fldCharType="end"/>
      </w:r>
      <w:r w:rsidR="00A0156E">
        <w:t>.</w:t>
      </w:r>
      <w:r w:rsidR="00BF6B4D">
        <w:t xml:space="preserve"> </w:t>
      </w:r>
      <w:r w:rsidR="00C45D67">
        <w:t xml:space="preserve">Incorporating GPS also allows the collection of geographically specific information. </w:t>
      </w:r>
      <w:r>
        <w:t>Several authors identified that sampling or inferential issues could be at least partially overcome by triangulating smartphone data</w:t>
      </w:r>
      <w:r w:rsidR="00D92240">
        <w:t xml:space="preserve"> with </w:t>
      </w:r>
      <w:r w:rsidR="00716D40">
        <w:t xml:space="preserve">conventional </w:t>
      </w:r>
      <w:r w:rsidR="00D92240">
        <w:t xml:space="preserve">research data </w:t>
      </w:r>
      <w:r>
        <w:t xml:space="preserve">to offer reassurances in terms of representativeness and validity. </w:t>
      </w:r>
    </w:p>
    <w:p w14:paraId="447F6071" w14:textId="77777777" w:rsidR="001E1451" w:rsidRPr="000E753B" w:rsidRDefault="001E1451" w:rsidP="006D62B7">
      <w:pPr>
        <w:spacing w:line="480" w:lineRule="auto"/>
      </w:pPr>
    </w:p>
    <w:p w14:paraId="5C7FA5E7" w14:textId="3BC48D5B" w:rsidR="0097299A" w:rsidRDefault="0097299A" w:rsidP="006D62B7">
      <w:pPr>
        <w:spacing w:line="480" w:lineRule="auto"/>
        <w:rPr>
          <w:i/>
          <w:u w:val="single"/>
        </w:rPr>
      </w:pPr>
      <w:r>
        <w:rPr>
          <w:i/>
          <w:u w:val="single"/>
        </w:rPr>
        <w:t xml:space="preserve">What are </w:t>
      </w:r>
      <w:r w:rsidR="005C74FD">
        <w:rPr>
          <w:i/>
          <w:u w:val="single"/>
        </w:rPr>
        <w:t xml:space="preserve">the </w:t>
      </w:r>
      <w:r>
        <w:rPr>
          <w:i/>
          <w:u w:val="single"/>
        </w:rPr>
        <w:t>limitations?</w:t>
      </w:r>
    </w:p>
    <w:p w14:paraId="61065D58" w14:textId="493F1E5C" w:rsidR="000E753B" w:rsidRDefault="00EF2753" w:rsidP="006D62B7">
      <w:pPr>
        <w:spacing w:line="480" w:lineRule="auto"/>
      </w:pPr>
      <w:r>
        <w:t xml:space="preserve">A key issue is sampling: only those individuals </w:t>
      </w:r>
      <w:r w:rsidR="008B4FBA">
        <w:t>who own</w:t>
      </w:r>
      <w:r>
        <w:t xml:space="preserve"> a </w:t>
      </w:r>
      <w:r w:rsidR="008B4FBA">
        <w:t>particular</w:t>
      </w:r>
      <w:r>
        <w:t xml:space="preserve"> app</w:t>
      </w:r>
      <w:r w:rsidR="008B4FBA">
        <w:t>, device</w:t>
      </w:r>
      <w:r>
        <w:t xml:space="preserve"> or model of smartphone will be included in the data.</w:t>
      </w:r>
      <w:r w:rsidR="00EE5AE7">
        <w:t xml:space="preserve"> Furthermore, authors cited concerns about the l</w:t>
      </w:r>
      <w:r w:rsidR="000E753B">
        <w:t xml:space="preserve">ack of control on data </w:t>
      </w:r>
      <w:r w:rsidR="008720B2">
        <w:t>generation</w:t>
      </w:r>
      <w:r w:rsidR="00EE5AE7">
        <w:t>, as participants may not consistently carry their phone with them</w:t>
      </w:r>
      <w:r w:rsidR="00364333">
        <w:t xml:space="preserve"> and switched on</w:t>
      </w:r>
      <w:r w:rsidR="006854F9">
        <w:t xml:space="preserve"> </w:t>
      </w:r>
      <w:r w:rsidR="006854F9">
        <w:fldChar w:fldCharType="begin"/>
      </w:r>
      <w:r w:rsidR="00377C7D">
        <w:instrText xml:space="preserve"> ADDIN EN.CITE &lt;EndNote&gt;&lt;Cite&gt;&lt;Author&gt;Althoff&lt;/Author&gt;&lt;Year&gt;2017&lt;/Year&gt;&lt;RecNum&gt;114&lt;/RecNum&gt;&lt;DisplayText&gt;(64, 66)&lt;/DisplayText&gt;&lt;record&gt;&lt;rec-number&gt;114&lt;/rec-number&gt;&lt;foreign-keys&gt;&lt;key app="EN" db-id="a5p0vpaf92ztfgetearvvv2baxt0aada9wd2" timestamp="1504873539"&gt;114&lt;/key&gt;&lt;/foreign-keys&gt;&lt;ref-type name="Journal Article"&gt;17&lt;/ref-type&gt;&lt;contributors&gt;&lt;authors&gt;&lt;author&gt;Althoff, Tim&lt;/author&gt;&lt;author&gt;Sosic, Rok&lt;/author&gt;&lt;author&gt;Hicks, Jennifer L.&lt;/author&gt;&lt;author&gt;King, Abby C&lt;/author&gt;&lt;author&gt;Delp, Scott L.&lt;/author&gt;&lt;author&gt;Leskovec, Jure&lt;/author&gt;&lt;/authors&gt;&lt;/contributors&gt;&lt;titles&gt;&lt;title&gt;Large-scale physical activity data reveal worldwide activity inequality&lt;/title&gt;&lt;secondary-title&gt;Nature&lt;/secondary-title&gt;&lt;/titles&gt;&lt;periodical&gt;&lt;full-title&gt;Nature&lt;/full-title&gt;&lt;/periodical&gt;&lt;pages&gt;336-339&lt;/pages&gt;&lt;volume&gt;547&lt;/volume&gt;&lt;dates&gt;&lt;year&gt;2017&lt;/year&gt;&lt;/dates&gt;&lt;urls&gt;&lt;/urls&gt;&lt;electronic-resource-num&gt;10.1038/nature23018&lt;/electronic-resource-num&gt;&lt;/record&gt;&lt;/Cite&gt;&lt;Cite&gt;&lt;Author&gt;Hirsch&lt;/Author&gt;&lt;Year&gt;2014&lt;/Year&gt;&lt;RecNum&gt;118&lt;/RecNum&gt;&lt;record&gt;&lt;rec-number&gt;118&lt;/rec-number&gt;&lt;foreign-keys&gt;&lt;key app="EN" db-id="a5p0vpaf92ztfgetearvvv2baxt0aada9wd2" timestamp="1504873987"&gt;118&lt;/key&gt;&lt;/foreign-keys&gt;&lt;ref-type name="Journal Article"&gt;17&lt;/ref-type&gt;&lt;contributors&gt;&lt;authors&gt;&lt;author&gt;Hirsch, Jana A&lt;/author&gt;&lt;author&gt;James, Peter&lt;/author&gt;&lt;author&gt;Robinson, Jamaica R M&lt;/author&gt;&lt;author&gt;Eastman, Kyler M&lt;/author&gt;&lt;author&gt;Conley, Kevin D&lt;/author&gt;&lt;author&gt;Evenson, Kelly R&lt;/author&gt;&lt;author&gt;Laden, Francine&lt;/author&gt;&lt;/authors&gt;&lt;/contributors&gt;&lt;titles&gt;&lt;title&gt;Using MapMyFitness to place physical activity into neighbourhood context&lt;/title&gt;&lt;secondary-title&gt;Frontiers in Public Health&lt;/secondary-title&gt;&lt;/titles&gt;&lt;periodical&gt;&lt;full-title&gt;Frontiers in Public Health&lt;/full-title&gt;&lt;/periodical&gt;&lt;pages&gt;19&lt;/pages&gt;&lt;volume&gt;2&lt;/volume&gt;&lt;dates&gt;&lt;year&gt;2014&lt;/year&gt;&lt;/dates&gt;&lt;urls&gt;&lt;/urls&gt;&lt;electronic-resource-num&gt;10.3389/fpubh.2014.00019&lt;/electronic-resource-num&gt;&lt;/record&gt;&lt;/Cite&gt;&lt;/EndNote&gt;</w:instrText>
      </w:r>
      <w:r w:rsidR="006854F9">
        <w:fldChar w:fldCharType="separate"/>
      </w:r>
      <w:r w:rsidR="00377C7D">
        <w:rPr>
          <w:noProof/>
        </w:rPr>
        <w:t>(64, 66)</w:t>
      </w:r>
      <w:r w:rsidR="006854F9">
        <w:fldChar w:fldCharType="end"/>
      </w:r>
      <w:r w:rsidR="000E753B">
        <w:t>.</w:t>
      </w:r>
      <w:r w:rsidR="00EE5AE7">
        <w:t xml:space="preserve"> Missing data due to technical reasons were</w:t>
      </w:r>
      <w:r w:rsidR="000E753B">
        <w:t xml:space="preserve"> </w:t>
      </w:r>
      <w:r w:rsidR="00EE5AE7">
        <w:t>also common</w:t>
      </w:r>
      <w:r w:rsidR="008B4FBA">
        <w:t>, for example when signal or battery cut out</w:t>
      </w:r>
      <w:r w:rsidR="00432B30">
        <w:t xml:space="preserve"> </w:t>
      </w:r>
      <w:r w:rsidR="00432B30">
        <w:fldChar w:fldCharType="begin"/>
      </w:r>
      <w:r w:rsidR="00A0156E">
        <w:instrText xml:space="preserve"> ADDIN EN.CITE &lt;EndNote&gt;&lt;Cite&gt;&lt;Author&gt;Hirsch&lt;/Author&gt;&lt;Year&gt;2014&lt;/Year&gt;&lt;RecNum&gt;118&lt;/RecNum&gt;&lt;DisplayText&gt;(64, 71)&lt;/DisplayText&gt;&lt;record&gt;&lt;rec-number&gt;118&lt;/rec-number&gt;&lt;foreign-keys&gt;&lt;key app="EN" db-id="a5p0vpaf92ztfgetearvvv2baxt0aada9wd2" timestamp="1504873987"&gt;118&lt;/key&gt;&lt;/foreign-keys&gt;&lt;ref-type name="Journal Article"&gt;17&lt;/ref-type&gt;&lt;contributors&gt;&lt;authors&gt;&lt;author&gt;Hirsch, Jana A&lt;/author&gt;&lt;author&gt;James, Peter&lt;/author&gt;&lt;author&gt;Robinson, Jamaica R M&lt;/author&gt;&lt;author&gt;Eastman, Kyler M&lt;/author&gt;&lt;author&gt;Conley, Kevin D&lt;/author&gt;&lt;author&gt;Evenson, Kelly R&lt;/author&gt;&lt;author&gt;Laden, Francine&lt;/author&gt;&lt;/authors&gt;&lt;/contributors&gt;&lt;titles&gt;&lt;title&gt;Using MapMyFitness to place physical activity into neighbourhood context&lt;/title&gt;&lt;secondary-title&gt;Frontiers in Public Health&lt;/secondary-title&gt;&lt;/titles&gt;&lt;periodical&gt;&lt;full-title&gt;Frontiers in Public Health&lt;/full-title&gt;&lt;/periodical&gt;&lt;pages&gt;19&lt;/pages&gt;&lt;volume&gt;2&lt;/volume&gt;&lt;dates&gt;&lt;year&gt;2014&lt;/year&gt;&lt;/dates&gt;&lt;urls&gt;&lt;/urls&gt;&lt;electronic-resource-num&gt;10.3389/fpubh.2014.00019&lt;/electronic-resource-num&gt;&lt;/record&gt;&lt;/Cite&gt;&lt;Cite&gt;&lt;Author&gt;Qi&lt;/Author&gt;&lt;Year&gt;2017&lt;/Year&gt;&lt;RecNum&gt;111&lt;/RecNum&gt;&lt;record&gt;&lt;rec-number&gt;111&lt;/rec-number&gt;&lt;foreign-keys&gt;&lt;key app="EN" db-id="a5p0vpaf92ztfgetearvvv2baxt0aada9wd2" timestamp="1504873138"&gt;111&lt;/key&gt;&lt;/foreign-keys&gt;&lt;ref-type name="Journal Article"&gt;17&lt;/ref-type&gt;&lt;contributors&gt;&lt;authors&gt;&lt;author&gt;Qi, Jun&lt;/author&gt;&lt;author&gt;Yang, Po&lt;/author&gt;&lt;author&gt;Hanneghan, Martin&lt;/author&gt;&lt;author&gt;Tang, Stephen&lt;/author&gt;&lt;/authors&gt;&lt;/contributors&gt;&lt;titles&gt;&lt;title&gt;Multiple density maps information fusion for effectively assessing intensity pattern of lifelogging physical activity&lt;/title&gt;&lt;secondary-title&gt;Neurocomputing&lt;/secondary-title&gt;&lt;/titles&gt;&lt;periodical&gt;&lt;full-title&gt;Neurocomputing&lt;/full-title&gt;&lt;/periodical&gt;&lt;pages&gt;199-209&lt;/pages&gt;&lt;volume&gt;220&lt;/volume&gt;&lt;dates&gt;&lt;year&gt;2017&lt;/year&gt;&lt;/dates&gt;&lt;urls&gt;&lt;/urls&gt;&lt;/record&gt;&lt;/Cite&gt;&lt;/EndNote&gt;</w:instrText>
      </w:r>
      <w:r w:rsidR="00432B30">
        <w:fldChar w:fldCharType="separate"/>
      </w:r>
      <w:r w:rsidR="00A0156E">
        <w:rPr>
          <w:noProof/>
        </w:rPr>
        <w:t>(64, 71)</w:t>
      </w:r>
      <w:r w:rsidR="00432B30">
        <w:fldChar w:fldCharType="end"/>
      </w:r>
      <w:r w:rsidR="008B4FBA">
        <w:t xml:space="preserve">. Smartphones are also unable to capture activities where people are unlikely to have their phone on them, such as contact sports </w:t>
      </w:r>
      <w:r w:rsidR="003172F0">
        <w:t>or</w:t>
      </w:r>
      <w:r w:rsidR="008B4FBA">
        <w:t xml:space="preserve"> swimming.</w:t>
      </w:r>
      <w:r w:rsidR="00EE5AE7">
        <w:t xml:space="preserve"> </w:t>
      </w:r>
      <w:r w:rsidR="008B4FBA">
        <w:t>Finally, u</w:t>
      </w:r>
      <w:r w:rsidR="00D92240">
        <w:t>ser behaviour may be</w:t>
      </w:r>
      <w:r w:rsidR="008B4FBA">
        <w:t xml:space="preserve"> both measured by and</w:t>
      </w:r>
      <w:r w:rsidR="00D92240">
        <w:t xml:space="preserve"> influenced by </w:t>
      </w:r>
      <w:r w:rsidR="008B4FBA">
        <w:t xml:space="preserve">the </w:t>
      </w:r>
      <w:r w:rsidR="00E55D2A">
        <w:t>s</w:t>
      </w:r>
      <w:r w:rsidR="00257B80">
        <w:t xml:space="preserve">martphone app or wearable device </w:t>
      </w:r>
      <w:r w:rsidR="00D92240">
        <w:t>itse</w:t>
      </w:r>
      <w:r w:rsidR="003172F0">
        <w:t xml:space="preserve">lf, </w:t>
      </w:r>
      <w:r w:rsidR="00D40E41">
        <w:t>with</w:t>
      </w:r>
      <w:r w:rsidR="003172F0">
        <w:t xml:space="preserve"> </w:t>
      </w:r>
      <w:r w:rsidR="00D40E41">
        <w:t xml:space="preserve">potential </w:t>
      </w:r>
      <w:r w:rsidR="003172F0">
        <w:t>repercussions for the interpretation of findings.</w:t>
      </w:r>
    </w:p>
    <w:p w14:paraId="0D724E8B" w14:textId="77777777" w:rsidR="00F86D0B" w:rsidRDefault="00F86D0B" w:rsidP="006D62B7">
      <w:pPr>
        <w:spacing w:line="480" w:lineRule="auto"/>
      </w:pPr>
    </w:p>
    <w:p w14:paraId="7830D988" w14:textId="77777777" w:rsidR="00F207C3" w:rsidRDefault="00F207C3" w:rsidP="006D62B7">
      <w:pPr>
        <w:shd w:val="clear" w:color="auto" w:fill="FFFFFF"/>
        <w:spacing w:after="0" w:line="480" w:lineRule="auto"/>
        <w:rPr>
          <w:rFonts w:ascii="Calibri" w:eastAsia="Times New Roman" w:hAnsi="Calibri" w:cs="Calibri"/>
          <w:b/>
          <w:color w:val="000000"/>
          <w:sz w:val="24"/>
          <w:szCs w:val="24"/>
          <w:lang w:eastAsia="en-GB"/>
        </w:rPr>
      </w:pPr>
      <w:r w:rsidRPr="001A498D">
        <w:rPr>
          <w:rFonts w:ascii="Calibri" w:eastAsia="Times New Roman" w:hAnsi="Calibri" w:cs="Calibri"/>
          <w:b/>
          <w:color w:val="000000"/>
          <w:sz w:val="24"/>
          <w:szCs w:val="24"/>
          <w:lang w:eastAsia="en-GB"/>
        </w:rPr>
        <w:t>Discussion</w:t>
      </w:r>
    </w:p>
    <w:p w14:paraId="3FFA9344" w14:textId="1051EBC7" w:rsidR="00F207C3" w:rsidRPr="00B95E24" w:rsidRDefault="00F207C3" w:rsidP="006D62B7">
      <w:pPr>
        <w:shd w:val="clear" w:color="auto" w:fill="FFFFFF"/>
        <w:spacing w:after="0" w:line="480" w:lineRule="auto"/>
        <w:rPr>
          <w:rFonts w:eastAsia="Times New Roman" w:cs="Calibri"/>
          <w:color w:val="000000"/>
          <w:lang w:eastAsia="en-GB"/>
        </w:rPr>
      </w:pPr>
      <w:r w:rsidRPr="00B95E24">
        <w:rPr>
          <w:rFonts w:eastAsia="Times New Roman" w:cs="Calibri"/>
          <w:color w:val="000000"/>
          <w:lang w:eastAsia="en-GB"/>
        </w:rPr>
        <w:t xml:space="preserve">This paper provides an overview of how ‘found’ data has been used in obesity research to date. The narrative </w:t>
      </w:r>
      <w:r>
        <w:rPr>
          <w:rFonts w:eastAsia="Times New Roman" w:cs="Calibri"/>
          <w:color w:val="000000"/>
          <w:lang w:eastAsia="en-GB"/>
        </w:rPr>
        <w:t xml:space="preserve">review </w:t>
      </w:r>
      <w:r w:rsidRPr="00B95E24">
        <w:rPr>
          <w:rFonts w:eastAsia="Times New Roman" w:cs="Calibri"/>
          <w:color w:val="000000"/>
          <w:lang w:eastAsia="en-GB"/>
        </w:rPr>
        <w:t>highlights the variety of uses in the literature, with contrasting types of data and varied research questions: from describing the built environment, to exploring social networks, estimating nutrient purchases or assessing the impact of interventions. Importantly, each of the described studies has attempted in some way to use this data to infer behaviours associated with energy balance (diet and physical activity)</w:t>
      </w:r>
      <w:r w:rsidR="00B04EFE">
        <w:rPr>
          <w:rFonts w:eastAsia="Times New Roman" w:cs="Calibri"/>
          <w:color w:val="000000"/>
          <w:lang w:eastAsia="en-GB"/>
        </w:rPr>
        <w:t xml:space="preserve"> or </w:t>
      </w:r>
      <w:r w:rsidR="00A739C6">
        <w:rPr>
          <w:rFonts w:eastAsia="Times New Roman" w:cs="Calibri"/>
          <w:color w:val="000000"/>
          <w:lang w:eastAsia="en-GB"/>
        </w:rPr>
        <w:t xml:space="preserve">to </w:t>
      </w:r>
      <w:r w:rsidR="00B04EFE">
        <w:rPr>
          <w:rFonts w:eastAsia="Times New Roman" w:cs="Calibri"/>
          <w:color w:val="000000"/>
          <w:lang w:eastAsia="en-GB"/>
        </w:rPr>
        <w:t>understand the context in which obesity-related behavioural decisions are made</w:t>
      </w:r>
      <w:r w:rsidRPr="00B95E24">
        <w:rPr>
          <w:rFonts w:eastAsia="Times New Roman" w:cs="Calibri"/>
          <w:color w:val="000000"/>
          <w:lang w:eastAsia="en-GB"/>
        </w:rPr>
        <w:t xml:space="preserve">. </w:t>
      </w:r>
      <w:r w:rsidR="00401490">
        <w:rPr>
          <w:rFonts w:eastAsia="Times New Roman" w:cs="Calibri"/>
          <w:color w:val="000000"/>
          <w:lang w:eastAsia="en-GB"/>
        </w:rPr>
        <w:t>In the ensuing discussion we offer a summary of the opportunities highlighted by the literature. The intention is to illustrate areas of interest and promise, rather than attempt a full critical evaluation of the use of data in these studies.</w:t>
      </w:r>
    </w:p>
    <w:p w14:paraId="0AF05FA3" w14:textId="77777777" w:rsidR="00F207C3" w:rsidRDefault="00F207C3" w:rsidP="006D62B7">
      <w:pPr>
        <w:shd w:val="clear" w:color="auto" w:fill="FFFFFF"/>
        <w:spacing w:after="0" w:line="480" w:lineRule="auto"/>
        <w:rPr>
          <w:rFonts w:eastAsia="Times New Roman" w:cs="Calibri"/>
          <w:color w:val="000000"/>
          <w:lang w:eastAsia="en-GB"/>
        </w:rPr>
      </w:pPr>
    </w:p>
    <w:p w14:paraId="4291B214" w14:textId="2FEF08EB" w:rsidR="00F207C3" w:rsidRPr="006C585C" w:rsidRDefault="00F207C3" w:rsidP="006D62B7">
      <w:pPr>
        <w:shd w:val="clear" w:color="auto" w:fill="FFFFFF"/>
        <w:spacing w:after="0" w:line="480" w:lineRule="auto"/>
        <w:rPr>
          <w:rFonts w:eastAsia="Times New Roman" w:cs="Calibri"/>
          <w:b/>
          <w:i/>
          <w:color w:val="000000"/>
          <w:lang w:eastAsia="en-GB"/>
        </w:rPr>
      </w:pPr>
      <w:r w:rsidRPr="006C585C">
        <w:rPr>
          <w:rFonts w:eastAsia="Times New Roman" w:cs="Calibri"/>
          <w:b/>
          <w:i/>
          <w:color w:val="000000"/>
          <w:lang w:eastAsia="en-GB"/>
        </w:rPr>
        <w:t>Opportunities for big data</w:t>
      </w:r>
      <w:r w:rsidR="00432B30">
        <w:rPr>
          <w:rFonts w:eastAsia="Times New Roman" w:cs="Calibri"/>
          <w:b/>
          <w:i/>
          <w:color w:val="000000"/>
          <w:lang w:eastAsia="en-GB"/>
        </w:rPr>
        <w:t xml:space="preserve"> research</w:t>
      </w:r>
    </w:p>
    <w:p w14:paraId="292071B8" w14:textId="77777777" w:rsidR="001E1451" w:rsidRDefault="00F207C3" w:rsidP="006D62B7">
      <w:pPr>
        <w:shd w:val="clear" w:color="auto" w:fill="FFFFFF"/>
        <w:spacing w:after="0" w:line="480" w:lineRule="auto"/>
        <w:rPr>
          <w:rFonts w:eastAsia="Times New Roman" w:cs="Calibri"/>
          <w:color w:val="000000"/>
          <w:lang w:eastAsia="en-GB"/>
        </w:rPr>
      </w:pPr>
      <w:r w:rsidRPr="00B95E24">
        <w:rPr>
          <w:rFonts w:eastAsia="Times New Roman" w:cs="Calibri"/>
          <w:color w:val="000000"/>
          <w:lang w:eastAsia="en-GB"/>
        </w:rPr>
        <w:t xml:space="preserve">The examples identified in this review demonstrate </w:t>
      </w:r>
      <w:r>
        <w:rPr>
          <w:rFonts w:eastAsia="Times New Roman" w:cs="Calibri"/>
          <w:color w:val="000000"/>
          <w:lang w:eastAsia="en-GB"/>
        </w:rPr>
        <w:t>four</w:t>
      </w:r>
      <w:r w:rsidRPr="00B95E24">
        <w:rPr>
          <w:rFonts w:eastAsia="Times New Roman" w:cs="Calibri"/>
          <w:color w:val="000000"/>
          <w:lang w:eastAsia="en-GB"/>
        </w:rPr>
        <w:t xml:space="preserve"> significant ways in which ‘found’ data </w:t>
      </w:r>
      <w:r>
        <w:rPr>
          <w:rFonts w:eastAsia="Times New Roman" w:cs="Calibri"/>
          <w:color w:val="000000"/>
          <w:lang w:eastAsia="en-GB"/>
        </w:rPr>
        <w:t xml:space="preserve">can </w:t>
      </w:r>
      <w:r w:rsidR="00B04EFE">
        <w:rPr>
          <w:rFonts w:eastAsia="Times New Roman" w:cs="Calibri"/>
          <w:color w:val="000000"/>
          <w:lang w:eastAsia="en-GB"/>
        </w:rPr>
        <w:t xml:space="preserve"> complement</w:t>
      </w:r>
      <w:r w:rsidR="008720B2">
        <w:rPr>
          <w:rFonts w:eastAsia="Times New Roman" w:cs="Calibri"/>
          <w:color w:val="000000"/>
          <w:lang w:eastAsia="en-GB"/>
        </w:rPr>
        <w:t xml:space="preserve"> the more </w:t>
      </w:r>
      <w:r w:rsidR="00716D40">
        <w:rPr>
          <w:rFonts w:eastAsia="Times New Roman" w:cs="Calibri"/>
          <w:color w:val="000000"/>
          <w:lang w:eastAsia="en-GB"/>
        </w:rPr>
        <w:t xml:space="preserve">conventional </w:t>
      </w:r>
      <w:r w:rsidR="008720B2">
        <w:rPr>
          <w:rFonts w:eastAsia="Times New Roman" w:cs="Calibri"/>
          <w:color w:val="000000"/>
          <w:lang w:eastAsia="en-GB"/>
        </w:rPr>
        <w:t>‘made’</w:t>
      </w:r>
      <w:r w:rsidRPr="00B95E24">
        <w:rPr>
          <w:rFonts w:eastAsia="Times New Roman" w:cs="Calibri"/>
          <w:color w:val="000000"/>
          <w:lang w:eastAsia="en-GB"/>
        </w:rPr>
        <w:t xml:space="preserve"> data: firstly, in moving beyond constraints in scope (</w:t>
      </w:r>
      <w:r>
        <w:rPr>
          <w:rFonts w:eastAsia="Times New Roman" w:cs="Calibri"/>
          <w:color w:val="000000"/>
          <w:lang w:eastAsia="en-GB"/>
        </w:rPr>
        <w:t xml:space="preserve">in </w:t>
      </w:r>
      <w:r>
        <w:rPr>
          <w:rFonts w:eastAsia="Times New Roman" w:cs="Calibri"/>
          <w:color w:val="000000"/>
          <w:lang w:eastAsia="en-GB"/>
        </w:rPr>
        <w:lastRenderedPageBreak/>
        <w:t xml:space="preserve">terms of </w:t>
      </w:r>
      <w:r w:rsidRPr="00B95E24">
        <w:rPr>
          <w:rFonts w:eastAsia="Times New Roman" w:cs="Calibri"/>
          <w:color w:val="000000"/>
          <w:lang w:eastAsia="en-GB"/>
        </w:rPr>
        <w:t>coverage, size</w:t>
      </w:r>
      <w:r>
        <w:rPr>
          <w:rFonts w:eastAsia="Times New Roman" w:cs="Calibri"/>
          <w:color w:val="000000"/>
          <w:lang w:eastAsia="en-GB"/>
        </w:rPr>
        <w:t>,</w:t>
      </w:r>
      <w:r w:rsidRPr="00B95E24">
        <w:rPr>
          <w:rFonts w:eastAsia="Times New Roman" w:cs="Calibri"/>
          <w:color w:val="000000"/>
          <w:lang w:eastAsia="en-GB"/>
        </w:rPr>
        <w:t xml:space="preserve"> and </w:t>
      </w:r>
      <w:r w:rsidR="00323920">
        <w:rPr>
          <w:rFonts w:eastAsia="Times New Roman" w:cs="Calibri"/>
          <w:color w:val="000000"/>
          <w:lang w:eastAsia="en-GB"/>
        </w:rPr>
        <w:t>temporality</w:t>
      </w:r>
      <w:r w:rsidRPr="00B95E24">
        <w:rPr>
          <w:rFonts w:eastAsia="Times New Roman" w:cs="Calibri"/>
          <w:color w:val="000000"/>
          <w:lang w:eastAsia="en-GB"/>
        </w:rPr>
        <w:t xml:space="preserve">); secondly, in </w:t>
      </w:r>
      <w:r>
        <w:rPr>
          <w:rFonts w:eastAsia="Times New Roman" w:cs="Calibri"/>
          <w:color w:val="000000"/>
          <w:lang w:eastAsia="en-GB"/>
        </w:rPr>
        <w:t xml:space="preserve">providing objective, quantitative measures where </w:t>
      </w:r>
      <w:r w:rsidR="00716D40">
        <w:rPr>
          <w:rFonts w:eastAsia="Times New Roman" w:cs="Calibri"/>
          <w:color w:val="000000"/>
          <w:lang w:eastAsia="en-GB"/>
        </w:rPr>
        <w:t xml:space="preserve">conventional </w:t>
      </w:r>
      <w:r>
        <w:rPr>
          <w:rFonts w:eastAsia="Times New Roman" w:cs="Calibri"/>
          <w:color w:val="000000"/>
          <w:lang w:eastAsia="en-GB"/>
        </w:rPr>
        <w:t>research has had to rely on self-reported data</w:t>
      </w:r>
      <w:r w:rsidRPr="00B95E24">
        <w:rPr>
          <w:rFonts w:eastAsia="Times New Roman" w:cs="Calibri"/>
          <w:color w:val="000000"/>
          <w:lang w:eastAsia="en-GB"/>
        </w:rPr>
        <w:t xml:space="preserve">; </w:t>
      </w:r>
      <w:r>
        <w:rPr>
          <w:rFonts w:eastAsia="Times New Roman" w:cs="Calibri"/>
          <w:color w:val="000000"/>
          <w:lang w:eastAsia="en-GB"/>
        </w:rPr>
        <w:t xml:space="preserve">thirdly, </w:t>
      </w:r>
      <w:r w:rsidR="00323920">
        <w:rPr>
          <w:rFonts w:eastAsia="Times New Roman" w:cs="Calibri"/>
          <w:color w:val="000000"/>
          <w:lang w:eastAsia="en-GB"/>
        </w:rPr>
        <w:t xml:space="preserve">in reaching populations that have proven difficult to access with </w:t>
      </w:r>
      <w:r w:rsidR="00716D40">
        <w:rPr>
          <w:rFonts w:eastAsia="Times New Roman" w:cs="Calibri"/>
          <w:color w:val="000000"/>
          <w:lang w:eastAsia="en-GB"/>
        </w:rPr>
        <w:t xml:space="preserve">conventional </w:t>
      </w:r>
      <w:r w:rsidR="00323920">
        <w:rPr>
          <w:rFonts w:eastAsia="Times New Roman" w:cs="Calibri"/>
          <w:color w:val="000000"/>
          <w:lang w:eastAsia="en-GB"/>
        </w:rPr>
        <w:t>research methods</w:t>
      </w:r>
      <w:r>
        <w:rPr>
          <w:rFonts w:eastAsia="Times New Roman" w:cs="Calibri"/>
          <w:color w:val="000000"/>
          <w:lang w:eastAsia="en-GB"/>
        </w:rPr>
        <w:t xml:space="preserve">; </w:t>
      </w:r>
      <w:r w:rsidRPr="00B95E24">
        <w:rPr>
          <w:rFonts w:eastAsia="Times New Roman" w:cs="Calibri"/>
          <w:color w:val="000000"/>
          <w:lang w:eastAsia="en-GB"/>
        </w:rPr>
        <w:t>and lastly in its potential for evaluating real-world interventions.</w:t>
      </w:r>
      <w:r w:rsidR="00B04EFE">
        <w:rPr>
          <w:rFonts w:eastAsia="Times New Roman" w:cs="Calibri"/>
          <w:color w:val="000000"/>
          <w:lang w:eastAsia="en-GB"/>
        </w:rPr>
        <w:t xml:space="preserve"> We discuss each of these opportunities in turn. </w:t>
      </w:r>
    </w:p>
    <w:p w14:paraId="684E905A" w14:textId="77777777" w:rsidR="00C6738C" w:rsidRDefault="00C6738C" w:rsidP="006D62B7">
      <w:pPr>
        <w:shd w:val="clear" w:color="auto" w:fill="FFFFFF"/>
        <w:spacing w:after="0" w:line="480" w:lineRule="auto"/>
        <w:rPr>
          <w:rFonts w:eastAsia="Times New Roman" w:cs="Calibri"/>
          <w:color w:val="000000"/>
          <w:lang w:eastAsia="en-GB"/>
        </w:rPr>
      </w:pPr>
    </w:p>
    <w:p w14:paraId="442EED9B" w14:textId="77777777" w:rsidR="001E1451" w:rsidRDefault="005C290F" w:rsidP="006D62B7">
      <w:pPr>
        <w:shd w:val="clear" w:color="auto" w:fill="FFFFFF"/>
        <w:spacing w:after="0" w:line="480" w:lineRule="auto"/>
        <w:rPr>
          <w:rFonts w:eastAsia="Times New Roman" w:cs="Calibri"/>
          <w:color w:val="000000"/>
          <w:lang w:eastAsia="en-GB"/>
        </w:rPr>
      </w:pPr>
      <w:r>
        <w:rPr>
          <w:rFonts w:eastAsia="Times New Roman" w:cs="Calibri"/>
          <w:color w:val="000000"/>
          <w:lang w:eastAsia="en-GB"/>
        </w:rPr>
        <w:t xml:space="preserve">Firstly, many of the examples of ‘found’ data described here are remarkable in their broad scope and coverage. </w:t>
      </w:r>
      <w:r w:rsidR="00F207C3" w:rsidRPr="00B95E24">
        <w:rPr>
          <w:rFonts w:eastAsia="Times New Roman" w:cs="Calibri"/>
          <w:color w:val="000000"/>
          <w:lang w:eastAsia="en-GB"/>
        </w:rPr>
        <w:t xml:space="preserve">The constraints of </w:t>
      </w:r>
      <w:r w:rsidR="00716D40">
        <w:rPr>
          <w:rFonts w:eastAsia="Times New Roman" w:cs="Calibri"/>
          <w:color w:val="000000"/>
          <w:lang w:eastAsia="en-GB"/>
        </w:rPr>
        <w:t xml:space="preserve">conventional </w:t>
      </w:r>
      <w:r w:rsidR="00F207C3" w:rsidRPr="00B95E24">
        <w:rPr>
          <w:rFonts w:eastAsia="Times New Roman" w:cs="Calibri"/>
          <w:color w:val="000000"/>
          <w:lang w:eastAsia="en-GB"/>
        </w:rPr>
        <w:t>‘made’ data have provided much of the impetus for exploring the potential of repurposed data. Advocates of ‘found’ data suggest that automation could reduce the burden of data collection</w:t>
      </w:r>
      <w:r w:rsidR="00F602E9">
        <w:rPr>
          <w:rFonts w:eastAsia="Times New Roman" w:cs="Calibri"/>
          <w:color w:val="000000"/>
          <w:lang w:eastAsia="en-GB"/>
        </w:rPr>
        <w:t xml:space="preserve"> </w:t>
      </w:r>
      <w:r w:rsidR="00F602E9">
        <w:rPr>
          <w:rFonts w:eastAsia="Times New Roman" w:cs="Calibri"/>
          <w:color w:val="000000"/>
          <w:lang w:eastAsia="en-GB"/>
        </w:rPr>
        <w:fldChar w:fldCharType="begin"/>
      </w:r>
      <w:r w:rsidR="00F602E9">
        <w:rPr>
          <w:rFonts w:eastAsia="Times New Roman" w:cs="Calibri"/>
          <w:color w:val="000000"/>
          <w:lang w:eastAsia="en-GB"/>
        </w:rPr>
        <w:instrText xml:space="preserve"> ADDIN EN.CITE &lt;EndNote&gt;&lt;Cite&gt;&lt;Author&gt;Brimblecombe&lt;/Author&gt;&lt;Year&gt;2012&lt;/Year&gt;&lt;RecNum&gt;90&lt;/RecNum&gt;&lt;DisplayText&gt;(8, 21)&lt;/DisplayText&gt;&lt;record&gt;&lt;rec-number&gt;90&lt;/rec-number&gt;&lt;foreign-keys&gt;&lt;key app="EN" db-id="a5p0vpaf92ztfgetearvvv2baxt0aada9wd2" timestamp="1490969957"&gt;90&lt;/key&gt;&lt;/foreign-keys&gt;&lt;ref-type name="Journal Article"&gt;17&lt;/ref-type&gt;&lt;contributors&gt;&lt;authors&gt;&lt;author&gt;Brimblecombe, Julie&lt;/author&gt;&lt;author&gt;Liddle, Robyn&lt;/author&gt;&lt;author&gt;O&amp;apos;Dea, Kerin&lt;/author&gt;&lt;/authors&gt;&lt;/contributors&gt;&lt;titles&gt;&lt;title&gt;Use of point-of-sale data to assess food and nutrient quality in remote stores&lt;/title&gt;&lt;secondary-title&gt;Public Health Nutrition&lt;/secondary-title&gt;&lt;/titles&gt;&lt;periodical&gt;&lt;full-title&gt;Public Health Nutrition&lt;/full-title&gt;&lt;/periodical&gt;&lt;pages&gt;1159-1167&lt;/pages&gt;&lt;volume&gt;16&lt;/volume&gt;&lt;number&gt;7&lt;/number&gt;&lt;dates&gt;&lt;year&gt;2012&lt;/year&gt;&lt;/dates&gt;&lt;urls&gt;&lt;/urls&gt;&lt;/record&gt;&lt;/Cite&gt;&lt;Cite&gt;&lt;Author&gt;Brinkerhoff&lt;/Author&gt;&lt;Year&gt;2011&lt;/Year&gt;&lt;RecNum&gt;91&lt;/RecNum&gt;&lt;record&gt;&lt;rec-number&gt;91&lt;/rec-number&gt;&lt;foreign-keys&gt;&lt;key app="EN" db-id="a5p0vpaf92ztfgetearvvv2baxt0aada9wd2" timestamp="1490970123"&gt;91&lt;/key&gt;&lt;/foreign-keys&gt;&lt;ref-type name="Journal Article"&gt;17&lt;/ref-type&gt;&lt;contributors&gt;&lt;authors&gt;&lt;author&gt;Brinkerhoff, Kristina M&lt;/author&gt;&lt;author&gt;Brewster, Philip J.&lt;/author&gt;&lt;author&gt;Clark, Edward B&lt;/author&gt;&lt;author&gt;Jordan, Kristine C.&lt;/author&gt;&lt;author&gt;Cummins, Mollie R&lt;/author&gt;&lt;author&gt;Hurdle, John F.&lt;/author&gt;&lt;/authors&gt;&lt;/contributors&gt;&lt;titles&gt;&lt;title&gt;Linking supermarket sales data to nutritional information: an informatics feasibility study&lt;/title&gt;&lt;secondary-title&gt;AMIA ... Annual Symposium Proceedings / AMIA Symposium. AMIA Symposium&lt;/secondary-title&gt;&lt;/titles&gt;&lt;periodical&gt;&lt;full-title&gt;AMIA ... Annual Symposium Proceedings / AMIA Symposium. AMIA Symposium&lt;/full-title&gt;&lt;/periodical&gt;&lt;pages&gt;598-606&lt;/pages&gt;&lt;volume&gt;2011&lt;/volume&gt;&lt;dates&gt;&lt;year&gt;2011&lt;/year&gt;&lt;/dates&gt;&lt;urls&gt;&lt;/urls&gt;&lt;/record&gt;&lt;/Cite&gt;&lt;/EndNote&gt;</w:instrText>
      </w:r>
      <w:r w:rsidR="00F602E9">
        <w:rPr>
          <w:rFonts w:eastAsia="Times New Roman" w:cs="Calibri"/>
          <w:color w:val="000000"/>
          <w:lang w:eastAsia="en-GB"/>
        </w:rPr>
        <w:fldChar w:fldCharType="separate"/>
      </w:r>
      <w:r w:rsidR="00F602E9">
        <w:rPr>
          <w:rFonts w:eastAsia="Times New Roman" w:cs="Calibri"/>
          <w:noProof/>
          <w:color w:val="000000"/>
          <w:lang w:eastAsia="en-GB"/>
        </w:rPr>
        <w:t>(8, 21)</w:t>
      </w:r>
      <w:r w:rsidR="00F602E9">
        <w:rPr>
          <w:rFonts w:eastAsia="Times New Roman" w:cs="Calibri"/>
          <w:color w:val="000000"/>
          <w:lang w:eastAsia="en-GB"/>
        </w:rPr>
        <w:fldChar w:fldCharType="end"/>
      </w:r>
      <w:r w:rsidR="00F207C3" w:rsidRPr="00B95E24">
        <w:rPr>
          <w:rFonts w:eastAsia="Times New Roman" w:cs="Calibri"/>
          <w:color w:val="000000"/>
          <w:lang w:eastAsia="en-GB"/>
        </w:rPr>
        <w:t xml:space="preserve">. It follows that a reduction in burden would allow more data to be collected over a longer period, both because of reduced costs and also due to reduced participant burden. This was particularly evident in the </w:t>
      </w:r>
      <w:r w:rsidR="0009327B">
        <w:rPr>
          <w:rFonts w:eastAsia="Times New Roman" w:cs="Calibri"/>
          <w:color w:val="000000"/>
          <w:lang w:eastAsia="en-GB"/>
        </w:rPr>
        <w:t>retail</w:t>
      </w:r>
      <w:r w:rsidR="00F207C3" w:rsidRPr="00B95E24">
        <w:rPr>
          <w:rFonts w:eastAsia="Times New Roman" w:cs="Calibri"/>
          <w:color w:val="000000"/>
          <w:lang w:eastAsia="en-GB"/>
        </w:rPr>
        <w:t xml:space="preserve"> sale</w:t>
      </w:r>
      <w:r w:rsidR="0009327B">
        <w:rPr>
          <w:rFonts w:eastAsia="Times New Roman" w:cs="Calibri"/>
          <w:color w:val="000000"/>
          <w:lang w:eastAsia="en-GB"/>
        </w:rPr>
        <w:t>s</w:t>
      </w:r>
      <w:r w:rsidR="00F207C3" w:rsidRPr="00B95E24">
        <w:rPr>
          <w:rFonts w:eastAsia="Times New Roman" w:cs="Calibri"/>
          <w:color w:val="000000"/>
          <w:lang w:eastAsia="en-GB"/>
        </w:rPr>
        <w:t xml:space="preserve"> literature. </w:t>
      </w:r>
      <w:r w:rsidR="00456DAD">
        <w:rPr>
          <w:rFonts w:eastAsia="Times New Roman" w:cs="Calibri"/>
          <w:color w:val="000000"/>
          <w:lang w:eastAsia="en-GB"/>
        </w:rPr>
        <w:t>RCTs</w:t>
      </w:r>
      <w:r w:rsidR="00F207C3">
        <w:rPr>
          <w:rFonts w:eastAsia="Times New Roman" w:cs="Calibri"/>
          <w:color w:val="000000"/>
          <w:lang w:eastAsia="en-GB"/>
        </w:rPr>
        <w:t xml:space="preserve"> or evaluation</w:t>
      </w:r>
      <w:r w:rsidR="00606AE5">
        <w:rPr>
          <w:rFonts w:eastAsia="Times New Roman" w:cs="Calibri"/>
          <w:color w:val="000000"/>
          <w:lang w:eastAsia="en-GB"/>
        </w:rPr>
        <w:t>s</w:t>
      </w:r>
      <w:r w:rsidR="00F207C3">
        <w:rPr>
          <w:rFonts w:eastAsia="Times New Roman" w:cs="Calibri"/>
          <w:color w:val="000000"/>
          <w:lang w:eastAsia="en-GB"/>
        </w:rPr>
        <w:t xml:space="preserve"> could automatically be updated with longer-term data without having to collect a lot of information from participants.</w:t>
      </w:r>
    </w:p>
    <w:p w14:paraId="1A59313F" w14:textId="77777777" w:rsidR="00C6738C" w:rsidRDefault="00C6738C" w:rsidP="006D62B7">
      <w:pPr>
        <w:shd w:val="clear" w:color="auto" w:fill="FFFFFF"/>
        <w:spacing w:after="0" w:line="480" w:lineRule="auto"/>
        <w:rPr>
          <w:rFonts w:eastAsia="Times New Roman" w:cs="Calibri"/>
          <w:color w:val="000000"/>
          <w:lang w:eastAsia="en-GB"/>
        </w:rPr>
      </w:pPr>
    </w:p>
    <w:p w14:paraId="7266A9E7" w14:textId="575E20DC" w:rsidR="00F207C3" w:rsidRPr="00B95E24" w:rsidRDefault="003B421F" w:rsidP="006D62B7">
      <w:pPr>
        <w:shd w:val="clear" w:color="auto" w:fill="FFFFFF"/>
        <w:spacing w:after="0" w:line="480" w:lineRule="auto"/>
        <w:rPr>
          <w:rFonts w:eastAsia="Times New Roman" w:cs="Calibri"/>
          <w:color w:val="000000"/>
          <w:lang w:eastAsia="en-GB"/>
        </w:rPr>
      </w:pPr>
      <w:r>
        <w:rPr>
          <w:rFonts w:eastAsia="Times New Roman" w:cs="Calibri"/>
          <w:color w:val="000000"/>
          <w:lang w:eastAsia="en-GB"/>
        </w:rPr>
        <w:t>Secondly</w:t>
      </w:r>
      <w:r w:rsidR="00F207C3" w:rsidRPr="00B95E24">
        <w:rPr>
          <w:rFonts w:eastAsia="Times New Roman" w:cs="Calibri"/>
          <w:color w:val="000000"/>
          <w:lang w:eastAsia="en-GB"/>
        </w:rPr>
        <w:t>, automated data collection</w:t>
      </w:r>
      <w:r w:rsidR="00F207C3">
        <w:rPr>
          <w:rFonts w:eastAsia="Times New Roman" w:cs="Calibri"/>
          <w:color w:val="000000"/>
          <w:lang w:eastAsia="en-GB"/>
        </w:rPr>
        <w:t xml:space="preserve"> </w:t>
      </w:r>
      <w:r w:rsidR="00F207C3" w:rsidRPr="00B95E24">
        <w:rPr>
          <w:rFonts w:eastAsia="Times New Roman" w:cs="Calibri"/>
          <w:color w:val="000000"/>
          <w:lang w:eastAsia="en-GB"/>
        </w:rPr>
        <w:t xml:space="preserve">could make an important contribution where </w:t>
      </w:r>
      <w:r w:rsidR="00716D40">
        <w:rPr>
          <w:rFonts w:eastAsia="Times New Roman" w:cs="Calibri"/>
          <w:color w:val="000000"/>
          <w:lang w:eastAsia="en-GB"/>
        </w:rPr>
        <w:t>conventional</w:t>
      </w:r>
      <w:r w:rsidR="00716D40" w:rsidRPr="00B95E24">
        <w:rPr>
          <w:rFonts w:eastAsia="Times New Roman" w:cs="Calibri"/>
          <w:color w:val="000000"/>
          <w:lang w:eastAsia="en-GB"/>
        </w:rPr>
        <w:t xml:space="preserve"> </w:t>
      </w:r>
      <w:r w:rsidR="00F207C3" w:rsidRPr="00B95E24">
        <w:rPr>
          <w:rFonts w:eastAsia="Times New Roman" w:cs="Calibri"/>
          <w:color w:val="000000"/>
          <w:lang w:eastAsia="en-GB"/>
        </w:rPr>
        <w:t>methods rely on self-report</w:t>
      </w:r>
      <w:r w:rsidR="00F207C3">
        <w:rPr>
          <w:rFonts w:eastAsia="Times New Roman" w:cs="Calibri"/>
          <w:color w:val="000000"/>
          <w:lang w:eastAsia="en-GB"/>
        </w:rPr>
        <w:t xml:space="preserve">ed information. There is much research that has documented the systematic biases which have plagued obesity-related research through individuals </w:t>
      </w:r>
      <w:r w:rsidR="00456DAD">
        <w:rPr>
          <w:rFonts w:eastAsia="Times New Roman" w:cs="Calibri"/>
          <w:color w:val="000000"/>
          <w:lang w:eastAsia="en-GB"/>
        </w:rPr>
        <w:t xml:space="preserve">misreporting </w:t>
      </w:r>
      <w:r w:rsidR="00F207C3">
        <w:rPr>
          <w:rFonts w:eastAsia="Times New Roman" w:cs="Calibri"/>
          <w:color w:val="000000"/>
          <w:lang w:eastAsia="en-GB"/>
        </w:rPr>
        <w:t>their weight</w:t>
      </w:r>
      <w:r w:rsidR="00456DAD">
        <w:rPr>
          <w:rFonts w:eastAsia="Times New Roman" w:cs="Calibri"/>
          <w:color w:val="000000"/>
          <w:lang w:eastAsia="en-GB"/>
        </w:rPr>
        <w:t>,</w:t>
      </w:r>
      <w:r w:rsidR="00F207C3">
        <w:rPr>
          <w:rFonts w:eastAsia="Times New Roman" w:cs="Calibri"/>
          <w:color w:val="000000"/>
          <w:lang w:eastAsia="en-GB"/>
        </w:rPr>
        <w:t xml:space="preserve"> dietary </w:t>
      </w:r>
      <w:r w:rsidR="00456DAD">
        <w:rPr>
          <w:rFonts w:eastAsia="Times New Roman" w:cs="Calibri"/>
          <w:color w:val="000000"/>
          <w:lang w:eastAsia="en-GB"/>
        </w:rPr>
        <w:t>intake</w:t>
      </w:r>
      <w:r w:rsidR="009567E6">
        <w:rPr>
          <w:rFonts w:eastAsia="Times New Roman" w:cs="Calibri"/>
          <w:color w:val="000000"/>
          <w:lang w:eastAsia="en-GB"/>
        </w:rPr>
        <w:t xml:space="preserve">, or physical activity </w:t>
      </w:r>
      <w:r w:rsidR="00BA3645">
        <w:rPr>
          <w:rFonts w:eastAsia="Times New Roman" w:cs="Calibri"/>
          <w:color w:val="000000"/>
          <w:lang w:eastAsia="en-GB"/>
        </w:rPr>
        <w:fldChar w:fldCharType="begin"/>
      </w:r>
      <w:r w:rsidR="00A0156E">
        <w:rPr>
          <w:rFonts w:eastAsia="Times New Roman" w:cs="Calibri"/>
          <w:color w:val="000000"/>
          <w:lang w:eastAsia="en-GB"/>
        </w:rPr>
        <w:instrText xml:space="preserve"> ADDIN EN.CITE &lt;EndNote&gt;&lt;Cite&gt;&lt;Author&gt;Dhurandhar&lt;/Author&gt;&lt;Year&gt;2014&lt;/Year&gt;&lt;RecNum&gt;127&lt;/RecNum&gt;&lt;DisplayText&gt;(72)&lt;/DisplayText&gt;&lt;record&gt;&lt;rec-number&gt;127&lt;/rec-number&gt;&lt;foreign-keys&gt;&lt;key app="EN" db-id="a5p0vpaf92ztfgetearvvv2baxt0aada9wd2" timestamp="1506768254"&gt;127&lt;/key&gt;&lt;/foreign-keys&gt;&lt;ref-type name="Journal Article"&gt;17&lt;/ref-type&gt;&lt;contributors&gt;&lt;authors&gt;&lt;author&gt;Dhurandhar, N. V.&lt;/author&gt;&lt;author&gt;Schoeller, D.&lt;/author&gt;&lt;author&gt;Brown, A.W.&lt;/author&gt;&lt;author&gt;Heymsfield, S. B.&lt;/author&gt;&lt;author&gt;Thomas, D.&lt;/author&gt;&lt;author&gt;Sorensen, T. I. A.&lt;/author&gt;&lt;author&gt;Speakman, J. R.&lt;/author&gt;&lt;author&gt;Jeansonne, M.&lt;/author&gt;&lt;author&gt;Allison, D. B.&lt;/author&gt;&lt;author&gt;the Energy Blanace Measurement Working Group,&lt;/author&gt;&lt;/authors&gt;&lt;/contributors&gt;&lt;titles&gt;&lt;title&gt;Energy balance measurement: when something is not better than nothing&lt;/title&gt;&lt;secondary-title&gt;Int J Obes&lt;/secondary-title&gt;&lt;/titles&gt;&lt;periodical&gt;&lt;full-title&gt;Int J Obes&lt;/full-title&gt;&lt;/periodical&gt;&lt;pages&gt;1109-1113&lt;/pages&gt;&lt;volume&gt;39&lt;/volume&gt;&lt;dates&gt;&lt;year&gt;2014&lt;/year&gt;&lt;/dates&gt;&lt;urls&gt;&lt;/urls&gt;&lt;electronic-resource-num&gt;doi: 10.1038/ijo.2014.199.&lt;/electronic-resource-num&gt;&lt;/record&gt;&lt;/Cite&gt;&lt;/EndNote&gt;</w:instrText>
      </w:r>
      <w:r w:rsidR="00BA3645">
        <w:rPr>
          <w:rFonts w:eastAsia="Times New Roman" w:cs="Calibri"/>
          <w:color w:val="000000"/>
          <w:lang w:eastAsia="en-GB"/>
        </w:rPr>
        <w:fldChar w:fldCharType="separate"/>
      </w:r>
      <w:r w:rsidR="00A0156E">
        <w:rPr>
          <w:rFonts w:eastAsia="Times New Roman" w:cs="Calibri"/>
          <w:noProof/>
          <w:color w:val="000000"/>
          <w:lang w:eastAsia="en-GB"/>
        </w:rPr>
        <w:t>(72)</w:t>
      </w:r>
      <w:r w:rsidR="00BA3645">
        <w:rPr>
          <w:rFonts w:eastAsia="Times New Roman" w:cs="Calibri"/>
          <w:color w:val="000000"/>
          <w:lang w:eastAsia="en-GB"/>
        </w:rPr>
        <w:fldChar w:fldCharType="end"/>
      </w:r>
      <w:r w:rsidR="00F207C3">
        <w:rPr>
          <w:rFonts w:eastAsia="Times New Roman" w:cs="Calibri"/>
          <w:color w:val="000000"/>
          <w:lang w:eastAsia="en-GB"/>
        </w:rPr>
        <w:t xml:space="preserve">. </w:t>
      </w:r>
      <w:r w:rsidR="00FF1953">
        <w:rPr>
          <w:rFonts w:eastAsia="Times New Roman" w:cs="Calibri"/>
          <w:color w:val="000000"/>
          <w:lang w:eastAsia="en-GB"/>
        </w:rPr>
        <w:t xml:space="preserve">Other important factors that have proven traditionally difficult to measure include environmental characteristics which are theorised to play a role in the aetiology of obesity </w:t>
      </w:r>
      <w:r w:rsidR="00BA3645">
        <w:rPr>
          <w:rFonts w:eastAsia="Times New Roman" w:cs="Calibri"/>
          <w:color w:val="000000"/>
          <w:lang w:eastAsia="en-GB"/>
        </w:rPr>
        <w:fldChar w:fldCharType="begin"/>
      </w:r>
      <w:r w:rsidR="00A0156E">
        <w:rPr>
          <w:rFonts w:eastAsia="Times New Roman" w:cs="Calibri"/>
          <w:color w:val="000000"/>
          <w:lang w:eastAsia="en-GB"/>
        </w:rPr>
        <w:instrText xml:space="preserve"> ADDIN EN.CITE &lt;EndNote&gt;&lt;Cite&gt;&lt;Author&gt;Swinburn&lt;/Author&gt;&lt;Year&gt;1999&lt;/Year&gt;&lt;RecNum&gt;128&lt;/RecNum&gt;&lt;DisplayText&gt;(73, 74)&lt;/DisplayText&gt;&lt;record&gt;&lt;rec-number&gt;128&lt;/rec-number&gt;&lt;foreign-keys&gt;&lt;key app="EN" db-id="a5p0vpaf92ztfgetearvvv2baxt0aada9wd2" timestamp="1506768346"&gt;128&lt;/key&gt;&lt;/foreign-keys&gt;&lt;ref-type name="Journal Article"&gt;17&lt;/ref-type&gt;&lt;contributors&gt;&lt;authors&gt;&lt;author&gt;Swinburn, Boyd&lt;/author&gt;&lt;author&gt;Egger, Garry&lt;/author&gt;&lt;author&gt;Raza, Fezeela&lt;/author&gt;&lt;/authors&gt;&lt;/contributors&gt;&lt;titles&gt;&lt;title&gt;Dissecting obesogenic environments: the development and application of a framework for identifying and prioiritizing environmental interventions for obesity&lt;/title&gt;&lt;secondary-title&gt;Preventive Medicine&lt;/secondary-title&gt;&lt;/titles&gt;&lt;periodical&gt;&lt;full-title&gt;Preventive Medicine&lt;/full-title&gt;&lt;/periodical&gt;&lt;pages&gt;563-570&lt;/pages&gt;&lt;volume&gt;29&lt;/volume&gt;&lt;dates&gt;&lt;year&gt;1999&lt;/year&gt;&lt;/dates&gt;&lt;urls&gt;&lt;/urls&gt;&lt;/record&gt;&lt;/Cite&gt;&lt;Cite&gt;&lt;Year&gt;2010&lt;/Year&gt;&lt;RecNum&gt;129&lt;/RecNum&gt;&lt;record&gt;&lt;rec-number&gt;129&lt;/rec-number&gt;&lt;foreign-keys&gt;&lt;key app="EN" db-id="a5p0vpaf92ztfgetearvvv2baxt0aada9wd2" timestamp="1506768608"&gt;129&lt;/key&gt;&lt;/foreign-keys&gt;&lt;ref-type name="Book"&gt;6&lt;/ref-type&gt;&lt;contributors&gt;&lt;tertiary-authors&gt;&lt;author&gt;Pearce, J.&lt;/author&gt;&lt;author&gt;Witten, K.&lt;/author&gt;&lt;/tertiary-authors&gt;&lt;/contributors&gt;&lt;titles&gt;&lt;title&gt;Geographies of Obesity: Environmental Understandings of the Obesity Epidemic&lt;/title&gt;&lt;/titles&gt;&lt;dates&gt;&lt;year&gt;2010&lt;/year&gt;&lt;/dates&gt;&lt;pub-location&gt;Oxon&lt;/pub-location&gt;&lt;publisher&gt;Routledge&lt;/publisher&gt;&lt;urls&gt;&lt;/urls&gt;&lt;/record&gt;&lt;/Cite&gt;&lt;/EndNote&gt;</w:instrText>
      </w:r>
      <w:r w:rsidR="00BA3645">
        <w:rPr>
          <w:rFonts w:eastAsia="Times New Roman" w:cs="Calibri"/>
          <w:color w:val="000000"/>
          <w:lang w:eastAsia="en-GB"/>
        </w:rPr>
        <w:fldChar w:fldCharType="separate"/>
      </w:r>
      <w:r w:rsidR="00A0156E">
        <w:rPr>
          <w:rFonts w:eastAsia="Times New Roman" w:cs="Calibri"/>
          <w:noProof/>
          <w:color w:val="000000"/>
          <w:lang w:eastAsia="en-GB"/>
        </w:rPr>
        <w:t>(73, 74)</w:t>
      </w:r>
      <w:r w:rsidR="00BA3645">
        <w:rPr>
          <w:rFonts w:eastAsia="Times New Roman" w:cs="Calibri"/>
          <w:color w:val="000000"/>
          <w:lang w:eastAsia="en-GB"/>
        </w:rPr>
        <w:fldChar w:fldCharType="end"/>
      </w:r>
      <w:r w:rsidR="00FF1953">
        <w:rPr>
          <w:rFonts w:eastAsia="Times New Roman" w:cs="Calibri"/>
          <w:color w:val="000000"/>
          <w:lang w:eastAsia="en-GB"/>
        </w:rPr>
        <w:t xml:space="preserve">. </w:t>
      </w:r>
      <w:r w:rsidR="00FF1953" w:rsidRPr="00B95E24">
        <w:rPr>
          <w:rFonts w:eastAsia="Times New Roman" w:cs="Calibri"/>
          <w:color w:val="000000"/>
          <w:lang w:eastAsia="en-GB"/>
        </w:rPr>
        <w:t xml:space="preserve">Data from transport and geospatial sources, in particular, </w:t>
      </w:r>
      <w:r w:rsidR="00FF1953">
        <w:rPr>
          <w:rFonts w:eastAsia="Times New Roman" w:cs="Calibri"/>
          <w:color w:val="000000"/>
          <w:lang w:eastAsia="en-GB"/>
        </w:rPr>
        <w:t xml:space="preserve">could </w:t>
      </w:r>
      <w:r w:rsidR="00FF1953" w:rsidRPr="00B95E24">
        <w:rPr>
          <w:rFonts w:eastAsia="Times New Roman" w:cs="Calibri"/>
          <w:color w:val="000000"/>
          <w:lang w:eastAsia="en-GB"/>
        </w:rPr>
        <w:t>offer a means of capturing</w:t>
      </w:r>
      <w:r w:rsidR="00FF1953">
        <w:rPr>
          <w:rFonts w:eastAsia="Times New Roman" w:cs="Calibri"/>
          <w:color w:val="000000"/>
          <w:lang w:eastAsia="en-GB"/>
        </w:rPr>
        <w:t xml:space="preserve"> environmental features, although work may still be needed to develop meaningful</w:t>
      </w:r>
      <w:r w:rsidR="00BA3645">
        <w:rPr>
          <w:rFonts w:eastAsia="Times New Roman" w:cs="Calibri"/>
          <w:color w:val="000000"/>
          <w:lang w:eastAsia="en-GB"/>
        </w:rPr>
        <w:t>,</w:t>
      </w:r>
      <w:r w:rsidR="00FF1953">
        <w:rPr>
          <w:rFonts w:eastAsia="Times New Roman" w:cs="Calibri"/>
          <w:color w:val="000000"/>
          <w:lang w:eastAsia="en-GB"/>
        </w:rPr>
        <w:t xml:space="preserve"> </w:t>
      </w:r>
      <w:r w:rsidR="00BA3645">
        <w:rPr>
          <w:rFonts w:eastAsia="Times New Roman" w:cs="Calibri"/>
          <w:color w:val="000000"/>
          <w:lang w:eastAsia="en-GB"/>
        </w:rPr>
        <w:t xml:space="preserve">validated </w:t>
      </w:r>
      <w:r w:rsidR="00FF1953">
        <w:rPr>
          <w:rFonts w:eastAsia="Times New Roman" w:cs="Calibri"/>
          <w:color w:val="000000"/>
          <w:lang w:eastAsia="en-GB"/>
        </w:rPr>
        <w:t>metrics. G</w:t>
      </w:r>
      <w:r w:rsidR="00FF1953" w:rsidRPr="00B95E24">
        <w:rPr>
          <w:rFonts w:eastAsia="Times New Roman" w:cs="Calibri"/>
          <w:color w:val="000000"/>
          <w:lang w:eastAsia="en-GB"/>
        </w:rPr>
        <w:t xml:space="preserve">iven the suspected multi-faceted influences on obesity </w:t>
      </w:r>
      <w:r w:rsidR="00FF1953">
        <w:rPr>
          <w:rFonts w:eastAsia="Times New Roman" w:cs="Calibri"/>
          <w:color w:val="000000"/>
          <w:lang w:eastAsia="en-GB"/>
        </w:rPr>
        <w:fldChar w:fldCharType="begin"/>
      </w:r>
      <w:r w:rsidR="00A0156E">
        <w:rPr>
          <w:rFonts w:eastAsia="Times New Roman" w:cs="Calibri"/>
          <w:color w:val="000000"/>
          <w:lang w:eastAsia="en-GB"/>
        </w:rPr>
        <w:instrText xml:space="preserve"> ADDIN EN.CITE &lt;EndNote&gt;&lt;Cite&gt;&lt;Author&gt;Butland&lt;/Author&gt;&lt;Year&gt;2007&lt;/Year&gt;&lt;RecNum&gt;51&lt;/RecNum&gt;&lt;DisplayText&gt;(75)&lt;/DisplayText&gt;&lt;record&gt;&lt;rec-number&gt;51&lt;/rec-number&gt;&lt;foreign-keys&gt;&lt;key app="EN" db-id="a5p0vpaf92ztfgetearvvv2baxt0aada9wd2" timestamp="1490963479"&gt;51&lt;/key&gt;&lt;/foreign-keys&gt;&lt;ref-type name="Government Document"&gt;46&lt;/ref-type&gt;&lt;contributors&gt;&lt;authors&gt;&lt;author&gt;Butland, Bryony&lt;/author&gt;&lt;author&gt;Jebb, Susan&lt;/author&gt;&lt;author&gt;Kopelman, Peter&lt;/author&gt;&lt;author&gt;McPherson, Kim&lt;/author&gt;&lt;author&gt;Thomas, Sandy&lt;/author&gt;&lt;author&gt;Mardell, Jane&lt;/author&gt;&lt;author&gt;Parry, Vivienne&lt;/author&gt;&lt;/authors&gt;&lt;/contributors&gt;&lt;titles&gt;&lt;title&gt;Tackling obesities: future choices – project report &lt;/title&gt;&lt;/titles&gt;&lt;edition&gt;2nd&lt;/edition&gt;&lt;dates&gt;&lt;year&gt;2007&lt;/year&gt;&lt;/dates&gt;&lt;pub-location&gt;London&lt;/pub-location&gt;&lt;publisher&gt;Foresight Programme of the Government Office for Science&lt;/publisher&gt;&lt;urls&gt;&lt;/urls&gt;&lt;/record&gt;&lt;/Cite&gt;&lt;/EndNote&gt;</w:instrText>
      </w:r>
      <w:r w:rsidR="00FF1953">
        <w:rPr>
          <w:rFonts w:eastAsia="Times New Roman" w:cs="Calibri"/>
          <w:color w:val="000000"/>
          <w:lang w:eastAsia="en-GB"/>
        </w:rPr>
        <w:fldChar w:fldCharType="separate"/>
      </w:r>
      <w:r w:rsidR="00A0156E">
        <w:rPr>
          <w:rFonts w:eastAsia="Times New Roman" w:cs="Calibri"/>
          <w:noProof/>
          <w:color w:val="000000"/>
          <w:lang w:eastAsia="en-GB"/>
        </w:rPr>
        <w:t>(75)</w:t>
      </w:r>
      <w:r w:rsidR="00FF1953">
        <w:rPr>
          <w:rFonts w:eastAsia="Times New Roman" w:cs="Calibri"/>
          <w:color w:val="000000"/>
          <w:lang w:eastAsia="en-GB"/>
        </w:rPr>
        <w:fldChar w:fldCharType="end"/>
      </w:r>
      <w:r w:rsidR="00FF1953" w:rsidRPr="00B95E24">
        <w:rPr>
          <w:rFonts w:eastAsia="Times New Roman" w:cs="Calibri"/>
          <w:color w:val="000000"/>
          <w:lang w:eastAsia="en-GB"/>
        </w:rPr>
        <w:t xml:space="preserve">, the ability to measure </w:t>
      </w:r>
      <w:r w:rsidR="008720B2">
        <w:rPr>
          <w:rFonts w:eastAsia="Times New Roman" w:cs="Calibri"/>
          <w:color w:val="000000"/>
          <w:lang w:eastAsia="en-GB"/>
        </w:rPr>
        <w:t xml:space="preserve">specific aspects of </w:t>
      </w:r>
      <w:r w:rsidR="00FF1953" w:rsidRPr="00B95E24">
        <w:rPr>
          <w:rFonts w:eastAsia="Times New Roman" w:cs="Calibri"/>
          <w:color w:val="000000"/>
          <w:lang w:eastAsia="en-GB"/>
        </w:rPr>
        <w:t xml:space="preserve">the </w:t>
      </w:r>
      <w:r>
        <w:rPr>
          <w:rFonts w:eastAsia="Times New Roman" w:cs="Calibri"/>
          <w:color w:val="000000"/>
          <w:lang w:eastAsia="en-GB"/>
        </w:rPr>
        <w:t>aetiology of obesity will help to build a more complete picture of its determinants</w:t>
      </w:r>
      <w:r w:rsidR="00FF1953">
        <w:rPr>
          <w:rFonts w:eastAsia="Times New Roman" w:cs="Calibri"/>
          <w:color w:val="000000"/>
          <w:lang w:eastAsia="en-GB"/>
        </w:rPr>
        <w:t>. Thus t</w:t>
      </w:r>
      <w:r w:rsidR="00F207C3">
        <w:rPr>
          <w:rFonts w:eastAsia="Times New Roman" w:cs="Calibri"/>
          <w:color w:val="000000"/>
          <w:lang w:eastAsia="en-GB"/>
        </w:rPr>
        <w:t xml:space="preserve">he opportunities afforded through </w:t>
      </w:r>
      <w:r w:rsidR="00F207C3" w:rsidRPr="00B95E24">
        <w:rPr>
          <w:rFonts w:eastAsia="Times New Roman" w:cs="Calibri"/>
          <w:color w:val="000000"/>
          <w:lang w:eastAsia="en-GB"/>
        </w:rPr>
        <w:t xml:space="preserve">objective </w:t>
      </w:r>
      <w:r w:rsidR="00F207C3">
        <w:rPr>
          <w:rFonts w:eastAsia="Times New Roman" w:cs="Calibri"/>
          <w:color w:val="000000"/>
          <w:lang w:eastAsia="en-GB"/>
        </w:rPr>
        <w:t>data automatically collected from ‘found’ data could revolutionise our understanding of many</w:t>
      </w:r>
      <w:r w:rsidR="00FF1953">
        <w:rPr>
          <w:rFonts w:eastAsia="Times New Roman" w:cs="Calibri"/>
          <w:color w:val="000000"/>
          <w:lang w:eastAsia="en-GB"/>
        </w:rPr>
        <w:t xml:space="preserve"> complex</w:t>
      </w:r>
      <w:r w:rsidR="00F207C3">
        <w:rPr>
          <w:rFonts w:eastAsia="Times New Roman" w:cs="Calibri"/>
          <w:color w:val="000000"/>
          <w:lang w:eastAsia="en-GB"/>
        </w:rPr>
        <w:t xml:space="preserve"> areas</w:t>
      </w:r>
      <w:r w:rsidR="00575E70">
        <w:rPr>
          <w:rFonts w:eastAsia="Times New Roman" w:cs="Calibri"/>
          <w:color w:val="000000"/>
          <w:lang w:eastAsia="en-GB"/>
        </w:rPr>
        <w:t xml:space="preserve"> </w:t>
      </w:r>
      <w:r w:rsidR="00575E70">
        <w:rPr>
          <w:rFonts w:eastAsia="Times New Roman" w:cs="Calibri"/>
          <w:color w:val="000000"/>
          <w:lang w:eastAsia="en-GB"/>
        </w:rPr>
        <w:fldChar w:fldCharType="begin"/>
      </w:r>
      <w:r w:rsidR="00F10737">
        <w:rPr>
          <w:rFonts w:eastAsia="Times New Roman" w:cs="Calibri"/>
          <w:color w:val="000000"/>
          <w:lang w:eastAsia="en-GB"/>
        </w:rPr>
        <w:instrText xml:space="preserve"> ADDIN EN.CITE &lt;EndNote&gt;&lt;Cite&gt;&lt;Author&gt;Lazer&lt;/Author&gt;&lt;Year&gt;2017&lt;/Year&gt;&lt;RecNum&gt;103&lt;/RecNum&gt;&lt;DisplayText&gt;(56)&lt;/DisplayText&gt;&lt;record&gt;&lt;rec-number&gt;103&lt;/rec-number&gt;&lt;foreign-keys&gt;&lt;key app="EN" db-id="a5p0vpaf92ztfgetearvvv2baxt0aada9wd2" timestamp="1502718149"&gt;103&lt;/key&gt;&lt;/foreign-keys&gt;&lt;ref-type name="Journal Article"&gt;17&lt;/ref-type&gt;&lt;contributors&gt;&lt;authors&gt;&lt;author&gt;Lazer, David&lt;/author&gt;&lt;author&gt;Radford, Jason&lt;/author&gt;&lt;/authors&gt;&lt;/contributors&gt;&lt;titles&gt;&lt;title&gt;Data ex machina: introduction to big data&lt;/title&gt;&lt;secondary-title&gt;Annual Review of Sociology&lt;/secondary-title&gt;&lt;/titles&gt;&lt;periodical&gt;&lt;full-title&gt;Annual Review of Sociology&lt;/full-title&gt;&lt;/periodical&gt;&lt;pages&gt;19-39&lt;/pages&gt;&lt;volume&gt;43&lt;/volume&gt;&lt;dates&gt;&lt;year&gt;2017&lt;/year&gt;&lt;/dates&gt;&lt;urls&gt;&lt;/urls&gt;&lt;/record&gt;&lt;/Cite&gt;&lt;/EndNote&gt;</w:instrText>
      </w:r>
      <w:r w:rsidR="00575E70">
        <w:rPr>
          <w:rFonts w:eastAsia="Times New Roman" w:cs="Calibri"/>
          <w:color w:val="000000"/>
          <w:lang w:eastAsia="en-GB"/>
        </w:rPr>
        <w:fldChar w:fldCharType="separate"/>
      </w:r>
      <w:r w:rsidR="00F10737">
        <w:rPr>
          <w:rFonts w:eastAsia="Times New Roman" w:cs="Calibri"/>
          <w:noProof/>
          <w:color w:val="000000"/>
          <w:lang w:eastAsia="en-GB"/>
        </w:rPr>
        <w:t>(56)</w:t>
      </w:r>
      <w:r w:rsidR="00575E70">
        <w:rPr>
          <w:rFonts w:eastAsia="Times New Roman" w:cs="Calibri"/>
          <w:color w:val="000000"/>
          <w:lang w:eastAsia="en-GB"/>
        </w:rPr>
        <w:fldChar w:fldCharType="end"/>
      </w:r>
      <w:r w:rsidR="00F207C3" w:rsidRPr="00B95E24">
        <w:rPr>
          <w:rFonts w:eastAsia="Times New Roman" w:cs="Calibri"/>
          <w:color w:val="000000"/>
          <w:lang w:eastAsia="en-GB"/>
        </w:rPr>
        <w:t>.</w:t>
      </w:r>
      <w:r w:rsidR="00FB6182">
        <w:rPr>
          <w:rFonts w:eastAsia="Times New Roman" w:cs="Calibri"/>
          <w:color w:val="000000"/>
          <w:lang w:eastAsia="en-GB"/>
        </w:rPr>
        <w:t xml:space="preserve"> The </w:t>
      </w:r>
      <w:r w:rsidR="00FB6182">
        <w:rPr>
          <w:rFonts w:eastAsia="Times New Roman" w:cs="Calibri"/>
          <w:color w:val="000000"/>
          <w:lang w:eastAsia="en-GB"/>
        </w:rPr>
        <w:lastRenderedPageBreak/>
        <w:t xml:space="preserve">ability to quantify increasingly complex scenarios could also prove invaluable for predictive explorations, such as investigating system dynamics or agent based modelling </w:t>
      </w:r>
      <w:r w:rsidR="00914856">
        <w:rPr>
          <w:rFonts w:eastAsia="Times New Roman" w:cs="Calibri"/>
          <w:color w:val="000000"/>
          <w:lang w:eastAsia="en-GB"/>
        </w:rPr>
        <w:fldChar w:fldCharType="begin"/>
      </w:r>
      <w:r w:rsidR="00914856">
        <w:rPr>
          <w:rFonts w:eastAsia="Times New Roman" w:cs="Calibri"/>
          <w:color w:val="000000"/>
          <w:lang w:eastAsia="en-GB"/>
        </w:rPr>
        <w:instrText xml:space="preserve"> ADDIN EN.CITE &lt;EndNote&gt;&lt;Cite&gt;&lt;Author&gt;Garcia&lt;/Author&gt;&lt;Year&gt;2017&lt;/Year&gt;&lt;RecNum&gt;137&lt;/RecNum&gt;&lt;DisplayText&gt;(76)&lt;/DisplayText&gt;&lt;record&gt;&lt;rec-number&gt;137&lt;/rec-number&gt;&lt;foreign-keys&gt;&lt;key app="EN" db-id="a5p0vpaf92ztfgetearvvv2baxt0aada9wd2" timestamp="1507454703"&gt;137&lt;/key&gt;&lt;/foreign-keys&gt;&lt;ref-type name="Journal Article"&gt;17&lt;/ref-type&gt;&lt;contributors&gt;&lt;authors&gt;&lt;author&gt;Garcia, Leandro M. T.&lt;/author&gt;&lt;author&gt;Diez Roux, Ana V.&lt;/author&gt;&lt;author&gt;Martins, Andre C. R.&lt;/author&gt;&lt;author&gt;Yang, Yong&lt;/author&gt;&lt;author&gt;Florindo, Alex A.&lt;/author&gt;&lt;/authors&gt;&lt;/contributors&gt;&lt;titles&gt;&lt;title&gt;Development of a dynamic framework to explain population patterns of leisure-time physical activity through agent-based modeling&lt;/title&gt;&lt;secondary-title&gt;Int J Behav Nutr Phys Act&lt;/secondary-title&gt;&lt;/titles&gt;&lt;periodical&gt;&lt;full-title&gt;Int J Behav Nutr Phys Act&lt;/full-title&gt;&lt;/periodical&gt;&lt;pages&gt;111&lt;/pages&gt;&lt;volume&gt;14&lt;/volume&gt;&lt;dates&gt;&lt;year&gt;2017&lt;/year&gt;&lt;/dates&gt;&lt;urls&gt;&lt;/urls&gt;&lt;/record&gt;&lt;/Cite&gt;&lt;/EndNote&gt;</w:instrText>
      </w:r>
      <w:r w:rsidR="00914856">
        <w:rPr>
          <w:rFonts w:eastAsia="Times New Roman" w:cs="Calibri"/>
          <w:color w:val="000000"/>
          <w:lang w:eastAsia="en-GB"/>
        </w:rPr>
        <w:fldChar w:fldCharType="separate"/>
      </w:r>
      <w:r w:rsidR="00914856">
        <w:rPr>
          <w:rFonts w:eastAsia="Times New Roman" w:cs="Calibri"/>
          <w:noProof/>
          <w:color w:val="000000"/>
          <w:lang w:eastAsia="en-GB"/>
        </w:rPr>
        <w:t>(76)</w:t>
      </w:r>
      <w:r w:rsidR="00914856">
        <w:rPr>
          <w:rFonts w:eastAsia="Times New Roman" w:cs="Calibri"/>
          <w:color w:val="000000"/>
          <w:lang w:eastAsia="en-GB"/>
        </w:rPr>
        <w:fldChar w:fldCharType="end"/>
      </w:r>
      <w:r w:rsidR="00FB6182">
        <w:rPr>
          <w:rFonts w:eastAsia="Times New Roman" w:cs="Calibri"/>
          <w:color w:val="000000"/>
          <w:lang w:eastAsia="en-GB"/>
        </w:rPr>
        <w:t xml:space="preserve">. </w:t>
      </w:r>
    </w:p>
    <w:p w14:paraId="6790F256" w14:textId="37729B67" w:rsidR="00F207C3" w:rsidRPr="00B95E24" w:rsidRDefault="00F207C3" w:rsidP="006D62B7">
      <w:pPr>
        <w:shd w:val="clear" w:color="auto" w:fill="FFFFFF"/>
        <w:spacing w:after="0" w:line="480" w:lineRule="auto"/>
        <w:rPr>
          <w:rFonts w:eastAsia="Times New Roman" w:cs="Calibri"/>
          <w:color w:val="000000"/>
          <w:lang w:eastAsia="en-GB"/>
        </w:rPr>
      </w:pPr>
    </w:p>
    <w:p w14:paraId="27851B94" w14:textId="45610287" w:rsidR="00F207C3" w:rsidRDefault="00F207C3" w:rsidP="006D62B7">
      <w:pPr>
        <w:spacing w:line="480" w:lineRule="auto"/>
        <w:rPr>
          <w:rFonts w:eastAsia="Times New Roman" w:cs="Calibri"/>
          <w:color w:val="000000"/>
          <w:lang w:eastAsia="en-GB"/>
        </w:rPr>
      </w:pPr>
      <w:r>
        <w:rPr>
          <w:rFonts w:eastAsia="Times New Roman" w:cs="Calibri"/>
          <w:color w:val="000000"/>
          <w:lang w:eastAsia="en-GB"/>
        </w:rPr>
        <w:t xml:space="preserve">Thirdly, we can leverage the </w:t>
      </w:r>
      <w:r w:rsidR="00986915">
        <w:rPr>
          <w:rFonts w:eastAsia="Times New Roman" w:cs="Calibri"/>
          <w:color w:val="000000"/>
          <w:lang w:eastAsia="en-GB"/>
        </w:rPr>
        <w:t>broad scope of</w:t>
      </w:r>
      <w:r>
        <w:rPr>
          <w:rFonts w:eastAsia="Times New Roman" w:cs="Calibri"/>
          <w:color w:val="000000"/>
          <w:lang w:eastAsia="en-GB"/>
        </w:rPr>
        <w:t xml:space="preserve"> these big data to explore hard</w:t>
      </w:r>
      <w:r w:rsidR="00986915">
        <w:rPr>
          <w:rFonts w:eastAsia="Times New Roman" w:cs="Calibri"/>
          <w:color w:val="000000"/>
          <w:lang w:eastAsia="en-GB"/>
        </w:rPr>
        <w:t>-</w:t>
      </w:r>
      <w:r>
        <w:rPr>
          <w:rFonts w:eastAsia="Times New Roman" w:cs="Calibri"/>
          <w:color w:val="000000"/>
          <w:lang w:eastAsia="en-GB"/>
        </w:rPr>
        <w:t>to</w:t>
      </w:r>
      <w:r w:rsidR="00986915">
        <w:rPr>
          <w:rFonts w:eastAsia="Times New Roman" w:cs="Calibri"/>
          <w:color w:val="000000"/>
          <w:lang w:eastAsia="en-GB"/>
        </w:rPr>
        <w:t>-</w:t>
      </w:r>
      <w:r>
        <w:rPr>
          <w:rFonts w:eastAsia="Times New Roman" w:cs="Calibri"/>
          <w:color w:val="000000"/>
          <w:lang w:eastAsia="en-GB"/>
        </w:rPr>
        <w:t xml:space="preserve">reach populations that </w:t>
      </w:r>
      <w:r w:rsidR="00716D40">
        <w:rPr>
          <w:rFonts w:eastAsia="Times New Roman" w:cs="Calibri"/>
          <w:color w:val="000000"/>
          <w:lang w:eastAsia="en-GB"/>
        </w:rPr>
        <w:t xml:space="preserve">conventional </w:t>
      </w:r>
      <w:r>
        <w:rPr>
          <w:rFonts w:eastAsia="Times New Roman" w:cs="Calibri"/>
          <w:color w:val="000000"/>
          <w:lang w:eastAsia="en-GB"/>
        </w:rPr>
        <w:t>data are unable to access or provide precise estimates on</w:t>
      </w:r>
      <w:r w:rsidR="00575E70">
        <w:rPr>
          <w:rFonts w:eastAsia="Times New Roman" w:cs="Calibri"/>
          <w:color w:val="000000"/>
          <w:lang w:eastAsia="en-GB"/>
        </w:rPr>
        <w:t xml:space="preserve"> </w:t>
      </w:r>
      <w:r w:rsidR="00575E70">
        <w:rPr>
          <w:rFonts w:eastAsia="Times New Roman" w:cs="Calibri"/>
          <w:color w:val="000000"/>
          <w:lang w:eastAsia="en-GB"/>
        </w:rPr>
        <w:fldChar w:fldCharType="begin"/>
      </w:r>
      <w:r w:rsidR="00914856">
        <w:rPr>
          <w:rFonts w:eastAsia="Times New Roman" w:cs="Calibri"/>
          <w:color w:val="000000"/>
          <w:lang w:eastAsia="en-GB"/>
        </w:rPr>
        <w:instrText xml:space="preserve"> ADDIN EN.CITE &lt;EndNote&gt;&lt;Cite&gt;&lt;Author&gt;Foucault Welles&lt;/Author&gt;&lt;Year&gt;2014&lt;/Year&gt;&lt;RecNum&gt;109&lt;/RecNum&gt;&lt;DisplayText&gt;(56, 77)&lt;/DisplayText&gt;&lt;record&gt;&lt;rec-number&gt;109&lt;/rec-number&gt;&lt;foreign-keys&gt;&lt;key app="EN" db-id="a5p0vpaf92ztfgetearvvv2baxt0aada9wd2" timestamp="1502889542"&gt;109&lt;/key&gt;&lt;/foreign-keys&gt;&lt;ref-type name="Journal Article"&gt;17&lt;/ref-type&gt;&lt;contributors&gt;&lt;authors&gt;&lt;author&gt;Foucault Welles, Brooke&lt;/author&gt;&lt;/authors&gt;&lt;/contributors&gt;&lt;titles&gt;&lt;title&gt;On minorities and outliers: the case for making Big Data small&lt;/title&gt;&lt;secondary-title&gt;Big Data &amp;amp; Society&lt;/secondary-title&gt;&lt;/titles&gt;&lt;periodical&gt;&lt;full-title&gt;Big Data &amp;amp; Society&lt;/full-title&gt;&lt;/periodical&gt;&lt;volume&gt;1&lt;/volume&gt;&lt;number&gt;1&lt;/number&gt;&lt;dates&gt;&lt;year&gt;2014&lt;/year&gt;&lt;/dates&gt;&lt;urls&gt;&lt;/urls&gt;&lt;electronic-resource-num&gt;10.1177/2053951714540613&lt;/electronic-resource-num&gt;&lt;/record&gt;&lt;/Cite&gt;&lt;Cite&gt;&lt;Author&gt;Lazer&lt;/Author&gt;&lt;Year&gt;2017&lt;/Year&gt;&lt;RecNum&gt;103&lt;/RecNum&gt;&lt;record&gt;&lt;rec-number&gt;103&lt;/rec-number&gt;&lt;foreign-keys&gt;&lt;key app="EN" db-id="a5p0vpaf92ztfgetearvvv2baxt0aada9wd2" timestamp="1502718149"&gt;103&lt;/key&gt;&lt;/foreign-keys&gt;&lt;ref-type name="Journal Article"&gt;17&lt;/ref-type&gt;&lt;contributors&gt;&lt;authors&gt;&lt;author&gt;Lazer, David&lt;/author&gt;&lt;author&gt;Radford, Jason&lt;/author&gt;&lt;/authors&gt;&lt;/contributors&gt;&lt;titles&gt;&lt;title&gt;Data ex machina: introduction to big data&lt;/title&gt;&lt;secondary-title&gt;Annual Review of Sociology&lt;/secondary-title&gt;&lt;/titles&gt;&lt;periodical&gt;&lt;full-title&gt;Annual Review of Sociology&lt;/full-title&gt;&lt;/periodical&gt;&lt;pages&gt;19-39&lt;/pages&gt;&lt;volume&gt;43&lt;/volume&gt;&lt;dates&gt;&lt;year&gt;2017&lt;/year&gt;&lt;/dates&gt;&lt;urls&gt;&lt;/urls&gt;&lt;/record&gt;&lt;/Cite&gt;&lt;/EndNote&gt;</w:instrText>
      </w:r>
      <w:r w:rsidR="00575E70">
        <w:rPr>
          <w:rFonts w:eastAsia="Times New Roman" w:cs="Calibri"/>
          <w:color w:val="000000"/>
          <w:lang w:eastAsia="en-GB"/>
        </w:rPr>
        <w:fldChar w:fldCharType="separate"/>
      </w:r>
      <w:r w:rsidR="00914856">
        <w:rPr>
          <w:rFonts w:eastAsia="Times New Roman" w:cs="Calibri"/>
          <w:noProof/>
          <w:color w:val="000000"/>
          <w:lang w:eastAsia="en-GB"/>
        </w:rPr>
        <w:t>(56, 77)</w:t>
      </w:r>
      <w:r w:rsidR="00575E70">
        <w:rPr>
          <w:rFonts w:eastAsia="Times New Roman" w:cs="Calibri"/>
          <w:color w:val="000000"/>
          <w:lang w:eastAsia="en-GB"/>
        </w:rPr>
        <w:fldChar w:fldCharType="end"/>
      </w:r>
      <w:r>
        <w:rPr>
          <w:rFonts w:eastAsia="Times New Roman" w:cs="Calibri"/>
          <w:color w:val="000000"/>
          <w:lang w:eastAsia="en-GB"/>
        </w:rPr>
        <w:t xml:space="preserve">. For example, the Health Survey </w:t>
      </w:r>
      <w:r w:rsidR="00986915">
        <w:rPr>
          <w:rFonts w:eastAsia="Times New Roman" w:cs="Calibri"/>
          <w:color w:val="000000"/>
          <w:lang w:eastAsia="en-GB"/>
        </w:rPr>
        <w:t xml:space="preserve">for </w:t>
      </w:r>
      <w:r>
        <w:rPr>
          <w:rFonts w:eastAsia="Times New Roman" w:cs="Calibri"/>
          <w:color w:val="000000"/>
          <w:lang w:eastAsia="en-GB"/>
        </w:rPr>
        <w:t>England</w:t>
      </w:r>
      <w:r w:rsidR="00986915">
        <w:rPr>
          <w:rFonts w:eastAsia="Times New Roman" w:cs="Calibri"/>
          <w:color w:val="000000"/>
          <w:lang w:eastAsia="en-GB"/>
        </w:rPr>
        <w:t xml:space="preserve"> 2014 </w:t>
      </w:r>
      <w:r w:rsidR="005C290F">
        <w:rPr>
          <w:rFonts w:eastAsia="Times New Roman" w:cs="Calibri"/>
          <w:color w:val="000000"/>
          <w:lang w:eastAsia="en-GB"/>
        </w:rPr>
        <w:fldChar w:fldCharType="begin"/>
      </w:r>
      <w:r w:rsidR="00914856">
        <w:rPr>
          <w:rFonts w:eastAsia="Times New Roman" w:cs="Calibri"/>
          <w:color w:val="000000"/>
          <w:lang w:eastAsia="en-GB"/>
        </w:rPr>
        <w:instrText xml:space="preserve"> ADDIN EN.CITE &lt;EndNote&gt;&lt;Cite&gt;&lt;Author&gt;Craig&lt;/Author&gt;&lt;Year&gt;2015&lt;/Year&gt;&lt;RecNum&gt;130&lt;/RecNum&gt;&lt;DisplayText&gt;(78)&lt;/DisplayText&gt;&lt;record&gt;&lt;rec-number&gt;130&lt;/rec-number&gt;&lt;foreign-keys&gt;&lt;key app="EN" db-id="a5p0vpaf92ztfgetearvvv2baxt0aada9wd2" timestamp="1506769040"&gt;130&lt;/key&gt;&lt;/foreign-keys&gt;&lt;ref-type name="Report"&gt;27&lt;/ref-type&gt;&lt;contributors&gt;&lt;authors&gt;&lt;author&gt;Craig, R.&lt;/author&gt;&lt;author&gt;Mindell, J.&lt;/author&gt;&lt;/authors&gt;&lt;/contributors&gt;&lt;titles&gt;&lt;title&gt;Health Survey for England 2014&lt;/title&gt;&lt;/titles&gt;&lt;dates&gt;&lt;year&gt;2015&lt;/year&gt;&lt;/dates&gt;&lt;pub-location&gt;London&lt;/pub-location&gt;&lt;publisher&gt;The Health and Social Care Information Centre&lt;/publisher&gt;&lt;urls&gt;&lt;/urls&gt;&lt;/record&gt;&lt;/Cite&gt;&lt;/EndNote&gt;</w:instrText>
      </w:r>
      <w:r w:rsidR="005C290F">
        <w:rPr>
          <w:rFonts w:eastAsia="Times New Roman" w:cs="Calibri"/>
          <w:color w:val="000000"/>
          <w:lang w:eastAsia="en-GB"/>
        </w:rPr>
        <w:fldChar w:fldCharType="separate"/>
      </w:r>
      <w:r w:rsidR="00914856">
        <w:rPr>
          <w:rFonts w:eastAsia="Times New Roman" w:cs="Calibri"/>
          <w:noProof/>
          <w:color w:val="000000"/>
          <w:lang w:eastAsia="en-GB"/>
        </w:rPr>
        <w:t>(78)</w:t>
      </w:r>
      <w:r w:rsidR="005C290F">
        <w:rPr>
          <w:rFonts w:eastAsia="Times New Roman" w:cs="Calibri"/>
          <w:color w:val="000000"/>
          <w:lang w:eastAsia="en-GB"/>
        </w:rPr>
        <w:fldChar w:fldCharType="end"/>
      </w:r>
      <w:r>
        <w:rPr>
          <w:rFonts w:eastAsia="Times New Roman" w:cs="Calibri"/>
          <w:color w:val="000000"/>
          <w:lang w:eastAsia="en-GB"/>
        </w:rPr>
        <w:t>, one of the largest and most comprehensive sources of data on health-related behaviours</w:t>
      </w:r>
      <w:r w:rsidR="00986915">
        <w:rPr>
          <w:rFonts w:eastAsia="Times New Roman" w:cs="Calibri"/>
          <w:color w:val="000000"/>
          <w:lang w:eastAsia="en-GB"/>
        </w:rPr>
        <w:t xml:space="preserve"> (n = 10</w:t>
      </w:r>
      <w:r w:rsidR="00290DD9">
        <w:rPr>
          <w:rFonts w:eastAsia="Times New Roman" w:cs="Calibri"/>
          <w:color w:val="000000"/>
          <w:lang w:eastAsia="en-GB"/>
        </w:rPr>
        <w:t xml:space="preserve"> </w:t>
      </w:r>
      <w:r w:rsidR="00986915">
        <w:rPr>
          <w:rFonts w:eastAsia="Times New Roman" w:cs="Calibri"/>
          <w:color w:val="000000"/>
          <w:lang w:eastAsia="en-GB"/>
        </w:rPr>
        <w:t>041),</w:t>
      </w:r>
      <w:r>
        <w:rPr>
          <w:rFonts w:eastAsia="Times New Roman" w:cs="Calibri"/>
          <w:color w:val="000000"/>
          <w:lang w:eastAsia="en-GB"/>
        </w:rPr>
        <w:t xml:space="preserve"> </w:t>
      </w:r>
      <w:r w:rsidR="00986915">
        <w:rPr>
          <w:rFonts w:eastAsia="Times New Roman" w:cs="Calibri"/>
          <w:color w:val="000000"/>
          <w:lang w:eastAsia="en-GB"/>
        </w:rPr>
        <w:t xml:space="preserve">included </w:t>
      </w:r>
      <w:r>
        <w:rPr>
          <w:rFonts w:eastAsia="Times New Roman" w:cs="Calibri"/>
          <w:color w:val="000000"/>
          <w:lang w:eastAsia="en-GB"/>
        </w:rPr>
        <w:t>only 1</w:t>
      </w:r>
      <w:r w:rsidR="00986915">
        <w:rPr>
          <w:rFonts w:eastAsia="Times New Roman" w:cs="Calibri"/>
          <w:color w:val="000000"/>
          <w:lang w:eastAsia="en-GB"/>
        </w:rPr>
        <w:t xml:space="preserve"> </w:t>
      </w:r>
      <w:r>
        <w:rPr>
          <w:rFonts w:eastAsia="Times New Roman" w:cs="Calibri"/>
          <w:color w:val="000000"/>
          <w:lang w:eastAsia="en-GB"/>
        </w:rPr>
        <w:t>332 non-White individuals. Understanding the role of ethnicity, a key non-modifiable factor in obesity research, becomes problematic here. Big data can help, and can be extended to smaller groups as well. Linked to this, the growing interest in understanding the heterogeneity of obesity (e.g.</w:t>
      </w:r>
      <w:r w:rsidR="0065410F">
        <w:rPr>
          <w:rFonts w:eastAsia="Times New Roman" w:cs="Calibri"/>
          <w:color w:val="000000"/>
          <w:lang w:eastAsia="en-GB"/>
        </w:rPr>
        <w:t xml:space="preserve"> </w:t>
      </w:r>
      <w:r w:rsidR="0065410F">
        <w:rPr>
          <w:rFonts w:eastAsia="Times New Roman" w:cs="Calibri"/>
          <w:color w:val="000000"/>
          <w:lang w:eastAsia="en-GB"/>
        </w:rPr>
        <w:fldChar w:fldCharType="begin"/>
      </w:r>
      <w:r w:rsidR="00914856">
        <w:rPr>
          <w:rFonts w:eastAsia="Times New Roman" w:cs="Calibri"/>
          <w:color w:val="000000"/>
          <w:lang w:eastAsia="en-GB"/>
        </w:rPr>
        <w:instrText xml:space="preserve"> ADDIN EN.CITE &lt;EndNote&gt;&lt;Cite&gt;&lt;Author&gt;Green&lt;/Author&gt;&lt;Year&gt;2016&lt;/Year&gt;&lt;RecNum&gt;110&lt;/RecNum&gt;&lt;DisplayText&gt;(79)&lt;/DisplayText&gt;&lt;record&gt;&lt;rec-number&gt;110&lt;/rec-number&gt;&lt;foreign-keys&gt;&lt;key app="EN" db-id="a5p0vpaf92ztfgetearvvv2baxt0aada9wd2" timestamp="1502889900"&gt;110&lt;/key&gt;&lt;/foreign-keys&gt;&lt;ref-type name="Journal Article"&gt;17&lt;/ref-type&gt;&lt;contributors&gt;&lt;authors&gt;&lt;author&gt;Green, M.A.&lt;/author&gt;&lt;author&gt;Strong, M.&lt;/author&gt;&lt;author&gt;Razak, F.&lt;/author&gt;&lt;author&gt;Subramanian, S.V.&lt;/author&gt;&lt;author&gt;Relton, C.&lt;/author&gt;&lt;author&gt;Bissell, P.&lt;/author&gt;&lt;/authors&gt;&lt;/contributors&gt;&lt;titles&gt;&lt;title&gt;Who are the obese? A cluster analysis exploring subgroups of the obese&lt;/title&gt;&lt;secondary-title&gt;Journal of Public Health&lt;/secondary-title&gt;&lt;/titles&gt;&lt;periodical&gt;&lt;full-title&gt;Journal of Public Health&lt;/full-title&gt;&lt;/periodical&gt;&lt;pages&gt;258-264&lt;/pages&gt;&lt;volume&gt;38&lt;/volume&gt;&lt;number&gt;2&lt;/number&gt;&lt;dates&gt;&lt;year&gt;2016&lt;/year&gt;&lt;/dates&gt;&lt;urls&gt;&lt;/urls&gt;&lt;electronic-resource-num&gt;doi.org/10.1093/pubmed/fdv040&lt;/electronic-resource-num&gt;&lt;/record&gt;&lt;/Cite&gt;&lt;/EndNote&gt;</w:instrText>
      </w:r>
      <w:r w:rsidR="0065410F">
        <w:rPr>
          <w:rFonts w:eastAsia="Times New Roman" w:cs="Calibri"/>
          <w:color w:val="000000"/>
          <w:lang w:eastAsia="en-GB"/>
        </w:rPr>
        <w:fldChar w:fldCharType="separate"/>
      </w:r>
      <w:r w:rsidR="00914856">
        <w:rPr>
          <w:rFonts w:eastAsia="Times New Roman" w:cs="Calibri"/>
          <w:noProof/>
          <w:color w:val="000000"/>
          <w:lang w:eastAsia="en-GB"/>
        </w:rPr>
        <w:t>(79)</w:t>
      </w:r>
      <w:r w:rsidR="0065410F">
        <w:rPr>
          <w:rFonts w:eastAsia="Times New Roman" w:cs="Calibri"/>
          <w:color w:val="000000"/>
          <w:lang w:eastAsia="en-GB"/>
        </w:rPr>
        <w:fldChar w:fldCharType="end"/>
      </w:r>
      <w:r w:rsidR="0065410F">
        <w:rPr>
          <w:rFonts w:eastAsia="Times New Roman" w:cs="Calibri"/>
          <w:color w:val="000000"/>
          <w:lang w:eastAsia="en-GB"/>
        </w:rPr>
        <w:t>)</w:t>
      </w:r>
      <w:r>
        <w:rPr>
          <w:rFonts w:eastAsia="Times New Roman" w:cs="Calibri"/>
          <w:color w:val="000000"/>
          <w:lang w:eastAsia="en-GB"/>
        </w:rPr>
        <w:t xml:space="preserve"> can be improved through capturing </w:t>
      </w:r>
      <w:r w:rsidR="005C290F">
        <w:rPr>
          <w:rFonts w:eastAsia="Times New Roman" w:cs="Calibri"/>
          <w:color w:val="000000"/>
          <w:lang w:eastAsia="en-GB"/>
        </w:rPr>
        <w:t>more nuanced</w:t>
      </w:r>
      <w:r>
        <w:rPr>
          <w:rFonts w:eastAsia="Times New Roman" w:cs="Calibri"/>
          <w:color w:val="000000"/>
          <w:lang w:eastAsia="en-GB"/>
        </w:rPr>
        <w:t xml:space="preserve"> data to examine the interactions between risk factors and behavioural characteristics.</w:t>
      </w:r>
    </w:p>
    <w:p w14:paraId="73CCDB46" w14:textId="77777777" w:rsidR="009F286D" w:rsidRPr="00B95E24" w:rsidRDefault="009F286D" w:rsidP="006D62B7">
      <w:pPr>
        <w:spacing w:line="480" w:lineRule="auto"/>
        <w:rPr>
          <w:rFonts w:eastAsia="Times New Roman" w:cs="Calibri"/>
          <w:color w:val="000000"/>
          <w:lang w:eastAsia="en-GB"/>
        </w:rPr>
      </w:pPr>
    </w:p>
    <w:p w14:paraId="515862F9" w14:textId="77777777" w:rsidR="001E1451" w:rsidRDefault="00F207C3" w:rsidP="001E1451">
      <w:pPr>
        <w:shd w:val="clear" w:color="auto" w:fill="FFFFFF"/>
        <w:spacing w:after="0" w:line="480" w:lineRule="auto"/>
      </w:pPr>
      <w:r w:rsidRPr="00B95E24">
        <w:rPr>
          <w:rFonts w:eastAsia="Times New Roman" w:cs="Calibri"/>
          <w:color w:val="000000"/>
          <w:lang w:eastAsia="en-GB"/>
        </w:rPr>
        <w:t>Finally, ‘found’ data provides a key opportunity for quasi-experimental research, by which we mean natural experiments that assess the impact of a policy</w:t>
      </w:r>
      <w:r w:rsidR="003B421F">
        <w:rPr>
          <w:rFonts w:eastAsia="Times New Roman" w:cs="Calibri"/>
          <w:color w:val="000000"/>
          <w:lang w:eastAsia="en-GB"/>
        </w:rPr>
        <w:t xml:space="preserve"> or</w:t>
      </w:r>
      <w:r w:rsidR="003B421F" w:rsidRPr="00B95E24">
        <w:rPr>
          <w:rFonts w:eastAsia="Times New Roman" w:cs="Calibri"/>
          <w:color w:val="000000"/>
          <w:lang w:eastAsia="en-GB"/>
        </w:rPr>
        <w:t xml:space="preserve"> </w:t>
      </w:r>
      <w:r w:rsidRPr="00B95E24">
        <w:rPr>
          <w:rFonts w:eastAsia="Times New Roman" w:cs="Calibri"/>
          <w:color w:val="000000"/>
          <w:lang w:eastAsia="en-GB"/>
        </w:rPr>
        <w:t xml:space="preserve">intervention. </w:t>
      </w:r>
      <w:r w:rsidR="0048074C">
        <w:rPr>
          <w:rFonts w:eastAsia="Times New Roman" w:cs="Calibri"/>
          <w:color w:val="000000"/>
          <w:lang w:eastAsia="en-GB"/>
        </w:rPr>
        <w:t xml:space="preserve">Examples from our review included evaluations of commercial weight management programmes </w:t>
      </w:r>
      <w:r w:rsidR="0048074C">
        <w:rPr>
          <w:rFonts w:eastAsia="Times New Roman" w:cs="Calibri"/>
          <w:color w:val="000000"/>
          <w:lang w:eastAsia="en-GB"/>
        </w:rPr>
        <w:fldChar w:fldCharType="begin">
          <w:fldData xml:space="preserve">PEVuZE5vdGU+PENpdGU+PEF1dGhvcj5BaGVybjwvQXV0aG9yPjxZZWFyPjIwMTE8L1llYXI+PFJl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</w:fldData>
        </w:fldChar>
      </w:r>
      <w:r w:rsidR="00F10737">
        <w:rPr>
          <w:rFonts w:eastAsia="Times New Roman" w:cs="Calibri"/>
          <w:color w:val="000000"/>
          <w:lang w:eastAsia="en-GB"/>
        </w:rPr>
        <w:instrText xml:space="preserve"> ADDIN EN.CITE </w:instrText>
      </w:r>
      <w:r w:rsidR="00F10737">
        <w:rPr>
          <w:rFonts w:eastAsia="Times New Roman" w:cs="Calibri"/>
          <w:color w:val="000000"/>
          <w:lang w:eastAsia="en-GB"/>
        </w:rPr>
        <w:fldChar w:fldCharType="begin">
          <w:fldData xml:space="preserve">PEVuZE5vdGU+PENpdGU+PEF1dGhvcj5BaGVybjwvQXV0aG9yPjxZZWFyPjIwMTE8L1llYXI+PFJl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</w:fldData>
        </w:fldChar>
      </w:r>
      <w:r w:rsidR="00F10737">
        <w:rPr>
          <w:rFonts w:eastAsia="Times New Roman" w:cs="Calibri"/>
          <w:color w:val="000000"/>
          <w:lang w:eastAsia="en-GB"/>
        </w:rPr>
        <w:instrText xml:space="preserve"> ADDIN EN.CITE.DATA </w:instrText>
      </w:r>
      <w:r w:rsidR="00F10737">
        <w:rPr>
          <w:rFonts w:eastAsia="Times New Roman" w:cs="Calibri"/>
          <w:color w:val="000000"/>
          <w:lang w:eastAsia="en-GB"/>
        </w:rPr>
      </w:r>
      <w:r w:rsidR="00F10737">
        <w:rPr>
          <w:rFonts w:eastAsia="Times New Roman" w:cs="Calibri"/>
          <w:color w:val="000000"/>
          <w:lang w:eastAsia="en-GB"/>
        </w:rPr>
        <w:fldChar w:fldCharType="end"/>
      </w:r>
      <w:r w:rsidR="0048074C">
        <w:rPr>
          <w:rFonts w:eastAsia="Times New Roman" w:cs="Calibri"/>
          <w:color w:val="000000"/>
          <w:lang w:eastAsia="en-GB"/>
        </w:rPr>
      </w:r>
      <w:r w:rsidR="0048074C">
        <w:rPr>
          <w:rFonts w:eastAsia="Times New Roman" w:cs="Calibri"/>
          <w:color w:val="000000"/>
          <w:lang w:eastAsia="en-GB"/>
        </w:rPr>
        <w:fldChar w:fldCharType="separate"/>
      </w:r>
      <w:r w:rsidR="00F10737">
        <w:rPr>
          <w:rFonts w:eastAsia="Times New Roman" w:cs="Calibri"/>
          <w:noProof/>
          <w:color w:val="000000"/>
          <w:lang w:eastAsia="en-GB"/>
        </w:rPr>
        <w:t>(28-31, 35)</w:t>
      </w:r>
      <w:r w:rsidR="0048074C">
        <w:rPr>
          <w:rFonts w:eastAsia="Times New Roman" w:cs="Calibri"/>
          <w:color w:val="000000"/>
          <w:lang w:eastAsia="en-GB"/>
        </w:rPr>
        <w:fldChar w:fldCharType="end"/>
      </w:r>
      <w:r w:rsidR="0048074C">
        <w:rPr>
          <w:rFonts w:eastAsia="Times New Roman" w:cs="Calibri"/>
          <w:color w:val="000000"/>
          <w:lang w:eastAsia="en-GB"/>
        </w:rPr>
        <w:t>, and assessing the impacts of events as diverse as infrastructure changes</w:t>
      </w:r>
      <w:r w:rsidR="006F1E3F">
        <w:rPr>
          <w:rFonts w:eastAsia="Times New Roman" w:cs="Calibri"/>
          <w:color w:val="000000"/>
          <w:lang w:eastAsia="en-GB"/>
        </w:rPr>
        <w:t xml:space="preserve"> (e.g. new cycle route</w:t>
      </w:r>
      <w:r w:rsidR="005C290F">
        <w:rPr>
          <w:rFonts w:eastAsia="Times New Roman" w:cs="Calibri"/>
          <w:color w:val="000000"/>
          <w:lang w:eastAsia="en-GB"/>
        </w:rPr>
        <w:t>s</w:t>
      </w:r>
      <w:r w:rsidR="006F1E3F">
        <w:rPr>
          <w:rFonts w:eastAsia="Times New Roman" w:cs="Calibri"/>
          <w:color w:val="000000"/>
          <w:lang w:eastAsia="en-GB"/>
        </w:rPr>
        <w:t>)</w:t>
      </w:r>
      <w:r w:rsidR="0048074C">
        <w:rPr>
          <w:rFonts w:eastAsia="Times New Roman" w:cs="Calibri"/>
          <w:color w:val="000000"/>
          <w:lang w:eastAsia="en-GB"/>
        </w:rPr>
        <w:t xml:space="preserve"> </w:t>
      </w:r>
      <w:r w:rsidR="0048074C">
        <w:rPr>
          <w:rFonts w:eastAsia="Times New Roman" w:cs="Calibri"/>
          <w:color w:val="000000"/>
          <w:lang w:eastAsia="en-GB"/>
        </w:rPr>
        <w:fldChar w:fldCharType="begin"/>
      </w:r>
      <w:r w:rsidR="00377C7D">
        <w:rPr>
          <w:rFonts w:eastAsia="Times New Roman" w:cs="Calibri"/>
          <w:color w:val="000000"/>
          <w:lang w:eastAsia="en-GB"/>
        </w:rPr>
        <w:instrText xml:space="preserve"> ADDIN EN.CITE &lt;EndNote&gt;&lt;Cite&gt;&lt;Author&gt;Heesch&lt;/Author&gt;&lt;Year&gt;2016&lt;/Year&gt;&lt;RecNum&gt;117&lt;/RecNum&gt;&lt;DisplayText&gt;(67)&lt;/DisplayText&gt;&lt;record&gt;&lt;rec-number&gt;117&lt;/rec-number&gt;&lt;foreign-keys&gt;&lt;key app="EN" db-id="a5p0vpaf92ztfgetearvvv2baxt0aada9wd2" timestamp="1504873870"&gt;117&lt;/key&gt;&lt;/foreign-keys&gt;&lt;ref-type name="Journal Article"&gt;17&lt;/ref-type&gt;&lt;contributors&gt;&lt;authors&gt;&lt;author&gt;Heesch, Kristiann C&lt;/author&gt;&lt;author&gt;Langdon, Michael&lt;/author&gt;&lt;/authors&gt;&lt;/contributors&gt;&lt;titles&gt;&lt;title&gt;The usefulness of GPS bicycle tracking data for evaluating the impact of infrastructure change on cycling behaviour&lt;/title&gt;&lt;secondary-title&gt;Health Promotion Journal of Australia&lt;/secondary-title&gt;&lt;/titles&gt;&lt;periodical&gt;&lt;full-title&gt;Health Promotion Journal of Australia&lt;/full-title&gt;&lt;/periodical&gt;&lt;pages&gt;222-229&lt;/pages&gt;&lt;volume&gt;27&lt;/volume&gt;&lt;dates&gt;&lt;year&gt;2016&lt;/year&gt;&lt;/dates&gt;&lt;urls&gt;&lt;/urls&gt;&lt;/record&gt;&lt;/Cite&gt;&lt;/EndNote&gt;</w:instrText>
      </w:r>
      <w:r w:rsidR="0048074C">
        <w:rPr>
          <w:rFonts w:eastAsia="Times New Roman" w:cs="Calibri"/>
          <w:color w:val="000000"/>
          <w:lang w:eastAsia="en-GB"/>
        </w:rPr>
        <w:fldChar w:fldCharType="separate"/>
      </w:r>
      <w:r w:rsidR="00377C7D">
        <w:rPr>
          <w:rFonts w:eastAsia="Times New Roman" w:cs="Calibri"/>
          <w:noProof/>
          <w:color w:val="000000"/>
          <w:lang w:eastAsia="en-GB"/>
        </w:rPr>
        <w:t>(67)</w:t>
      </w:r>
      <w:r w:rsidR="0048074C">
        <w:rPr>
          <w:rFonts w:eastAsia="Times New Roman" w:cs="Calibri"/>
          <w:color w:val="000000"/>
          <w:lang w:eastAsia="en-GB"/>
        </w:rPr>
        <w:fldChar w:fldCharType="end"/>
      </w:r>
      <w:r w:rsidR="0048074C">
        <w:rPr>
          <w:rFonts w:eastAsia="Times New Roman" w:cs="Calibri"/>
          <w:color w:val="000000"/>
          <w:lang w:eastAsia="en-GB"/>
        </w:rPr>
        <w:t xml:space="preserve">, popular gaming apps </w:t>
      </w:r>
      <w:r w:rsidR="0048074C">
        <w:rPr>
          <w:rFonts w:eastAsia="Times New Roman" w:cs="Calibri"/>
          <w:color w:val="000000"/>
          <w:lang w:eastAsia="en-GB"/>
        </w:rPr>
        <w:fldChar w:fldCharType="begin"/>
      </w:r>
      <w:r w:rsidR="00377C7D">
        <w:rPr>
          <w:rFonts w:eastAsia="Times New Roman" w:cs="Calibri"/>
          <w:color w:val="000000"/>
          <w:lang w:eastAsia="en-GB"/>
        </w:rPr>
        <w:instrText xml:space="preserve"> ADDIN EN.CITE &lt;EndNote&gt;&lt;Cite&gt;&lt;Author&gt;Xian&lt;/Author&gt;&lt;Year&gt;2017&lt;/Year&gt;&lt;RecNum&gt;113&lt;/RecNum&gt;&lt;DisplayText&gt;(68, 69)&lt;/DisplayText&gt;&lt;record&gt;&lt;rec-number&gt;113&lt;/rec-number&gt;&lt;foreign-keys&gt;&lt;key app="EN" db-id="a5p0vpaf92ztfgetearvvv2baxt0aada9wd2" timestamp="1504873364"&gt;113&lt;/key&gt;&lt;/foreign-keys&gt;&lt;ref-type name="Journal Article"&gt;17&lt;/ref-type&gt;&lt;contributors&gt;&lt;authors&gt;&lt;author&gt;Xian, Ying&lt;/author&gt;&lt;author&gt;Xu, Hanzhang&lt;/author&gt;&lt;author&gt;Xu, Haolin&lt;/author&gt;&lt;author&gt;Liang, Li&lt;/author&gt;&lt;author&gt;Hernandez, Adrian F&lt;/author&gt;&lt;author&gt;Wang, Tracy Y&lt;/author&gt;&lt;author&gt;Peterson, Eric D&lt;/author&gt;&lt;/authors&gt;&lt;/contributors&gt;&lt;titles&gt;&lt;title&gt;An initial evaluation of the impact of Pokemon GO on physical activity&lt;/title&gt;&lt;secondary-title&gt;J Am Heart Assoc&lt;/secondary-title&gt;&lt;/titles&gt;&lt;periodical&gt;&lt;full-title&gt;J Am Heart Assoc&lt;/full-title&gt;&lt;/periodical&gt;&lt;pages&gt;e005341&lt;/pages&gt;&lt;volume&gt;6&lt;/volume&gt;&lt;dates&gt;&lt;year&gt;2017&lt;/year&gt;&lt;/dates&gt;&lt;urls&gt;&lt;/urls&gt;&lt;electronic-resource-num&gt;10.1161/JAHA.116.005341&lt;/electronic-resource-num&gt;&lt;/record&gt;&lt;/Cite&gt;&lt;Cite&gt;&lt;Author&gt;Howe&lt;/Author&gt;&lt;Year&gt;2016&lt;/Year&gt;&lt;RecNum&gt;112&lt;/RecNum&gt;&lt;record&gt;&lt;rec-number&gt;112&lt;/rec-number&gt;&lt;foreign-keys&gt;&lt;key app="EN" db-id="a5p0vpaf92ztfgetearvvv2baxt0aada9wd2" timestamp="1504873249"&gt;112&lt;/key&gt;&lt;/foreign-keys&gt;&lt;ref-type name="Journal Article"&gt;17&lt;/ref-type&gt;&lt;contributors&gt;&lt;authors&gt;&lt;author&gt;Howe, Katherine B&lt;/author&gt;&lt;author&gt;Suharlim, Christian&lt;/author&gt;&lt;author&gt;Ueda, Peter&lt;/author&gt;&lt;author&gt;Howe, Daniel&lt;/author&gt;&lt;author&gt;Kawachi, Ichiro&lt;/author&gt;&lt;author&gt;Rimm, Eric B&lt;/author&gt;&lt;/authors&gt;&lt;/contributors&gt;&lt;titles&gt;&lt;title&gt;Gotta catch&amp;apos;em all! Pokemon GO and physical activity among young adults: difference in differences study&lt;/title&gt;&lt;secondary-title&gt;BMJ&lt;/secondary-title&gt;&lt;/titles&gt;&lt;periodical&gt;&lt;full-title&gt;BMJ&lt;/full-title&gt;&lt;/periodical&gt;&lt;pages&gt;i6270&lt;/pages&gt;&lt;volume&gt;355&lt;/volume&gt;&lt;dates&gt;&lt;year&gt;2016&lt;/year&gt;&lt;/dates&gt;&lt;urls&gt;&lt;/urls&gt;&lt;electronic-resource-num&gt;10.1136/bmj.i6270&lt;/electronic-resource-num&gt;&lt;/record&gt;&lt;/Cite&gt;&lt;/EndNote&gt;</w:instrText>
      </w:r>
      <w:r w:rsidR="0048074C">
        <w:rPr>
          <w:rFonts w:eastAsia="Times New Roman" w:cs="Calibri"/>
          <w:color w:val="000000"/>
          <w:lang w:eastAsia="en-GB"/>
        </w:rPr>
        <w:fldChar w:fldCharType="separate"/>
      </w:r>
      <w:r w:rsidR="00377C7D">
        <w:rPr>
          <w:rFonts w:eastAsia="Times New Roman" w:cs="Calibri"/>
          <w:noProof/>
          <w:color w:val="000000"/>
          <w:lang w:eastAsia="en-GB"/>
        </w:rPr>
        <w:t>(68, 69)</w:t>
      </w:r>
      <w:r w:rsidR="0048074C">
        <w:rPr>
          <w:rFonts w:eastAsia="Times New Roman" w:cs="Calibri"/>
          <w:color w:val="000000"/>
          <w:lang w:eastAsia="en-GB"/>
        </w:rPr>
        <w:fldChar w:fldCharType="end"/>
      </w:r>
      <w:r w:rsidR="0048074C">
        <w:rPr>
          <w:rFonts w:eastAsia="Times New Roman" w:cs="Calibri"/>
          <w:color w:val="000000"/>
          <w:lang w:eastAsia="en-GB"/>
        </w:rPr>
        <w:t xml:space="preserve">, </w:t>
      </w:r>
      <w:r w:rsidR="006F1E3F">
        <w:rPr>
          <w:rFonts w:eastAsia="Times New Roman" w:cs="Calibri"/>
          <w:color w:val="000000"/>
          <w:lang w:eastAsia="en-GB"/>
        </w:rPr>
        <w:t xml:space="preserve">changes to </w:t>
      </w:r>
      <w:r w:rsidR="0048074C">
        <w:rPr>
          <w:rFonts w:eastAsia="Times New Roman" w:cs="Calibri"/>
          <w:color w:val="000000"/>
          <w:lang w:eastAsia="en-GB"/>
        </w:rPr>
        <w:t>tax</w:t>
      </w:r>
      <w:r w:rsidR="006F1E3F">
        <w:rPr>
          <w:rFonts w:eastAsia="Times New Roman" w:cs="Calibri"/>
          <w:color w:val="000000"/>
          <w:lang w:eastAsia="en-GB"/>
        </w:rPr>
        <w:t xml:space="preserve">ation </w:t>
      </w:r>
      <w:r w:rsidR="005C290F">
        <w:rPr>
          <w:rFonts w:eastAsia="Times New Roman" w:cs="Calibri"/>
          <w:color w:val="000000"/>
          <w:lang w:eastAsia="en-GB"/>
        </w:rPr>
        <w:t xml:space="preserve">on </w:t>
      </w:r>
      <w:r w:rsidR="006F1E3F">
        <w:rPr>
          <w:rFonts w:eastAsia="Times New Roman" w:cs="Calibri"/>
          <w:color w:val="000000"/>
          <w:lang w:eastAsia="en-GB"/>
        </w:rPr>
        <w:t xml:space="preserve">obesity-related commodities (e.g. </w:t>
      </w:r>
      <w:r w:rsidR="005C290F">
        <w:rPr>
          <w:rFonts w:eastAsia="Times New Roman" w:cs="Calibri"/>
          <w:color w:val="000000"/>
          <w:lang w:eastAsia="en-GB"/>
        </w:rPr>
        <w:t>sugar-sweetened beverages</w:t>
      </w:r>
      <w:r w:rsidR="006F1E3F">
        <w:rPr>
          <w:rFonts w:eastAsia="Times New Roman" w:cs="Calibri"/>
          <w:color w:val="000000"/>
          <w:lang w:eastAsia="en-GB"/>
        </w:rPr>
        <w:t xml:space="preserve">) </w:t>
      </w:r>
      <w:r w:rsidR="0048074C">
        <w:rPr>
          <w:rFonts w:eastAsia="Times New Roman" w:cs="Calibri"/>
          <w:color w:val="000000"/>
          <w:lang w:eastAsia="en-GB"/>
        </w:rPr>
        <w:fldChar w:fldCharType="begin"/>
      </w:r>
      <w:r w:rsidR="0048074C">
        <w:rPr>
          <w:rFonts w:eastAsia="Times New Roman" w:cs="Calibri"/>
          <w:color w:val="000000"/>
          <w:lang w:eastAsia="en-GB"/>
        </w:rPr>
        <w:instrText xml:space="preserve"> ADDIN EN.CITE &lt;EndNote&gt;&lt;Cite&gt;&lt;Author&gt;Colchero&lt;/Author&gt;&lt;Year&gt;2016&lt;/Year&gt;&lt;RecNum&gt;96&lt;/RecNum&gt;&lt;DisplayText&gt;(10, 14)&lt;/DisplayText&gt;&lt;record&gt;&lt;rec-number&gt;96&lt;/rec-number&gt;&lt;foreign-keys&gt;&lt;key app="EN" db-id="a5p0vpaf92ztfgetearvvv2baxt0aada9wd2" timestamp="1491381748"&gt;96&lt;/key&gt;&lt;/foreign-keys&gt;&lt;ref-type name="Journal Article"&gt;17&lt;/ref-type&gt;&lt;contributors&gt;&lt;authors&gt;&lt;author&gt;Colchero, M Arantxa&lt;/author&gt;&lt;author&gt;Popkin, Barry M&lt;/author&gt;&lt;author&gt;Rivera, Juan A&lt;/author&gt;&lt;author&gt;Ng, Shu Wen&lt;/author&gt;&lt;/authors&gt;&lt;/contributors&gt;&lt;titles&gt;&lt;title&gt;Beverage purchases from stores in Mexico under the excise tax on sugar sweetened beverages: observational study&lt;/title&gt;&lt;secondary-title&gt;BMJ&lt;/secondary-title&gt;&lt;/titles&gt;&lt;periodical&gt;&lt;full-title&gt;BMJ&lt;/full-title&gt;&lt;/periodical&gt;&lt;pages&gt;h6704&lt;/pages&gt;&lt;volume&gt;352&lt;/volume&gt;&lt;dates&gt;&lt;year&gt;2016&lt;/year&gt;&lt;/dates&gt;&lt;urls&gt;&lt;/urls&gt;&lt;/record&gt;&lt;/Cite&gt;&lt;Cite&gt;&lt;Author&gt;Silver&lt;/Author&gt;&lt;Year&gt;2017&lt;/Year&gt;&lt;RecNum&gt;100&lt;/RecNum&gt;&lt;record&gt;&lt;rec-number&gt;100&lt;/rec-number&gt;&lt;foreign-keys&gt;&lt;key app="EN" db-id="a5p0vpaf92ztfgetearvvv2baxt0aada9wd2" timestamp="1502357596"&gt;100&lt;/key&gt;&lt;/foreign-keys&gt;&lt;ref-type name="Journal Article"&gt;17&lt;/ref-type&gt;&lt;contributors&gt;&lt;authors&gt;&lt;author&gt;Silver, Lynn D.&lt;/author&gt;&lt;author&gt;Ng, Shu Wen&lt;/author&gt;&lt;author&gt;Ryan-Ibarra, Suzanne&lt;/author&gt;&lt;author&gt;Smith Taillie, Lindsey&lt;/author&gt;&lt;author&gt;Induni, Marta&lt;/author&gt;&lt;author&gt;Miles, Donna R.&lt;/author&gt;&lt;author&gt;Poti, Jennifer M.&lt;/author&gt;&lt;author&gt;Popkin, Barry M&lt;/author&gt;&lt;/authors&gt;&lt;/contributors&gt;&lt;titles&gt;&lt;title&gt;Changes in prices, sales, consumer spending, and beverage consumption one year after a tax on sugar-sweetened beverages in Berkeley, California, US: a before-and-after study&lt;/title&gt;&lt;secondary-title&gt;PLOS Medicine&lt;/secondary-title&gt;&lt;/titles&gt;&lt;periodical&gt;&lt;full-title&gt;Plos Medicine&lt;/full-title&gt;&lt;/periodical&gt;&lt;pages&gt;e1002283&lt;/pages&gt;&lt;volume&gt;14&lt;/volume&gt;&lt;number&gt;4&lt;/number&gt;&lt;dates&gt;&lt;year&gt;2017&lt;/year&gt;&lt;/dates&gt;&lt;urls&gt;&lt;/urls&gt;&lt;electronic-resource-num&gt;10.1371/journal.pmed.1002283&lt;/electronic-resource-num&gt;&lt;/record&gt;&lt;/Cite&gt;&lt;/EndNote&gt;</w:instrText>
      </w:r>
      <w:r w:rsidR="0048074C">
        <w:rPr>
          <w:rFonts w:eastAsia="Times New Roman" w:cs="Calibri"/>
          <w:color w:val="000000"/>
          <w:lang w:eastAsia="en-GB"/>
        </w:rPr>
        <w:fldChar w:fldCharType="separate"/>
      </w:r>
      <w:r w:rsidR="0048074C">
        <w:rPr>
          <w:rFonts w:eastAsia="Times New Roman" w:cs="Calibri"/>
          <w:noProof/>
          <w:color w:val="000000"/>
          <w:lang w:eastAsia="en-GB"/>
        </w:rPr>
        <w:t>(10, 14)</w:t>
      </w:r>
      <w:r w:rsidR="0048074C">
        <w:rPr>
          <w:rFonts w:eastAsia="Times New Roman" w:cs="Calibri"/>
          <w:color w:val="000000"/>
          <w:lang w:eastAsia="en-GB"/>
        </w:rPr>
        <w:fldChar w:fldCharType="end"/>
      </w:r>
      <w:r w:rsidR="0048074C">
        <w:rPr>
          <w:rFonts w:eastAsia="Times New Roman" w:cs="Calibri"/>
          <w:color w:val="000000"/>
          <w:lang w:eastAsia="en-GB"/>
        </w:rPr>
        <w:t xml:space="preserve"> or local campaigns</w:t>
      </w:r>
      <w:r w:rsidR="009C1F7A">
        <w:rPr>
          <w:rFonts w:eastAsia="Times New Roman" w:cs="Calibri"/>
          <w:color w:val="000000"/>
          <w:lang w:eastAsia="en-GB"/>
        </w:rPr>
        <w:t xml:space="preserve"> </w:t>
      </w:r>
      <w:r w:rsidR="009C1F7A">
        <w:rPr>
          <w:rFonts w:eastAsia="Times New Roman" w:cs="Calibri"/>
          <w:color w:val="000000"/>
          <w:lang w:eastAsia="en-GB"/>
        </w:rPr>
        <w:fldChar w:fldCharType="begin">
          <w:fldData xml:space="preserve">PEVuZE5vdGU+PENpdGU+PEF1dGhvcj5OaWtvbG92YTwvQXV0aG9yPjxZZWFyPjIwMTU8L1llYXI+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</w:fldData>
        </w:fldChar>
      </w:r>
      <w:r w:rsidR="00F10737">
        <w:rPr>
          <w:rFonts w:eastAsia="Times New Roman" w:cs="Calibri"/>
          <w:color w:val="000000"/>
          <w:lang w:eastAsia="en-GB"/>
        </w:rPr>
        <w:instrText xml:space="preserve"> ADDIN EN.CITE </w:instrText>
      </w:r>
      <w:r w:rsidR="00F10737">
        <w:rPr>
          <w:rFonts w:eastAsia="Times New Roman" w:cs="Calibri"/>
          <w:color w:val="000000"/>
          <w:lang w:eastAsia="en-GB"/>
        </w:rPr>
        <w:fldChar w:fldCharType="begin">
          <w:fldData xml:space="preserve">PEVuZE5vdGU+PENpdGU+PEF1dGhvcj5OaWtvbG92YTwvQXV0aG9yPjxZZWFyPjIwMTU8L1llYXI+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</w:fldData>
        </w:fldChar>
      </w:r>
      <w:r w:rsidR="00F10737">
        <w:rPr>
          <w:rFonts w:eastAsia="Times New Roman" w:cs="Calibri"/>
          <w:color w:val="000000"/>
          <w:lang w:eastAsia="en-GB"/>
        </w:rPr>
        <w:instrText xml:space="preserve"> ADDIN EN.CITE.DATA </w:instrText>
      </w:r>
      <w:r w:rsidR="00F10737">
        <w:rPr>
          <w:rFonts w:eastAsia="Times New Roman" w:cs="Calibri"/>
          <w:color w:val="000000"/>
          <w:lang w:eastAsia="en-GB"/>
        </w:rPr>
      </w:r>
      <w:r w:rsidR="00F10737">
        <w:rPr>
          <w:rFonts w:eastAsia="Times New Roman" w:cs="Calibri"/>
          <w:color w:val="000000"/>
          <w:lang w:eastAsia="en-GB"/>
        </w:rPr>
        <w:fldChar w:fldCharType="end"/>
      </w:r>
      <w:r w:rsidR="009C1F7A">
        <w:rPr>
          <w:rFonts w:eastAsia="Times New Roman" w:cs="Calibri"/>
          <w:color w:val="000000"/>
          <w:lang w:eastAsia="en-GB"/>
        </w:rPr>
      </w:r>
      <w:r w:rsidR="009C1F7A">
        <w:rPr>
          <w:rFonts w:eastAsia="Times New Roman" w:cs="Calibri"/>
          <w:color w:val="000000"/>
          <w:lang w:eastAsia="en-GB"/>
        </w:rPr>
        <w:fldChar w:fldCharType="separate"/>
      </w:r>
      <w:r w:rsidR="00F10737">
        <w:rPr>
          <w:rFonts w:eastAsia="Times New Roman" w:cs="Calibri"/>
          <w:noProof/>
          <w:color w:val="000000"/>
          <w:lang w:eastAsia="en-GB"/>
        </w:rPr>
        <w:t>(13, 20)</w:t>
      </w:r>
      <w:r w:rsidR="009C1F7A">
        <w:rPr>
          <w:rFonts w:eastAsia="Times New Roman" w:cs="Calibri"/>
          <w:color w:val="000000"/>
          <w:lang w:eastAsia="en-GB"/>
        </w:rPr>
        <w:fldChar w:fldCharType="end"/>
      </w:r>
      <w:r w:rsidR="0048074C">
        <w:rPr>
          <w:rFonts w:eastAsia="Times New Roman" w:cs="Calibri"/>
          <w:color w:val="000000"/>
          <w:lang w:eastAsia="en-GB"/>
        </w:rPr>
        <w:t xml:space="preserve">. </w:t>
      </w:r>
      <w:r w:rsidRPr="00B95E24">
        <w:rPr>
          <w:rFonts w:eastAsia="Times New Roman" w:cs="Calibri"/>
          <w:color w:val="000000"/>
          <w:lang w:eastAsia="en-GB"/>
        </w:rPr>
        <w:t xml:space="preserve">These examples illustrate the value of repurposed data for assessing real-world change. </w:t>
      </w:r>
      <w:r w:rsidR="0048074C">
        <w:rPr>
          <w:rFonts w:eastAsia="Times New Roman" w:cs="Calibri"/>
          <w:color w:val="000000"/>
          <w:lang w:eastAsia="en-GB"/>
        </w:rPr>
        <w:t>For example, w</w:t>
      </w:r>
      <w:r w:rsidRPr="00B95E24">
        <w:rPr>
          <w:rFonts w:eastAsia="Times New Roman" w:cs="Calibri"/>
          <w:color w:val="000000"/>
          <w:lang w:eastAsia="en-GB"/>
        </w:rPr>
        <w:t xml:space="preserve">ithout ‘found’ data, </w:t>
      </w:r>
      <w:r w:rsidR="00716D40">
        <w:rPr>
          <w:rFonts w:eastAsia="Times New Roman" w:cs="Calibri"/>
          <w:color w:val="000000"/>
          <w:lang w:eastAsia="en-GB"/>
        </w:rPr>
        <w:t xml:space="preserve">conventional </w:t>
      </w:r>
      <w:r w:rsidRPr="00B95E24">
        <w:rPr>
          <w:rFonts w:eastAsia="Times New Roman" w:cs="Calibri"/>
          <w:color w:val="000000"/>
          <w:lang w:eastAsia="en-GB"/>
        </w:rPr>
        <w:t xml:space="preserve">methods would have required a cohort recruited well before </w:t>
      </w:r>
      <w:r w:rsidR="0048074C">
        <w:rPr>
          <w:rFonts w:eastAsia="Times New Roman" w:cs="Calibri"/>
          <w:color w:val="000000"/>
          <w:lang w:eastAsia="en-GB"/>
        </w:rPr>
        <w:t>an</w:t>
      </w:r>
      <w:r w:rsidR="0048074C" w:rsidRPr="00B95E24">
        <w:rPr>
          <w:rFonts w:eastAsia="Times New Roman" w:cs="Calibri"/>
          <w:color w:val="000000"/>
          <w:lang w:eastAsia="en-GB"/>
        </w:rPr>
        <w:t xml:space="preserve"> </w:t>
      </w:r>
      <w:r w:rsidRPr="00B95E24">
        <w:rPr>
          <w:rFonts w:eastAsia="Times New Roman" w:cs="Calibri"/>
          <w:color w:val="000000"/>
          <w:lang w:eastAsia="en-GB"/>
        </w:rPr>
        <w:t>intervention</w:t>
      </w:r>
      <w:r w:rsidR="0048074C">
        <w:rPr>
          <w:rFonts w:eastAsia="Times New Roman" w:cs="Calibri"/>
          <w:color w:val="000000"/>
          <w:lang w:eastAsia="en-GB"/>
        </w:rPr>
        <w:t xml:space="preserve"> or </w:t>
      </w:r>
      <w:r w:rsidRPr="00B95E24">
        <w:rPr>
          <w:rFonts w:eastAsia="Times New Roman" w:cs="Calibri"/>
          <w:color w:val="000000"/>
          <w:lang w:eastAsia="en-GB"/>
        </w:rPr>
        <w:t xml:space="preserve">policy </w:t>
      </w:r>
      <w:r w:rsidR="0048074C">
        <w:rPr>
          <w:rFonts w:eastAsia="Times New Roman" w:cs="Calibri"/>
          <w:color w:val="000000"/>
          <w:lang w:eastAsia="en-GB"/>
        </w:rPr>
        <w:t>was</w:t>
      </w:r>
      <w:r w:rsidR="0048074C" w:rsidRPr="00B95E24">
        <w:rPr>
          <w:rFonts w:eastAsia="Times New Roman" w:cs="Calibri"/>
          <w:color w:val="000000"/>
          <w:lang w:eastAsia="en-GB"/>
        </w:rPr>
        <w:t xml:space="preserve"> </w:t>
      </w:r>
      <w:r w:rsidRPr="00B95E24">
        <w:rPr>
          <w:rFonts w:eastAsia="Times New Roman" w:cs="Calibri"/>
          <w:color w:val="000000"/>
          <w:lang w:eastAsia="en-GB"/>
        </w:rPr>
        <w:t xml:space="preserve">implemented, with longitudinal collection of data. Using repurposed data that has been collected consistently for an adequate period of time, on the other hand, means that timely, longitudinal patterns can be explored, without a costly and lengthy lead-in. </w:t>
      </w:r>
      <w:r>
        <w:rPr>
          <w:rFonts w:eastAsia="Times New Roman" w:cs="Calibri"/>
          <w:color w:val="000000"/>
          <w:lang w:eastAsia="en-GB"/>
        </w:rPr>
        <w:t>Although necessarily observational, and whilst there may be difficulties in finding appropriate comparators, t</w:t>
      </w:r>
      <w:r w:rsidRPr="00B95E24">
        <w:rPr>
          <w:rFonts w:eastAsia="Times New Roman" w:cs="Calibri"/>
          <w:color w:val="000000"/>
          <w:lang w:eastAsia="en-GB"/>
        </w:rPr>
        <w:t>he implications for the e</w:t>
      </w:r>
      <w:r w:rsidRPr="00B95E24">
        <w:t>valuation of public health (and other) policies are obvious.</w:t>
      </w:r>
      <w:r w:rsidR="0048074C">
        <w:t xml:space="preserve"> A number of these quasi-experimental studies adopted a combined approach</w:t>
      </w:r>
      <w:r w:rsidR="00751EB2">
        <w:t xml:space="preserve"> </w:t>
      </w:r>
      <w:r w:rsidR="00751EB2">
        <w:lastRenderedPageBreak/>
        <w:fldChar w:fldCharType="begin"/>
      </w:r>
      <w:r w:rsidR="00377C7D">
        <w:instrText xml:space="preserve"> ADDIN EN.CITE &lt;EndNote&gt;&lt;Cite&gt;&lt;Author&gt;Heesch&lt;/Author&gt;&lt;Year&gt;2016&lt;/Year&gt;&lt;RecNum&gt;117&lt;/RecNum&gt;&lt;DisplayText&gt;(14, 67)&lt;/DisplayText&gt;&lt;record&gt;&lt;rec-number&gt;117&lt;/rec-number&gt;&lt;foreign-keys&gt;&lt;key app="EN" db-id="a5p0vpaf92ztfgetearvvv2baxt0aada9wd2" timestamp="1504873870"&gt;117&lt;/key&gt;&lt;/foreign-keys&gt;&lt;ref-type name="Journal Article"&gt;17&lt;/ref-type&gt;&lt;contributors&gt;&lt;authors&gt;&lt;author&gt;Heesch, Kristiann C&lt;/author&gt;&lt;author&gt;Langdon, Michael&lt;/author&gt;&lt;/authors&gt;&lt;/contributors&gt;&lt;titles&gt;&lt;title&gt;The usefulness of GPS bicycle tracking data for evaluating the impact of infrastructure change on cycling behaviour&lt;/title&gt;&lt;secondary-title&gt;Health Promotion Journal of Australia&lt;/secondary-title&gt;&lt;/titles&gt;&lt;periodical&gt;&lt;full-title&gt;Health Promotion Journal of Australia&lt;/full-title&gt;&lt;/periodical&gt;&lt;pages&gt;222-229&lt;/pages&gt;&lt;volume&gt;27&lt;/volume&gt;&lt;dates&gt;&lt;year&gt;2016&lt;/year&gt;&lt;/dates&gt;&lt;urls&gt;&lt;/urls&gt;&lt;/record&gt;&lt;/Cite&gt;&lt;Cite&gt;&lt;Author&gt;Silver&lt;/Author&gt;&lt;Year&gt;2017&lt;/Year&gt;&lt;RecNum&gt;100&lt;/RecNum&gt;&lt;record&gt;&lt;rec-number&gt;100&lt;/rec-number&gt;&lt;foreign-keys&gt;&lt;key app="EN" db-id="a5p0vpaf92ztfgetearvvv2baxt0aada9wd2" timestamp="1502357596"&gt;100&lt;/key&gt;&lt;/foreign-keys&gt;&lt;ref-type name="Journal Article"&gt;17&lt;/ref-type&gt;&lt;contributors&gt;&lt;authors&gt;&lt;author&gt;Silver, Lynn D.&lt;/author&gt;&lt;author&gt;Ng, Shu Wen&lt;/author&gt;&lt;author&gt;Ryan-Ibarra, Suzanne&lt;/author&gt;&lt;author&gt;Smith Taillie, Lindsey&lt;/author&gt;&lt;author&gt;Induni, Marta&lt;/author&gt;&lt;author&gt;Miles, Donna R.&lt;/author&gt;&lt;author&gt;Poti, Jennifer M.&lt;/author&gt;&lt;author&gt;Popkin, Barry M&lt;/author&gt;&lt;/authors&gt;&lt;/contributors&gt;&lt;titles&gt;&lt;title&gt;Changes in prices, sales, consumer spending, and beverage consumption one year after a tax on sugar-sweetened beverages in Berkeley, California, US: a before-and-after study&lt;/title&gt;&lt;secondary-title&gt;PLOS Medicine&lt;/secondary-title&gt;&lt;/titles&gt;&lt;periodical&gt;&lt;full-title&gt;Plos Medicine&lt;/full-title&gt;&lt;/periodical&gt;&lt;pages&gt;e1002283&lt;/pages&gt;&lt;volume&gt;14&lt;/volume&gt;&lt;number&gt;4&lt;/number&gt;&lt;dates&gt;&lt;year&gt;2017&lt;/year&gt;&lt;/dates&gt;&lt;urls&gt;&lt;/urls&gt;&lt;electronic-resource-num&gt;10.1371/journal.pmed.1002283&lt;/electronic-resource-num&gt;&lt;/record&gt;&lt;/Cite&gt;&lt;/EndNote&gt;</w:instrText>
      </w:r>
      <w:r w:rsidR="00751EB2">
        <w:fldChar w:fldCharType="separate"/>
      </w:r>
      <w:r w:rsidR="00377C7D">
        <w:rPr>
          <w:noProof/>
        </w:rPr>
        <w:t>(14, 67)</w:t>
      </w:r>
      <w:r w:rsidR="00751EB2">
        <w:fldChar w:fldCharType="end"/>
      </w:r>
      <w:r w:rsidR="0048074C">
        <w:t xml:space="preserve">, complementing the use of ‘found’ data with a more </w:t>
      </w:r>
      <w:r w:rsidR="00716D40">
        <w:t xml:space="preserve">conventional </w:t>
      </w:r>
      <w:r w:rsidR="0048074C">
        <w:t>research design, which illustrates perhaps one of the ways the limitations of big data could be addressed.</w:t>
      </w:r>
    </w:p>
    <w:p w14:paraId="551F17A4" w14:textId="46D9BB9B" w:rsidR="00FF1953" w:rsidRDefault="00E03D34" w:rsidP="001E1451">
      <w:pPr>
        <w:shd w:val="clear" w:color="auto" w:fill="FFFFFF"/>
        <w:spacing w:after="0" w:line="480" w:lineRule="auto"/>
        <w:rPr>
          <w:rFonts w:eastAsia="Times New Roman" w:cs="Calibri"/>
          <w:color w:val="000000"/>
          <w:lang w:eastAsia="en-GB"/>
        </w:rPr>
      </w:pPr>
      <w:r>
        <w:rPr>
          <w:rFonts w:eastAsia="Times New Roman" w:cs="Calibri"/>
          <w:color w:val="000000"/>
          <w:lang w:eastAsia="en-GB"/>
        </w:rPr>
        <w:t>Quasi-experimental studies were rare for some types of data – namely travel, geospatial and social media data - and p</w:t>
      </w:r>
      <w:r w:rsidR="00FF1953" w:rsidRPr="00B95E24">
        <w:rPr>
          <w:rFonts w:eastAsia="Times New Roman" w:cs="Calibri"/>
          <w:color w:val="000000"/>
          <w:lang w:eastAsia="en-GB"/>
        </w:rPr>
        <w:t>ublished studies</w:t>
      </w:r>
      <w:r>
        <w:rPr>
          <w:rFonts w:eastAsia="Times New Roman" w:cs="Calibri"/>
          <w:color w:val="000000"/>
          <w:lang w:eastAsia="en-GB"/>
        </w:rPr>
        <w:t xml:space="preserve"> in these categories</w:t>
      </w:r>
      <w:r w:rsidR="00FF1953" w:rsidRPr="00B95E24">
        <w:rPr>
          <w:rFonts w:eastAsia="Times New Roman" w:cs="Calibri"/>
          <w:color w:val="000000"/>
          <w:lang w:eastAsia="en-GB"/>
        </w:rPr>
        <w:t xml:space="preserve"> predominantly focussed on descriptive, rather than causal, questions. </w:t>
      </w:r>
      <w:r w:rsidR="00953D76">
        <w:rPr>
          <w:rFonts w:eastAsia="Times New Roman" w:cs="Calibri"/>
          <w:color w:val="000000"/>
          <w:lang w:eastAsia="en-GB"/>
        </w:rPr>
        <w:t>This could be a promising area for future research: if c</w:t>
      </w:r>
      <w:r w:rsidR="00FF1953" w:rsidRPr="00B95E24">
        <w:rPr>
          <w:rFonts w:eastAsia="Times New Roman" w:cs="Calibri"/>
          <w:color w:val="000000"/>
          <w:lang w:eastAsia="en-GB"/>
        </w:rPr>
        <w:t xml:space="preserve">ausal investigation could broaden across multiple levels of determinants, such as those described by the Social-Ecological Model </w:t>
      </w:r>
      <w:r w:rsidR="005C290F">
        <w:rPr>
          <w:rFonts w:eastAsia="Times New Roman" w:cs="Calibri"/>
          <w:color w:val="000000"/>
          <w:lang w:eastAsia="en-GB"/>
        </w:rPr>
        <w:fldChar w:fldCharType="begin"/>
      </w:r>
      <w:r w:rsidR="00914856">
        <w:rPr>
          <w:rFonts w:eastAsia="Times New Roman" w:cs="Calibri"/>
          <w:color w:val="000000"/>
          <w:lang w:eastAsia="en-GB"/>
        </w:rPr>
        <w:instrText xml:space="preserve"> ADDIN EN.CITE &lt;EndNote&gt;&lt;Cite&gt;&lt;Author&gt;McLeroy&lt;/Author&gt;&lt;Year&gt;1988&lt;/Year&gt;&lt;RecNum&gt;131&lt;/RecNum&gt;&lt;DisplayText&gt;(80)&lt;/DisplayText&gt;&lt;record&gt;&lt;rec-number&gt;131&lt;/rec-number&gt;&lt;foreign-keys&gt;&lt;key app="EN" db-id="a5p0vpaf92ztfgetearvvv2baxt0aada9wd2" timestamp="1506769381"&gt;131&lt;/key&gt;&lt;/foreign-keys&gt;&lt;ref-type name="Journal Article"&gt;17&lt;/ref-type&gt;&lt;contributors&gt;&lt;authors&gt;&lt;author&gt;McLeroy, Kenneth, R.&lt;/author&gt;&lt;author&gt;Bibeau, Daniel&lt;/author&gt;&lt;author&gt;Steckler, Allan&lt;/author&gt;&lt;author&gt;Glanz, Karen&lt;/author&gt;&lt;/authors&gt;&lt;/contributors&gt;&lt;titles&gt;&lt;title&gt;An ecological perspective on health promotion programs&lt;/title&gt;&lt;secondary-title&gt;Health Education and Behavior&lt;/secondary-title&gt;&lt;/titles&gt;&lt;periodical&gt;&lt;full-title&gt;Health Education and Behavior&lt;/full-title&gt;&lt;/periodical&gt;&lt;pages&gt;351-377&lt;/pages&gt;&lt;volume&gt;15&lt;/volume&gt;&lt;number&gt;4&lt;/number&gt;&lt;dates&gt;&lt;year&gt;1988&lt;/year&gt;&lt;/dates&gt;&lt;urls&gt;&lt;/urls&gt;&lt;/record&gt;&lt;/Cite&gt;&lt;/EndNote&gt;</w:instrText>
      </w:r>
      <w:r w:rsidR="005C290F">
        <w:rPr>
          <w:rFonts w:eastAsia="Times New Roman" w:cs="Calibri"/>
          <w:color w:val="000000"/>
          <w:lang w:eastAsia="en-GB"/>
        </w:rPr>
        <w:fldChar w:fldCharType="separate"/>
      </w:r>
      <w:r w:rsidR="00914856">
        <w:rPr>
          <w:rFonts w:eastAsia="Times New Roman" w:cs="Calibri"/>
          <w:noProof/>
          <w:color w:val="000000"/>
          <w:lang w:eastAsia="en-GB"/>
        </w:rPr>
        <w:t>(80)</w:t>
      </w:r>
      <w:r w:rsidR="005C290F">
        <w:rPr>
          <w:rFonts w:eastAsia="Times New Roman" w:cs="Calibri"/>
          <w:color w:val="000000"/>
          <w:lang w:eastAsia="en-GB"/>
        </w:rPr>
        <w:fldChar w:fldCharType="end"/>
      </w:r>
      <w:r w:rsidR="00FF1953" w:rsidRPr="00B95E24">
        <w:rPr>
          <w:rFonts w:eastAsia="Times New Roman" w:cs="Calibri"/>
          <w:color w:val="000000"/>
          <w:lang w:eastAsia="en-GB"/>
        </w:rPr>
        <w:t>, from the individual to the structural</w:t>
      </w:r>
      <w:r w:rsidR="00953D76">
        <w:rPr>
          <w:rFonts w:eastAsia="Times New Roman" w:cs="Calibri"/>
          <w:color w:val="000000"/>
          <w:lang w:eastAsia="en-GB"/>
        </w:rPr>
        <w:t>,</w:t>
      </w:r>
      <w:r w:rsidR="00FF1953" w:rsidRPr="00B95E24">
        <w:rPr>
          <w:rFonts w:eastAsia="Times New Roman" w:cs="Calibri"/>
          <w:color w:val="000000"/>
          <w:lang w:eastAsia="en-GB"/>
        </w:rPr>
        <w:t xml:space="preserve"> </w:t>
      </w:r>
      <w:r w:rsidR="00953D76">
        <w:rPr>
          <w:rFonts w:eastAsia="Times New Roman" w:cs="Calibri"/>
          <w:color w:val="000000"/>
          <w:lang w:eastAsia="en-GB"/>
        </w:rPr>
        <w:t>t</w:t>
      </w:r>
      <w:r w:rsidR="00FF1953" w:rsidRPr="00B95E24">
        <w:rPr>
          <w:rFonts w:eastAsia="Times New Roman" w:cs="Calibri"/>
          <w:color w:val="000000"/>
          <w:lang w:eastAsia="en-GB"/>
        </w:rPr>
        <w:t xml:space="preserve">he ability to look at multiple factors across multiple scales might </w:t>
      </w:r>
      <w:r w:rsidR="00953D76">
        <w:rPr>
          <w:rFonts w:eastAsia="Times New Roman" w:cs="Calibri"/>
          <w:color w:val="000000"/>
          <w:lang w:eastAsia="en-GB"/>
        </w:rPr>
        <w:t xml:space="preserve">better </w:t>
      </w:r>
      <w:r w:rsidR="00FF1953" w:rsidRPr="00B95E24">
        <w:rPr>
          <w:rFonts w:eastAsia="Times New Roman" w:cs="Calibri"/>
          <w:color w:val="000000"/>
          <w:lang w:eastAsia="en-GB"/>
        </w:rPr>
        <w:t xml:space="preserve">allow us to begin to unpack the complexity of obesity development and prevention. </w:t>
      </w:r>
      <w:r w:rsidR="00E82B7D">
        <w:rPr>
          <w:rFonts w:eastAsia="Times New Roman" w:cs="Calibri"/>
          <w:color w:val="000000"/>
          <w:lang w:eastAsia="en-GB"/>
        </w:rPr>
        <w:t xml:space="preserve">Mapping the possible data sources that would allow this is an important first step to realising multi-level research, and forms the basis of the subsequent paper </w:t>
      </w:r>
      <w:r w:rsidR="007F2519">
        <w:rPr>
          <w:rFonts w:eastAsia="Times New Roman" w:cs="Calibri"/>
          <w:color w:val="000000"/>
          <w:lang w:eastAsia="en-GB"/>
        </w:rPr>
        <w:t>from our network</w:t>
      </w:r>
      <w:r w:rsidR="00F2568C">
        <w:rPr>
          <w:rFonts w:eastAsia="Times New Roman" w:cs="Calibri"/>
          <w:color w:val="000000"/>
          <w:lang w:eastAsia="en-GB"/>
        </w:rPr>
        <w:t xml:space="preserve"> </w:t>
      </w:r>
      <w:r w:rsidR="00E82B7D">
        <w:rPr>
          <w:rFonts w:eastAsia="Times New Roman" w:cs="Calibri"/>
          <w:color w:val="000000"/>
          <w:lang w:eastAsia="en-GB"/>
        </w:rPr>
        <w:t>(</w:t>
      </w:r>
      <w:r w:rsidR="00F2568C">
        <w:rPr>
          <w:rFonts w:eastAsia="Times New Roman" w:cs="Calibri"/>
          <w:color w:val="000000"/>
          <w:lang w:eastAsia="en-GB"/>
        </w:rPr>
        <w:t>reference pending</w:t>
      </w:r>
      <w:r w:rsidR="00E82B7D">
        <w:rPr>
          <w:rFonts w:eastAsia="Times New Roman" w:cs="Calibri"/>
          <w:color w:val="000000"/>
          <w:lang w:eastAsia="en-GB"/>
        </w:rPr>
        <w:t>).</w:t>
      </w:r>
    </w:p>
    <w:p w14:paraId="01EA74A7" w14:textId="77777777" w:rsidR="00C6738C" w:rsidRPr="001E1451" w:rsidRDefault="00C6738C" w:rsidP="001E1451">
      <w:pPr>
        <w:shd w:val="clear" w:color="auto" w:fill="FFFFFF"/>
        <w:spacing w:after="0" w:line="480" w:lineRule="auto"/>
      </w:pPr>
    </w:p>
    <w:p w14:paraId="72AB7B0A" w14:textId="02534815" w:rsidR="00425D32" w:rsidRDefault="003B421F" w:rsidP="006D62B7">
      <w:pPr>
        <w:shd w:val="clear" w:color="auto" w:fill="FFFFFF"/>
        <w:spacing w:after="0" w:line="480" w:lineRule="auto"/>
      </w:pPr>
      <w:r>
        <w:t>T</w:t>
      </w:r>
      <w:r w:rsidR="00FB6182">
        <w:t xml:space="preserve">hese opportunities are not without challenges. Many of the </w:t>
      </w:r>
      <w:r w:rsidR="009231FC">
        <w:t>limitations</w:t>
      </w:r>
      <w:r w:rsidR="00FB6182">
        <w:t xml:space="preserve"> described in this review are not </w:t>
      </w:r>
      <w:r w:rsidR="009231FC">
        <w:t xml:space="preserve">necessarily new. For example, ‘found’ data sets typically comprise convenience samples </w:t>
      </w:r>
      <w:r w:rsidR="009231FC">
        <w:fldChar w:fldCharType="begin"/>
      </w:r>
      <w:r w:rsidR="00F10737">
        <w:instrText xml:space="preserve"> ADDIN EN.CITE &lt;EndNote&gt;&lt;Cite&gt;&lt;Author&gt;Lazer&lt;/Author&gt;&lt;Year&gt;2017&lt;/Year&gt;&lt;RecNum&gt;103&lt;/RecNum&gt;&lt;DisplayText&gt;(56)&lt;/DisplayText&gt;&lt;record&gt;&lt;rec-number&gt;103&lt;/rec-number&gt;&lt;foreign-keys&gt;&lt;key app="EN" db-id="a5p0vpaf92ztfgetearvvv2baxt0aada9wd2" timestamp="1502718149"&gt;103&lt;/key&gt;&lt;/foreign-keys&gt;&lt;ref-type name="Journal Article"&gt;17&lt;/ref-type&gt;&lt;contributors&gt;&lt;authors&gt;&lt;author&gt;Lazer, David&lt;/author&gt;&lt;author&gt;Radford, Jason&lt;/author&gt;&lt;/authors&gt;&lt;/contributors&gt;&lt;titles&gt;&lt;title&gt;Data ex machina: introduction to big data&lt;/title&gt;&lt;secondary-title&gt;Annual Review of Sociology&lt;/secondary-title&gt;&lt;/titles&gt;&lt;periodical&gt;&lt;full-title&gt;Annual Review of Sociology&lt;/full-title&gt;&lt;/periodical&gt;&lt;pages&gt;19-39&lt;/pages&gt;&lt;volume&gt;43&lt;/volume&gt;&lt;dates&gt;&lt;year&gt;2017&lt;/year&gt;&lt;/dates&gt;&lt;urls&gt;&lt;/urls&gt;&lt;/record&gt;&lt;/Cite&gt;&lt;/EndNote&gt;</w:instrText>
      </w:r>
      <w:r w:rsidR="009231FC">
        <w:fldChar w:fldCharType="separate"/>
      </w:r>
      <w:r w:rsidR="00F10737">
        <w:rPr>
          <w:noProof/>
        </w:rPr>
        <w:t>(56)</w:t>
      </w:r>
      <w:r w:rsidR="009231FC">
        <w:fldChar w:fldCharType="end"/>
      </w:r>
      <w:r w:rsidR="009231FC">
        <w:t xml:space="preserve">. However, the use of ‘found’ data also throws up some distinct challenges, such as: </w:t>
      </w:r>
    </w:p>
    <w:p w14:paraId="1B68D366" w14:textId="5000FA49" w:rsidR="00425D32" w:rsidRDefault="009231FC" w:rsidP="005144EA">
      <w:pPr>
        <w:pStyle w:val="ListParagraph"/>
        <w:numPr>
          <w:ilvl w:val="0"/>
          <w:numId w:val="17"/>
        </w:numPr>
        <w:shd w:val="clear" w:color="auto" w:fill="FFFFFF"/>
        <w:spacing w:after="0" w:line="480" w:lineRule="auto"/>
      </w:pPr>
      <w:r>
        <w:t xml:space="preserve">ethical </w:t>
      </w:r>
      <w:r w:rsidR="00953D76">
        <w:t xml:space="preserve">and legal </w:t>
      </w:r>
      <w:r>
        <w:t>questions</w:t>
      </w:r>
      <w:r w:rsidR="00953D76">
        <w:t xml:space="preserve"> around access and ownership of data</w:t>
      </w:r>
      <w:r>
        <w:t xml:space="preserve"> </w:t>
      </w:r>
    </w:p>
    <w:p w14:paraId="5762C833" w14:textId="0B8CCD07" w:rsidR="00425D32" w:rsidRDefault="009231FC" w:rsidP="005144EA">
      <w:pPr>
        <w:pStyle w:val="ListParagraph"/>
        <w:numPr>
          <w:ilvl w:val="0"/>
          <w:numId w:val="17"/>
        </w:numPr>
        <w:shd w:val="clear" w:color="auto" w:fill="FFFFFF"/>
        <w:spacing w:after="0" w:line="480" w:lineRule="auto"/>
      </w:pPr>
      <w:r>
        <w:t>commercial sensitivities</w:t>
      </w:r>
      <w:r w:rsidR="00F0237C">
        <w:t xml:space="preserve"> and potential costs</w:t>
      </w:r>
      <w:r w:rsidR="005C74FD">
        <w:t xml:space="preserve"> </w:t>
      </w:r>
    </w:p>
    <w:p w14:paraId="12A54560" w14:textId="33A24EF9" w:rsidR="00425D32" w:rsidRDefault="009231FC" w:rsidP="005144EA">
      <w:pPr>
        <w:pStyle w:val="ListParagraph"/>
        <w:numPr>
          <w:ilvl w:val="0"/>
          <w:numId w:val="17"/>
        </w:numPr>
        <w:shd w:val="clear" w:color="auto" w:fill="FFFFFF"/>
        <w:spacing w:after="0" w:line="480" w:lineRule="auto"/>
      </w:pPr>
      <w:r>
        <w:t>lack of control over data acquisition</w:t>
      </w:r>
      <w:r w:rsidR="006F1E3F">
        <w:t xml:space="preserve"> </w:t>
      </w:r>
    </w:p>
    <w:p w14:paraId="2B8F30B8" w14:textId="165B0C43" w:rsidR="00425D32" w:rsidRDefault="00F0237C" w:rsidP="005144EA">
      <w:pPr>
        <w:pStyle w:val="ListParagraph"/>
        <w:numPr>
          <w:ilvl w:val="0"/>
          <w:numId w:val="17"/>
        </w:numPr>
        <w:shd w:val="clear" w:color="auto" w:fill="FFFFFF"/>
        <w:spacing w:after="0" w:line="480" w:lineRule="auto"/>
      </w:pPr>
      <w:r>
        <w:t xml:space="preserve">questions over </w:t>
      </w:r>
      <w:r w:rsidR="00425D32">
        <w:t>attribut</w:t>
      </w:r>
      <w:r>
        <w:t xml:space="preserve">ional </w:t>
      </w:r>
      <w:r w:rsidR="00425D32" w:rsidRPr="001E1451">
        <w:t>adequac</w:t>
      </w:r>
      <w:r w:rsidRPr="001E1451">
        <w:t>y</w:t>
      </w:r>
      <w:r w:rsidR="00425D32" w:rsidRPr="001E1451">
        <w:t xml:space="preserve"> - big data are often mono-thematic with great depth but limited breadth</w:t>
      </w:r>
      <w:r w:rsidRPr="001E1451">
        <w:t xml:space="preserve"> - and the clinical relevance of measurements</w:t>
      </w:r>
    </w:p>
    <w:p w14:paraId="5C4D90A2" w14:textId="7436A148" w:rsidR="00425D32" w:rsidRPr="005144EA" w:rsidRDefault="009231FC" w:rsidP="005144EA">
      <w:pPr>
        <w:pStyle w:val="ListParagraph"/>
        <w:numPr>
          <w:ilvl w:val="0"/>
          <w:numId w:val="17"/>
        </w:numPr>
        <w:shd w:val="clear" w:color="auto" w:fill="FFFFFF"/>
        <w:spacing w:after="0" w:line="480" w:lineRule="auto"/>
      </w:pPr>
      <w:r>
        <w:t>finding appropriate comparators</w:t>
      </w:r>
    </w:p>
    <w:p w14:paraId="19FA9A7C" w14:textId="2EAA3884" w:rsidR="00425D32" w:rsidRDefault="00F0237C" w:rsidP="005144EA">
      <w:pPr>
        <w:pStyle w:val="ListParagraph"/>
        <w:numPr>
          <w:ilvl w:val="0"/>
          <w:numId w:val="17"/>
        </w:numPr>
        <w:shd w:val="clear" w:color="auto" w:fill="FFFFFF"/>
        <w:spacing w:after="0" w:line="480" w:lineRule="auto"/>
      </w:pPr>
      <w:r>
        <w:rPr>
          <w:rFonts w:eastAsia="Times New Roman" w:cs="Calibri"/>
          <w:color w:val="000000"/>
          <w:lang w:eastAsia="en-GB"/>
        </w:rPr>
        <w:t>new skills and capabilities necessary for</w:t>
      </w:r>
      <w:r w:rsidR="00953D76" w:rsidRPr="00425D32">
        <w:rPr>
          <w:rFonts w:eastAsia="Times New Roman" w:cs="Calibri"/>
          <w:color w:val="000000"/>
          <w:lang w:eastAsia="en-GB"/>
        </w:rPr>
        <w:t xml:space="preserve"> data processing, management and linkage</w:t>
      </w:r>
      <w:r>
        <w:rPr>
          <w:rFonts w:eastAsia="Times New Roman" w:cs="Calibri"/>
          <w:color w:val="000000"/>
          <w:lang w:eastAsia="en-GB"/>
        </w:rPr>
        <w:t>.</w:t>
      </w:r>
    </w:p>
    <w:p w14:paraId="20A5050E" w14:textId="77777777" w:rsidR="001E1451" w:rsidRDefault="00953D76" w:rsidP="006D62B7">
      <w:pPr>
        <w:shd w:val="clear" w:color="auto" w:fill="FFFFFF"/>
        <w:spacing w:after="0" w:line="480" w:lineRule="auto"/>
        <w:rPr>
          <w:rFonts w:eastAsia="Times New Roman" w:cs="Calibri"/>
          <w:color w:val="000000"/>
          <w:lang w:eastAsia="en-GB"/>
        </w:rPr>
      </w:pPr>
      <w:r w:rsidRPr="005144EA">
        <w:rPr>
          <w:rFonts w:eastAsia="Times New Roman" w:cs="Calibri"/>
          <w:color w:val="000000"/>
          <w:lang w:eastAsia="en-GB"/>
        </w:rPr>
        <w:t xml:space="preserve">These challenges have been well described by colleagues in relation to other health outcomes </w:t>
      </w:r>
      <w:r w:rsidRPr="005144EA">
        <w:rPr>
          <w:rFonts w:eastAsia="Times New Roman" w:cs="Calibri"/>
          <w:color w:val="000000"/>
          <w:lang w:eastAsia="en-GB"/>
        </w:rPr>
        <w:fldChar w:fldCharType="begin">
          <w:fldData xml:space="preserve">PEVuZE5vdGU+PENpdGU+PEF1dGhvcj5Db25uZWxseTwvQXV0aG9yPjxZZWFyPjIwMTY8L1llYXI+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</w:fldData>
        </w:fldChar>
      </w:r>
      <w:r w:rsidR="00F10737" w:rsidRPr="00425D32">
        <w:rPr>
          <w:rFonts w:eastAsia="Times New Roman" w:cs="Calibri"/>
          <w:color w:val="000000"/>
          <w:lang w:eastAsia="en-GB"/>
        </w:rPr>
        <w:instrText xml:space="preserve"> ADDIN EN.CITE </w:instrText>
      </w:r>
      <w:r w:rsidR="00F10737" w:rsidRPr="005144EA">
        <w:rPr>
          <w:rFonts w:eastAsia="Times New Roman" w:cs="Calibri"/>
          <w:color w:val="000000"/>
          <w:lang w:eastAsia="en-GB"/>
        </w:rPr>
        <w:fldChar w:fldCharType="begin">
          <w:fldData xml:space="preserve">PEVuZE5vdGU+PENpdGU+PEF1dGhvcj5Db25uZWxseTwvQXV0aG9yPjxZZWFyPjIwMTY8L1llYXI+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</w:fldData>
        </w:fldChar>
      </w:r>
      <w:r w:rsidR="00F10737" w:rsidRPr="00425D32">
        <w:rPr>
          <w:rFonts w:eastAsia="Times New Roman" w:cs="Calibri"/>
          <w:color w:val="000000"/>
          <w:lang w:eastAsia="en-GB"/>
        </w:rPr>
        <w:instrText xml:space="preserve"> ADDIN EN.CITE.DATA </w:instrText>
      </w:r>
      <w:r w:rsidR="00F10737" w:rsidRPr="005144EA">
        <w:rPr>
          <w:rFonts w:eastAsia="Times New Roman" w:cs="Calibri"/>
          <w:color w:val="000000"/>
          <w:lang w:eastAsia="en-GB"/>
        </w:rPr>
      </w:r>
      <w:r w:rsidR="00F10737" w:rsidRPr="005144EA">
        <w:rPr>
          <w:rFonts w:eastAsia="Times New Roman" w:cs="Calibri"/>
          <w:color w:val="000000"/>
          <w:lang w:eastAsia="en-GB"/>
        </w:rPr>
        <w:fldChar w:fldCharType="end"/>
      </w:r>
      <w:r w:rsidRPr="005144EA">
        <w:rPr>
          <w:rFonts w:eastAsia="Times New Roman" w:cs="Calibri"/>
          <w:color w:val="000000"/>
          <w:lang w:eastAsia="en-GB"/>
        </w:rPr>
      </w:r>
      <w:r w:rsidRPr="005144EA">
        <w:rPr>
          <w:rFonts w:eastAsia="Times New Roman" w:cs="Calibri"/>
          <w:color w:val="000000"/>
          <w:lang w:eastAsia="en-GB"/>
        </w:rPr>
        <w:fldChar w:fldCharType="separate"/>
      </w:r>
      <w:r w:rsidR="00F10737" w:rsidRPr="00425D32">
        <w:rPr>
          <w:rFonts w:eastAsia="Times New Roman" w:cs="Calibri"/>
          <w:noProof/>
          <w:color w:val="000000"/>
          <w:lang w:eastAsia="en-GB"/>
        </w:rPr>
        <w:t>(2, 7, 56)</w:t>
      </w:r>
      <w:r w:rsidRPr="005144EA">
        <w:rPr>
          <w:rFonts w:eastAsia="Times New Roman" w:cs="Calibri"/>
          <w:color w:val="000000"/>
          <w:lang w:eastAsia="en-GB"/>
        </w:rPr>
        <w:fldChar w:fldCharType="end"/>
      </w:r>
      <w:r w:rsidRPr="005144EA">
        <w:rPr>
          <w:rFonts w:eastAsia="Times New Roman" w:cs="Calibri"/>
          <w:color w:val="000000"/>
          <w:lang w:eastAsia="en-GB"/>
        </w:rPr>
        <w:t xml:space="preserve">, and a further detailed exposition of these limitations is not </w:t>
      </w:r>
      <w:r w:rsidR="0066737D">
        <w:rPr>
          <w:rFonts w:eastAsia="Times New Roman" w:cs="Calibri"/>
          <w:color w:val="000000"/>
          <w:lang w:eastAsia="en-GB"/>
        </w:rPr>
        <w:t>possible</w:t>
      </w:r>
      <w:r w:rsidR="0066737D" w:rsidRPr="005144EA">
        <w:rPr>
          <w:rFonts w:eastAsia="Times New Roman" w:cs="Calibri"/>
          <w:color w:val="000000"/>
          <w:lang w:eastAsia="en-GB"/>
        </w:rPr>
        <w:t xml:space="preserve"> </w:t>
      </w:r>
      <w:r w:rsidRPr="005144EA">
        <w:rPr>
          <w:rFonts w:eastAsia="Times New Roman" w:cs="Calibri"/>
          <w:color w:val="000000"/>
          <w:lang w:eastAsia="en-GB"/>
        </w:rPr>
        <w:t xml:space="preserve">here. </w:t>
      </w:r>
      <w:r w:rsidR="0066737D">
        <w:rPr>
          <w:rFonts w:eastAsia="Times New Roman" w:cs="Calibri"/>
          <w:color w:val="000000"/>
          <w:lang w:eastAsia="en-GB"/>
        </w:rPr>
        <w:t xml:space="preserve">However, addressing these issues will be of vital importance in order to </w:t>
      </w:r>
      <w:r w:rsidR="00F0237C">
        <w:rPr>
          <w:rFonts w:eastAsia="Times New Roman" w:cs="Calibri"/>
          <w:color w:val="000000"/>
          <w:lang w:eastAsia="en-GB"/>
        </w:rPr>
        <w:t>enable utilisation of</w:t>
      </w:r>
      <w:r w:rsidR="0066737D">
        <w:rPr>
          <w:rFonts w:eastAsia="Times New Roman" w:cs="Calibri"/>
          <w:color w:val="000000"/>
          <w:lang w:eastAsia="en-GB"/>
        </w:rPr>
        <w:t xml:space="preserve"> these data as well as consider</w:t>
      </w:r>
      <w:r w:rsidR="00F0237C">
        <w:rPr>
          <w:rFonts w:eastAsia="Times New Roman" w:cs="Calibri"/>
          <w:color w:val="000000"/>
          <w:lang w:eastAsia="en-GB"/>
        </w:rPr>
        <w:t>ing</w:t>
      </w:r>
      <w:r w:rsidR="0066737D">
        <w:rPr>
          <w:rFonts w:eastAsia="Times New Roman" w:cs="Calibri"/>
          <w:color w:val="000000"/>
          <w:lang w:eastAsia="en-GB"/>
        </w:rPr>
        <w:t xml:space="preserve"> the profound implications in terms of validity.</w:t>
      </w:r>
    </w:p>
    <w:p w14:paraId="7BCAF381" w14:textId="77777777" w:rsidR="00C6738C" w:rsidRDefault="00C6738C" w:rsidP="006D62B7">
      <w:pPr>
        <w:shd w:val="clear" w:color="auto" w:fill="FFFFFF"/>
        <w:spacing w:after="0" w:line="480" w:lineRule="auto"/>
        <w:rPr>
          <w:rFonts w:eastAsia="Times New Roman" w:cs="Calibri"/>
          <w:color w:val="000000"/>
          <w:lang w:eastAsia="en-GB"/>
        </w:rPr>
      </w:pPr>
    </w:p>
    <w:p w14:paraId="1A02807B" w14:textId="41080217" w:rsidR="009F286D" w:rsidRDefault="009F286D" w:rsidP="006D62B7">
      <w:pPr>
        <w:shd w:val="clear" w:color="auto" w:fill="FFFFFF"/>
        <w:spacing w:after="0" w:line="480" w:lineRule="auto"/>
        <w:rPr>
          <w:rFonts w:eastAsia="Times New Roman" w:cs="Calibri"/>
          <w:color w:val="000000"/>
          <w:lang w:eastAsia="en-GB"/>
        </w:rPr>
      </w:pPr>
      <w:bookmarkStart w:id="0" w:name="_GoBack"/>
      <w:bookmarkEnd w:id="0"/>
      <w:r w:rsidRPr="0085576B">
        <w:rPr>
          <w:rFonts w:eastAsia="Times New Roman" w:cs="Calibri"/>
          <w:color w:val="000000"/>
          <w:lang w:eastAsia="en-GB"/>
        </w:rPr>
        <w:t>Accessibility to each data type was a common barrier to the usage of big data in obesity-related research. Many data types were held by industrial partners who are not always willing to permit researchers to use this information (although there are numerous examples where commercial data are being utilised for research purposes) or the costs associated with usage were prohibitive. Recently, multiple trusted third parties have been established to provide indirect access to such data and help bridge such gaps between industry and researchers (e.g. Consumer Data Research Centre in UK). Social media and geospatial data were more often openly available, hence the preponderance of studies utilising this type of information. Time and cost were minimal issues in reducing access, and when compared to traditional data, found data can be more efficient in terms of time and cost for data collection</w:t>
      </w:r>
      <w:r w:rsidR="00F91ABA" w:rsidRPr="0085576B">
        <w:rPr>
          <w:rFonts w:eastAsia="Times New Roman" w:cs="Calibri"/>
          <w:color w:val="000000"/>
          <w:lang w:eastAsia="en-GB"/>
        </w:rPr>
        <w:t xml:space="preserve"> (3)</w:t>
      </w:r>
      <w:r w:rsidRPr="0085576B">
        <w:rPr>
          <w:rFonts w:eastAsia="Times New Roman" w:cs="Calibri"/>
          <w:color w:val="000000"/>
          <w:lang w:eastAsia="en-GB"/>
        </w:rPr>
        <w:t>. While there is no natural order to the quality or reliability of found data, we advocate that the pitfalls of ‘big data research’ are no different from traditional research. Any data should be assessed for its representativeness or bias no matter how big or small. For example, while Twitter data were the most common data source encountered in the review, the key limitation of this information is that it is not gen</w:t>
      </w:r>
      <w:r w:rsidR="00F91ABA" w:rsidRPr="0085576B">
        <w:rPr>
          <w:rFonts w:eastAsia="Times New Roman" w:cs="Calibri"/>
          <w:color w:val="000000"/>
          <w:lang w:eastAsia="en-GB"/>
        </w:rPr>
        <w:t>eralizable to whole population (56).</w:t>
      </w:r>
    </w:p>
    <w:p w14:paraId="5CA4E455" w14:textId="77777777" w:rsidR="009F286D" w:rsidRDefault="009F286D" w:rsidP="006D62B7">
      <w:pPr>
        <w:shd w:val="clear" w:color="auto" w:fill="FFFFFF"/>
        <w:spacing w:after="0" w:line="480" w:lineRule="auto"/>
        <w:rPr>
          <w:rFonts w:eastAsia="Times New Roman" w:cs="Calibri"/>
          <w:color w:val="000000"/>
          <w:lang w:eastAsia="en-GB"/>
        </w:rPr>
      </w:pPr>
    </w:p>
    <w:p w14:paraId="3E173DDF" w14:textId="75BFAAF9" w:rsidR="00CE79E4" w:rsidRPr="009E685E" w:rsidRDefault="00CE79E4" w:rsidP="006D62B7">
      <w:pPr>
        <w:shd w:val="clear" w:color="auto" w:fill="FFFFFF"/>
        <w:spacing w:after="0" w:line="480" w:lineRule="auto"/>
      </w:pPr>
      <w:r>
        <w:t>It is perhaps as important to</w:t>
      </w:r>
      <w:r w:rsidR="00076838">
        <w:t xml:space="preserve"> </w:t>
      </w:r>
      <w:r>
        <w:t xml:space="preserve">comment on the gaps in </w:t>
      </w:r>
      <w:r w:rsidR="00076838">
        <w:t>data usage</w:t>
      </w:r>
      <w:r>
        <w:t>. The literature described here demonstrate initi</w:t>
      </w:r>
      <w:r w:rsidR="00076838">
        <w:t>al forays into big data usage in the field of obesity. However, there are examples of ‘found’ data usage in other research areas which were notably absent in the obesity literature. For example, w</w:t>
      </w:r>
      <w:r>
        <w:t>e did not observe</w:t>
      </w:r>
      <w:r w:rsidR="00076838">
        <w:t xml:space="preserve"> any studies which made use of</w:t>
      </w:r>
      <w:r>
        <w:t xml:space="preserve"> ‘found’ data </w:t>
      </w:r>
      <w:r w:rsidR="00076838">
        <w:t xml:space="preserve">in the form of </w:t>
      </w:r>
      <w:r>
        <w:t>physiological or biological measurements</w:t>
      </w:r>
      <w:r w:rsidR="00076838">
        <w:t>, although measurement is becoming possible</w:t>
      </w:r>
      <w:r>
        <w:t xml:space="preserve"> through smartphone technologies</w:t>
      </w:r>
      <w:r w:rsidR="00076838">
        <w:t xml:space="preserve"> (e.g.</w:t>
      </w:r>
      <w:r>
        <w:t xml:space="preserve"> </w:t>
      </w:r>
      <w:r w:rsidRPr="00C07DC1">
        <w:t>peripheral capillary oxygen saturation</w:t>
      </w:r>
      <w:r w:rsidR="00076838">
        <w:t>, or</w:t>
      </w:r>
      <w:r>
        <w:t xml:space="preserve"> heart rate</w:t>
      </w:r>
      <w:r w:rsidR="00076838">
        <w:t>)</w:t>
      </w:r>
      <w:r w:rsidR="00FF2CFE">
        <w:t xml:space="preserve"> </w:t>
      </w:r>
      <w:r w:rsidR="00FF2CFE">
        <w:fldChar w:fldCharType="begin"/>
      </w:r>
      <w:r w:rsidR="00914856">
        <w:instrText xml:space="preserve"> ADDIN EN.CITE &lt;EndNote&gt;&lt;Cite&gt;&lt;Author&gt;Nguyen&lt;/Author&gt;&lt;Year&gt;2016&lt;/Year&gt;&lt;RecNum&gt;134&lt;/RecNum&gt;&lt;DisplayText&gt;(81)&lt;/DisplayText&gt;&lt;record&gt;&lt;rec-number&gt;134&lt;/rec-number&gt;&lt;foreign-keys&gt;&lt;key app="EN" db-id="a5p0vpaf92ztfgetearvvv2baxt0aada9wd2" timestamp="1507283039"&gt;134&lt;/key&gt;&lt;/foreign-keys&gt;&lt;ref-type name="Journal Article"&gt;17&lt;/ref-type&gt;&lt;contributors&gt;&lt;authors&gt;&lt;author&gt;Nguyen, Hoang H.&lt;/author&gt;&lt;author&gt;Silva, Jennifer N. A.&lt;/author&gt;&lt;/authors&gt;&lt;/contributors&gt;&lt;titles&gt;&lt;title&gt;Use of smartphone technology in cardiology&lt;/title&gt;&lt;secondary-title&gt;Trends in Cardiovascular Medicine&lt;/secondary-title&gt;&lt;/titles&gt;&lt;periodical&gt;&lt;full-title&gt;Trends in Cardiovascular Medicine&lt;/full-title&gt;&lt;/periodical&gt;&lt;pages&gt;376-86&lt;/pages&gt;&lt;volume&gt;26&lt;/volume&gt;&lt;number&gt;4&lt;/number&gt;&lt;dates&gt;&lt;year&gt;2016&lt;/year&gt;&lt;/dates&gt;&lt;urls&gt;&lt;/urls&gt;&lt;/record&gt;&lt;/Cite&gt;&lt;/EndNote&gt;</w:instrText>
      </w:r>
      <w:r w:rsidR="00FF2CFE">
        <w:fldChar w:fldCharType="separate"/>
      </w:r>
      <w:r w:rsidR="00914856">
        <w:rPr>
          <w:noProof/>
        </w:rPr>
        <w:t>(81)</w:t>
      </w:r>
      <w:r w:rsidR="00FF2CFE">
        <w:fldChar w:fldCharType="end"/>
      </w:r>
      <w:r>
        <w:t>.</w:t>
      </w:r>
      <w:r w:rsidR="005517D5">
        <w:t xml:space="preserve"> This highlights that there are many future opportunities in exploring untapped data sources.</w:t>
      </w:r>
    </w:p>
    <w:p w14:paraId="17E9318F" w14:textId="77777777" w:rsidR="00F207C3" w:rsidRDefault="00F207C3" w:rsidP="006D62B7">
      <w:pPr>
        <w:shd w:val="clear" w:color="auto" w:fill="FFFFFF"/>
        <w:spacing w:after="0" w:line="480" w:lineRule="auto"/>
        <w:rPr>
          <w:rFonts w:eastAsia="Times New Roman" w:cs="Calibri"/>
          <w:color w:val="000000"/>
          <w:lang w:eastAsia="en-GB"/>
        </w:rPr>
      </w:pPr>
    </w:p>
    <w:p w14:paraId="681EE907" w14:textId="77777777" w:rsidR="00F207C3" w:rsidRPr="006C585C" w:rsidRDefault="00F207C3" w:rsidP="006D62B7">
      <w:pPr>
        <w:shd w:val="clear" w:color="auto" w:fill="FFFFFF"/>
        <w:spacing w:after="0" w:line="480" w:lineRule="auto"/>
        <w:rPr>
          <w:rFonts w:eastAsia="Times New Roman" w:cs="Calibri"/>
          <w:b/>
          <w:i/>
          <w:color w:val="000000"/>
          <w:lang w:eastAsia="en-GB"/>
        </w:rPr>
      </w:pPr>
      <w:r w:rsidRPr="006C585C">
        <w:rPr>
          <w:rFonts w:eastAsia="Times New Roman" w:cs="Calibri"/>
          <w:b/>
          <w:i/>
          <w:color w:val="000000"/>
          <w:lang w:eastAsia="en-GB"/>
        </w:rPr>
        <w:t>Limitations of the review</w:t>
      </w:r>
    </w:p>
    <w:p w14:paraId="3B6D7D21" w14:textId="29C39B37" w:rsidR="00F207C3" w:rsidRPr="00B95E24" w:rsidRDefault="00F207C3" w:rsidP="006D62B7">
      <w:pPr>
        <w:spacing w:line="480" w:lineRule="auto"/>
      </w:pPr>
      <w:r w:rsidRPr="00B95E24">
        <w:rPr>
          <w:rFonts w:eastAsia="Times New Roman" w:cs="Calibri"/>
          <w:color w:val="000000"/>
          <w:lang w:eastAsia="en-GB"/>
        </w:rPr>
        <w:lastRenderedPageBreak/>
        <w:t xml:space="preserve">This review was not intended as an exhaustive </w:t>
      </w:r>
      <w:r>
        <w:rPr>
          <w:rFonts w:eastAsia="Times New Roman" w:cs="Calibri"/>
          <w:color w:val="000000"/>
          <w:lang w:eastAsia="en-GB"/>
        </w:rPr>
        <w:t>examination</w:t>
      </w:r>
      <w:r w:rsidRPr="00B95E24">
        <w:rPr>
          <w:rFonts w:eastAsia="Times New Roman" w:cs="Calibri"/>
          <w:color w:val="000000"/>
          <w:lang w:eastAsia="en-GB"/>
        </w:rPr>
        <w:t xml:space="preserve"> of obesity research using </w:t>
      </w:r>
      <w:r w:rsidR="00606AE5">
        <w:rPr>
          <w:rFonts w:eastAsia="Times New Roman" w:cs="Calibri"/>
          <w:color w:val="000000"/>
          <w:lang w:eastAsia="en-GB"/>
        </w:rPr>
        <w:t>‘found’</w:t>
      </w:r>
      <w:r w:rsidR="00606AE5" w:rsidRPr="00B95E24">
        <w:rPr>
          <w:rFonts w:eastAsia="Times New Roman" w:cs="Calibri"/>
          <w:color w:val="000000"/>
          <w:lang w:eastAsia="en-GB"/>
        </w:rPr>
        <w:t xml:space="preserve"> </w:t>
      </w:r>
      <w:r w:rsidRPr="00B95E24">
        <w:rPr>
          <w:rFonts w:eastAsia="Times New Roman" w:cs="Calibri"/>
          <w:color w:val="000000"/>
          <w:lang w:eastAsia="en-GB"/>
        </w:rPr>
        <w:t xml:space="preserve">data; rather, the aim was to illustrate the opportunities afforded by such data. </w:t>
      </w:r>
      <w:r>
        <w:rPr>
          <w:rFonts w:eastAsia="Times New Roman" w:cs="Calibri"/>
          <w:color w:val="000000"/>
          <w:lang w:eastAsia="en-GB"/>
        </w:rPr>
        <w:t xml:space="preserve">This was important in order to demonstrate how and why such forms of data have been used in obesity research to date, and </w:t>
      </w:r>
      <w:r w:rsidR="006F1E3F">
        <w:rPr>
          <w:rFonts w:eastAsia="Times New Roman" w:cs="Calibri"/>
          <w:color w:val="000000"/>
          <w:lang w:eastAsia="en-GB"/>
        </w:rPr>
        <w:t>provide some key opportunities as to</w:t>
      </w:r>
      <w:r>
        <w:rPr>
          <w:rFonts w:eastAsia="Times New Roman" w:cs="Calibri"/>
          <w:color w:val="000000"/>
          <w:lang w:eastAsia="en-GB"/>
        </w:rPr>
        <w:t xml:space="preserve"> what </w:t>
      </w:r>
      <w:r w:rsidR="006F1E3F">
        <w:rPr>
          <w:rFonts w:eastAsia="Times New Roman" w:cs="Calibri"/>
          <w:color w:val="000000"/>
          <w:lang w:eastAsia="en-GB"/>
        </w:rPr>
        <w:t xml:space="preserve">can be achieved </w:t>
      </w:r>
      <w:r>
        <w:rPr>
          <w:rFonts w:eastAsia="Times New Roman" w:cs="Calibri"/>
          <w:color w:val="000000"/>
          <w:lang w:eastAsia="en-GB"/>
        </w:rPr>
        <w:t xml:space="preserve">with such data in the future. </w:t>
      </w:r>
      <w:r w:rsidRPr="00B95E24">
        <w:t>It is also important to note that the scope of this synthesis was limited to academic literature.</w:t>
      </w:r>
      <w:r w:rsidR="00A93E6D">
        <w:rPr>
          <w:rStyle w:val="CommentReference"/>
        </w:rPr>
        <w:t xml:space="preserve"> </w:t>
      </w:r>
    </w:p>
    <w:p w14:paraId="3F4B6161" w14:textId="77777777" w:rsidR="001E1451" w:rsidRDefault="00F207C3" w:rsidP="006D62B7">
      <w:pPr>
        <w:shd w:val="clear" w:color="auto" w:fill="FFFFFF"/>
        <w:spacing w:after="0" w:line="480" w:lineRule="auto"/>
      </w:pPr>
      <w:r w:rsidRPr="00B95E24">
        <w:rPr>
          <w:rFonts w:eastAsia="Times New Roman" w:cs="Calibri"/>
          <w:color w:val="000000"/>
          <w:lang w:eastAsia="en-GB"/>
        </w:rPr>
        <w:t>The focus here was on ‘found’ data, repurposed for research</w:t>
      </w:r>
      <w:r>
        <w:rPr>
          <w:rFonts w:eastAsia="Times New Roman" w:cs="Calibri"/>
          <w:color w:val="000000"/>
          <w:lang w:eastAsia="en-GB"/>
        </w:rPr>
        <w:t xml:space="preserve">, rather than on ‘big data’. </w:t>
      </w:r>
      <w:r w:rsidRPr="00B95E24">
        <w:rPr>
          <w:rFonts w:eastAsia="Times New Roman" w:cs="Calibri"/>
          <w:color w:val="000000"/>
          <w:lang w:eastAsia="en-GB"/>
        </w:rPr>
        <w:t>Big data</w:t>
      </w:r>
      <w:r w:rsidR="00606AE5">
        <w:rPr>
          <w:rFonts w:eastAsia="Times New Roman" w:cs="Calibri"/>
          <w:color w:val="000000"/>
          <w:lang w:eastAsia="en-GB"/>
        </w:rPr>
        <w:t xml:space="preserve"> are</w:t>
      </w:r>
      <w:r>
        <w:t xml:space="preserve"> not synonymous with ‘found’ data</w:t>
      </w:r>
      <w:r w:rsidRPr="00B95E24">
        <w:t xml:space="preserve">. </w:t>
      </w:r>
      <w:r>
        <w:t>However, m</w:t>
      </w:r>
      <w:r w:rsidRPr="00B95E24">
        <w:t>uch of the data described as ‘big’ has been repurposed from non-research-specific sources. This, we believe</w:t>
      </w:r>
      <w:r w:rsidR="003B421F">
        <w:t>,</w:t>
      </w:r>
      <w:r w:rsidRPr="00B95E24">
        <w:t xml:space="preserve"> is where much of the opportunity of big data lies: where data is collected anyway, its scope in terms of coverage, timeliness and automation could make a real, fresh contribution to the ways we are able to measure behaviour</w:t>
      </w:r>
      <w:r>
        <w:t>al and environmental variables</w:t>
      </w:r>
      <w:r w:rsidRPr="00B95E24">
        <w:t xml:space="preserve">. By focussing on </w:t>
      </w:r>
      <w:r w:rsidR="001D0858">
        <w:t>‘</w:t>
      </w:r>
      <w:r w:rsidRPr="00B95E24">
        <w:t>found</w:t>
      </w:r>
      <w:r w:rsidR="001D0858">
        <w:t>’</w:t>
      </w:r>
      <w:r w:rsidRPr="00B95E24">
        <w:t xml:space="preserve"> data, we hoped to identify </w:t>
      </w:r>
      <w:r>
        <w:t>its</w:t>
      </w:r>
      <w:r w:rsidRPr="00B95E24">
        <w:t xml:space="preserve"> potential </w:t>
      </w:r>
      <w:r>
        <w:t>as well as the</w:t>
      </w:r>
      <w:r w:rsidRPr="00B95E24">
        <w:t xml:space="preserve"> concomitant challenges, regardless of size, ‘big’ or ‘small’. Some of the studies described would not be considered ‘big’ by most, yet these </w:t>
      </w:r>
      <w:r>
        <w:t xml:space="preserve">smaller examples help to reveal or </w:t>
      </w:r>
      <w:r w:rsidRPr="00B95E24">
        <w:t xml:space="preserve">address potential problems with validity or data processing. In many cases, it is apparent that these need to be resolved at this smaller scale before upscaling to </w:t>
      </w:r>
      <w:r>
        <w:t>larger</w:t>
      </w:r>
      <w:r w:rsidRPr="00B95E24">
        <w:t xml:space="preserve"> data sets. </w:t>
      </w:r>
    </w:p>
    <w:p w14:paraId="22270985" w14:textId="77777777" w:rsidR="00C6738C" w:rsidRDefault="00C6738C" w:rsidP="006D62B7">
      <w:pPr>
        <w:shd w:val="clear" w:color="auto" w:fill="FFFFFF"/>
        <w:spacing w:after="0" w:line="480" w:lineRule="auto"/>
      </w:pPr>
    </w:p>
    <w:p w14:paraId="155BD5EC" w14:textId="49E3A21A" w:rsidR="00F207C3" w:rsidRDefault="003B421F" w:rsidP="006D62B7">
      <w:pPr>
        <w:shd w:val="clear" w:color="auto" w:fill="FFFFFF"/>
        <w:spacing w:after="0" w:line="480" w:lineRule="auto"/>
      </w:pPr>
      <w:r>
        <w:t>Our</w:t>
      </w:r>
      <w:r w:rsidR="00F207C3" w:rsidRPr="00B95E24">
        <w:t xml:space="preserve"> focus has meant that some undeniably </w:t>
      </w:r>
      <w:r w:rsidR="00F207C3">
        <w:t>‘</w:t>
      </w:r>
      <w:r w:rsidR="00F207C3" w:rsidRPr="00B95E24">
        <w:t>big</w:t>
      </w:r>
      <w:r w:rsidR="00F207C3">
        <w:t>’</w:t>
      </w:r>
      <w:r w:rsidR="00F207C3" w:rsidRPr="00B95E24">
        <w:t xml:space="preserve"> data sets are absent from our narrative: health registers and genetic databases were beyond our scope, yet their potential in obesity research </w:t>
      </w:r>
      <w:r w:rsidR="006F1E3F">
        <w:t>is apparent</w:t>
      </w:r>
      <w:r w:rsidR="00F207C3" w:rsidRPr="00B95E24">
        <w:t xml:space="preserve">. Many of the advantages described for </w:t>
      </w:r>
      <w:r w:rsidR="001D0858">
        <w:t>‘</w:t>
      </w:r>
      <w:r w:rsidR="00F207C3" w:rsidRPr="00B95E24">
        <w:t>found</w:t>
      </w:r>
      <w:r w:rsidR="001D0858">
        <w:t>’</w:t>
      </w:r>
      <w:r w:rsidR="00F207C3" w:rsidRPr="00B95E24">
        <w:t xml:space="preserve"> data also apply to these data types: for example health registers offer</w:t>
      </w:r>
      <w:r w:rsidR="00F207C3">
        <w:t xml:space="preserve"> great scope in terms of volume and longitudinal and geographical coverage.</w:t>
      </w:r>
      <w:r w:rsidR="00F207C3" w:rsidRPr="00B95E24">
        <w:t xml:space="preserve"> However, </w:t>
      </w:r>
      <w:r w:rsidR="00606AE5">
        <w:t>‘found’</w:t>
      </w:r>
      <w:r w:rsidR="00606AE5" w:rsidRPr="00B95E24">
        <w:t xml:space="preserve"> </w:t>
      </w:r>
      <w:r w:rsidR="00F207C3" w:rsidRPr="00B95E24">
        <w:t xml:space="preserve">data </w:t>
      </w:r>
      <w:r w:rsidR="00606AE5">
        <w:t>are</w:t>
      </w:r>
      <w:r w:rsidR="00606AE5" w:rsidRPr="00B95E24">
        <w:t xml:space="preserve"> </w:t>
      </w:r>
      <w:r w:rsidR="00F207C3" w:rsidRPr="00B95E24">
        <w:t xml:space="preserve">an as yet under-utilised source of information, and </w:t>
      </w:r>
      <w:r w:rsidR="006F1E3F">
        <w:t xml:space="preserve">many of </w:t>
      </w:r>
      <w:r w:rsidR="00F207C3" w:rsidRPr="00B95E24">
        <w:t>the opportunities</w:t>
      </w:r>
      <w:r w:rsidR="00F207C3">
        <w:t xml:space="preserve"> have yet to be exploited. </w:t>
      </w:r>
      <w:r w:rsidR="00606AE5">
        <w:t xml:space="preserve">‘Found’ </w:t>
      </w:r>
      <w:r w:rsidR="00F207C3">
        <w:t>data also come with unique challenges to processing, storage and interpretation, given that they are created outside a research environment</w:t>
      </w:r>
      <w:r w:rsidR="00A93E6D">
        <w:t>, and are therefore worthy of separate attention</w:t>
      </w:r>
      <w:r w:rsidR="00F207C3">
        <w:t>.</w:t>
      </w:r>
    </w:p>
    <w:p w14:paraId="7F2A7C9F" w14:textId="77777777" w:rsidR="00F207C3" w:rsidRDefault="00F207C3" w:rsidP="006D62B7">
      <w:pPr>
        <w:shd w:val="clear" w:color="auto" w:fill="FFFFFF"/>
        <w:spacing w:after="0" w:line="480" w:lineRule="auto"/>
      </w:pPr>
    </w:p>
    <w:p w14:paraId="1BFBE151" w14:textId="77777777" w:rsidR="00F207C3" w:rsidRDefault="00F207C3" w:rsidP="006D62B7">
      <w:pPr>
        <w:shd w:val="clear" w:color="auto" w:fill="FFFFFF"/>
        <w:spacing w:after="0" w:line="480" w:lineRule="auto"/>
      </w:pPr>
      <w:r w:rsidRPr="001E2EC2">
        <w:rPr>
          <w:rFonts w:ascii="Calibri" w:eastAsia="Times New Roman" w:hAnsi="Calibri" w:cs="Calibri"/>
          <w:b/>
          <w:color w:val="000000"/>
          <w:sz w:val="24"/>
          <w:szCs w:val="24"/>
          <w:lang w:eastAsia="en-GB"/>
        </w:rPr>
        <w:t>Conclusion</w:t>
      </w:r>
      <w:r>
        <w:rPr>
          <w:rFonts w:ascii="Calibri" w:eastAsia="Times New Roman" w:hAnsi="Calibri" w:cs="Calibri"/>
          <w:b/>
          <w:color w:val="000000"/>
          <w:sz w:val="24"/>
          <w:szCs w:val="24"/>
          <w:lang w:eastAsia="en-GB"/>
        </w:rPr>
        <w:t>s</w:t>
      </w:r>
    </w:p>
    <w:p w14:paraId="36939165" w14:textId="77777777" w:rsidR="001E1451" w:rsidRDefault="00395F7C" w:rsidP="00CC10FD">
      <w:pPr>
        <w:shd w:val="clear" w:color="auto" w:fill="FFFFFF"/>
        <w:spacing w:after="0" w:line="480" w:lineRule="auto"/>
      </w:pPr>
      <w:r>
        <w:lastRenderedPageBreak/>
        <w:t xml:space="preserve">This paper has shown the limited extent to which ‘found’ data </w:t>
      </w:r>
      <w:r w:rsidR="00606AE5">
        <w:t xml:space="preserve">have </w:t>
      </w:r>
      <w:r>
        <w:t xml:space="preserve">been employed in academic obesity research to date, as well as describing the unique contribution such data can add to </w:t>
      </w:r>
      <w:r w:rsidR="00716D40">
        <w:t xml:space="preserve">conventional </w:t>
      </w:r>
      <w:r>
        <w:t xml:space="preserve">research. </w:t>
      </w:r>
      <w:r w:rsidR="00BF69C4">
        <w:rPr>
          <w:rFonts w:eastAsia="Times New Roman" w:cs="Calibri"/>
          <w:color w:val="000000"/>
          <w:lang w:eastAsia="en-GB"/>
        </w:rPr>
        <w:t>The</w:t>
      </w:r>
      <w:r w:rsidR="00AF178F">
        <w:rPr>
          <w:rFonts w:eastAsia="Times New Roman" w:cs="Calibri"/>
          <w:color w:val="000000"/>
          <w:lang w:eastAsia="en-GB"/>
        </w:rPr>
        <w:t xml:space="preserve"> </w:t>
      </w:r>
      <w:r w:rsidR="00CC10FD">
        <w:rPr>
          <w:rFonts w:eastAsia="Times New Roman" w:cs="Calibri"/>
          <w:color w:val="000000"/>
          <w:lang w:eastAsia="en-GB"/>
        </w:rPr>
        <w:t xml:space="preserve">examples from the </w:t>
      </w:r>
      <w:r w:rsidR="00AF178F">
        <w:rPr>
          <w:rFonts w:eastAsia="Times New Roman" w:cs="Calibri"/>
          <w:color w:val="000000"/>
          <w:lang w:eastAsia="en-GB"/>
        </w:rPr>
        <w:t>literature demonstrate how the</w:t>
      </w:r>
      <w:r w:rsidR="00BF69C4">
        <w:rPr>
          <w:rFonts w:eastAsia="Times New Roman" w:cs="Calibri"/>
          <w:color w:val="000000"/>
          <w:lang w:eastAsia="en-GB"/>
        </w:rPr>
        <w:t xml:space="preserve"> merit of such data lies not in their novelty, but in the benefits they add over and above, or in combination with, </w:t>
      </w:r>
      <w:r w:rsidR="00716D40">
        <w:rPr>
          <w:rFonts w:eastAsia="Times New Roman" w:cs="Calibri"/>
          <w:color w:val="000000"/>
          <w:lang w:eastAsia="en-GB"/>
        </w:rPr>
        <w:t xml:space="preserve">conventionally </w:t>
      </w:r>
      <w:r w:rsidR="00BF69C4">
        <w:rPr>
          <w:rFonts w:eastAsia="Times New Roman" w:cs="Calibri"/>
          <w:color w:val="000000"/>
          <w:lang w:eastAsia="en-GB"/>
        </w:rPr>
        <w:t>collected data.</w:t>
      </w:r>
      <w:r w:rsidR="001F1DB4">
        <w:rPr>
          <w:rFonts w:eastAsia="Times New Roman" w:cs="Calibri"/>
          <w:color w:val="000000"/>
          <w:lang w:eastAsia="en-GB"/>
        </w:rPr>
        <w:t xml:space="preserve"> However, alongside these new opportunities, there are new and distinct challenges.</w:t>
      </w:r>
      <w:r w:rsidR="001F1DB4">
        <w:rPr>
          <w:rFonts w:ascii="Calibri" w:eastAsia="Times New Roman" w:hAnsi="Calibri" w:cs="Calibri"/>
          <w:color w:val="000000"/>
          <w:lang w:eastAsia="en-GB"/>
        </w:rPr>
        <w:t xml:space="preserve"> There is still a need to investigate ways to combine these new forms of data with </w:t>
      </w:r>
      <w:r w:rsidR="00716D40">
        <w:rPr>
          <w:rFonts w:ascii="Calibri" w:eastAsia="Times New Roman" w:hAnsi="Calibri" w:cs="Calibri"/>
          <w:color w:val="000000"/>
          <w:lang w:eastAsia="en-GB"/>
        </w:rPr>
        <w:t xml:space="preserve">conventional </w:t>
      </w:r>
      <w:r w:rsidR="001F1DB4">
        <w:rPr>
          <w:rFonts w:ascii="Calibri" w:eastAsia="Times New Roman" w:hAnsi="Calibri" w:cs="Calibri"/>
          <w:color w:val="000000"/>
          <w:lang w:eastAsia="en-GB"/>
        </w:rPr>
        <w:t>research in order to increase confidence in their validity and interpretation.</w:t>
      </w:r>
    </w:p>
    <w:p w14:paraId="7EB82A27" w14:textId="563D9FA4" w:rsidR="00045404" w:rsidRPr="001E1451" w:rsidRDefault="001F1DB4" w:rsidP="00CC10FD">
      <w:pPr>
        <w:shd w:val="clear" w:color="auto" w:fill="FFFFFF"/>
        <w:spacing w:after="0" w:line="480" w:lineRule="auto"/>
      </w:pPr>
      <w:r>
        <w:t>D</w:t>
      </w:r>
      <w:r w:rsidR="00F207C3">
        <w:t>espite widespread recognition of the opportunities across a broad spectrum of disciplines and data types, the potential of ‘found’ data has not yet been fully realised, and the impact on academic obesity research has been limited. In part, this may be due to limited data access, or even a lack of awareness about the data that may be available.</w:t>
      </w:r>
      <w:r w:rsidR="007D23B4">
        <w:t xml:space="preserve"> The aim of the next paper from </w:t>
      </w:r>
      <w:r w:rsidR="00F207C3">
        <w:t xml:space="preserve">the ESRC </w:t>
      </w:r>
      <w:r w:rsidR="007F2519">
        <w:t xml:space="preserve">Strategic Network for </w:t>
      </w:r>
      <w:r w:rsidR="00F207C3">
        <w:t xml:space="preserve">Obesity </w:t>
      </w:r>
      <w:r w:rsidR="007D23B4">
        <w:t>(</w:t>
      </w:r>
      <w:r w:rsidR="00F2568C">
        <w:t>reference pending</w:t>
      </w:r>
      <w:r w:rsidR="007D23B4">
        <w:t>) is to highlight the potential sources of data for further research of this type, many of which are as yet untapped</w:t>
      </w:r>
      <w:r w:rsidR="00F207C3">
        <w:t xml:space="preserve">. </w:t>
      </w:r>
    </w:p>
    <w:p w14:paraId="5713DC73" w14:textId="77777777" w:rsidR="00A90BD8" w:rsidRDefault="00A90BD8" w:rsidP="00BD516F">
      <w:pPr>
        <w:rPr>
          <w:b/>
          <w:sz w:val="20"/>
          <w:szCs w:val="20"/>
        </w:rPr>
        <w:sectPr w:rsidR="00A90BD8" w:rsidSect="00F43EE3">
          <w:footerReference w:type="default" r:id="rId11"/>
          <w:pgSz w:w="11906" w:h="16838"/>
          <w:pgMar w:top="1440" w:right="1440" w:bottom="1440" w:left="1440" w:header="708" w:footer="708" w:gutter="0"/>
          <w:lnNumType w:countBy="1" w:restart="continuous"/>
          <w:cols w:space="708"/>
          <w:docGrid w:linePitch="360"/>
        </w:sectPr>
      </w:pPr>
    </w:p>
    <w:p w14:paraId="26DA4C28" w14:textId="63589EA5" w:rsidR="00BF7551" w:rsidRPr="00A442A2" w:rsidRDefault="00BF7551" w:rsidP="006D62B7">
      <w:pPr>
        <w:spacing w:line="480" w:lineRule="auto"/>
        <w:rPr>
          <w:b/>
          <w:sz w:val="24"/>
          <w:szCs w:val="24"/>
        </w:rPr>
      </w:pPr>
      <w:r w:rsidRPr="00A442A2">
        <w:rPr>
          <w:b/>
          <w:sz w:val="24"/>
          <w:szCs w:val="24"/>
        </w:rPr>
        <w:lastRenderedPageBreak/>
        <w:t>References</w:t>
      </w:r>
    </w:p>
    <w:p w14:paraId="31E7F194" w14:textId="77777777" w:rsidR="00200F94" w:rsidRPr="00200F94" w:rsidRDefault="00DF76D6" w:rsidP="00200F94">
      <w:pPr>
        <w:pStyle w:val="EndNoteBibliography"/>
        <w:spacing w:after="0"/>
      </w:pPr>
      <w:r>
        <w:fldChar w:fldCharType="begin"/>
      </w:r>
      <w:r>
        <w:instrText xml:space="preserve"> ADDIN EN.REFLIST </w:instrText>
      </w:r>
      <w:r>
        <w:fldChar w:fldCharType="separate"/>
      </w:r>
      <w:r w:rsidR="00200F94" w:rsidRPr="00200F94">
        <w:t>1.</w:t>
      </w:r>
      <w:r w:rsidR="00200F94" w:rsidRPr="00200F94">
        <w:tab/>
        <w:t>Laney D. 3D Data Management: Controlling Data Volume, Velocity and Variety. 2001.  Contract No.: Research Note 6.</w:t>
      </w:r>
    </w:p>
    <w:p w14:paraId="26B5B784" w14:textId="77777777" w:rsidR="00200F94" w:rsidRPr="00200F94" w:rsidRDefault="00200F94" w:rsidP="00200F94">
      <w:pPr>
        <w:pStyle w:val="EndNoteBibliography"/>
        <w:spacing w:after="0"/>
      </w:pPr>
      <w:r w:rsidRPr="00200F94">
        <w:t>2.</w:t>
      </w:r>
      <w:r w:rsidRPr="00200F94">
        <w:tab/>
        <w:t>Connelly R, Playford CJ, Gayle V, Dibben C. The role of administrative data in the big data revolution in social science research. Social Science Research. 2016;59:1-12.</w:t>
      </w:r>
    </w:p>
    <w:p w14:paraId="61606430" w14:textId="77777777" w:rsidR="00200F94" w:rsidRPr="00200F94" w:rsidRDefault="00200F94" w:rsidP="00200F94">
      <w:pPr>
        <w:pStyle w:val="EndNoteBibliography"/>
        <w:spacing w:after="0"/>
      </w:pPr>
      <w:r w:rsidRPr="00200F94">
        <w:t>3.</w:t>
      </w:r>
      <w:r w:rsidRPr="00200F94">
        <w:tab/>
        <w:t>Kitchin R. The Data Revolution. London: SAGE Publications Ltd; 2014.</w:t>
      </w:r>
    </w:p>
    <w:p w14:paraId="5C81580B" w14:textId="77777777" w:rsidR="00200F94" w:rsidRPr="00200F94" w:rsidRDefault="00200F94" w:rsidP="00200F94">
      <w:pPr>
        <w:pStyle w:val="EndNoteBibliography"/>
        <w:spacing w:after="0"/>
      </w:pPr>
      <w:r w:rsidRPr="00200F94">
        <w:t>4.</w:t>
      </w:r>
      <w:r w:rsidRPr="00200F94">
        <w:tab/>
        <w:t>Stewart R, Davis K. 'Big data' in mental health research: current status and emerging possibilities. Social Psychiatry and Psychiatric Epidemiology. 2016;51(8):1055-72.</w:t>
      </w:r>
    </w:p>
    <w:p w14:paraId="62886818" w14:textId="77777777" w:rsidR="00200F94" w:rsidRPr="00200F94" w:rsidRDefault="00200F94" w:rsidP="00200F94">
      <w:pPr>
        <w:pStyle w:val="EndNoteBibliography"/>
        <w:spacing w:after="0"/>
      </w:pPr>
      <w:r w:rsidRPr="00200F94">
        <w:t>5.</w:t>
      </w:r>
      <w:r w:rsidRPr="00200F94">
        <w:tab/>
        <w:t>Hay SI, George DB, Moyes CL, Brownstein JS. Big data opportunities for global infectious disease. Plos Medicine. 2013;10(4):e1001413.</w:t>
      </w:r>
    </w:p>
    <w:p w14:paraId="52999563" w14:textId="77777777" w:rsidR="00200F94" w:rsidRPr="00200F94" w:rsidRDefault="00200F94" w:rsidP="00200F94">
      <w:pPr>
        <w:pStyle w:val="EndNoteBibliography"/>
        <w:spacing w:after="0"/>
      </w:pPr>
      <w:r w:rsidRPr="00200F94">
        <w:t>6.</w:t>
      </w:r>
      <w:r w:rsidRPr="00200F94">
        <w:tab/>
        <w:t>Raghupathi W, Raghupathi V. Big data analytics in healthcare: promise and potential. Health Inf Sci Syst. 2014;2:3.</w:t>
      </w:r>
    </w:p>
    <w:p w14:paraId="7918DD03" w14:textId="77777777" w:rsidR="00200F94" w:rsidRPr="00200F94" w:rsidRDefault="00200F94" w:rsidP="00200F94">
      <w:pPr>
        <w:pStyle w:val="EndNoteBibliography"/>
        <w:spacing w:after="0"/>
      </w:pPr>
      <w:r w:rsidRPr="00200F94">
        <w:t>7.</w:t>
      </w:r>
      <w:r w:rsidRPr="00200F94">
        <w:tab/>
        <w:t>Vayena E, Salathe M, Madoff LC, Brownstein JS. Ethical challenges of big data in public health. Plos Computational Biology. 2015;11(2):e1003904.</w:t>
      </w:r>
    </w:p>
    <w:p w14:paraId="50FC5FD7" w14:textId="77777777" w:rsidR="00200F94" w:rsidRPr="00200F94" w:rsidRDefault="00200F94" w:rsidP="00200F94">
      <w:pPr>
        <w:pStyle w:val="EndNoteBibliography"/>
        <w:spacing w:after="0"/>
      </w:pPr>
      <w:r w:rsidRPr="00200F94">
        <w:t>8.</w:t>
      </w:r>
      <w:r w:rsidRPr="00200F94">
        <w:tab/>
        <w:t>Brimblecombe J, Liddle R, O'Dea K. Use of point-of-sale data to assess food and nutrient quality in remote stores. Public Health Nutrition. 2012;16(7):1159-67.</w:t>
      </w:r>
    </w:p>
    <w:p w14:paraId="436C1D3A" w14:textId="77777777" w:rsidR="00200F94" w:rsidRPr="00200F94" w:rsidRDefault="00200F94" w:rsidP="00200F94">
      <w:pPr>
        <w:pStyle w:val="EndNoteBibliography"/>
        <w:spacing w:after="0"/>
      </w:pPr>
      <w:r w:rsidRPr="00200F94">
        <w:t>9.</w:t>
      </w:r>
      <w:r w:rsidRPr="00200F94">
        <w:tab/>
        <w:t>Lambert N, Plumb J, Looise B, Johnson I, Harvey I, Wheeler C, et al. Using smart card technology to monitor the eating habits of children in a school cafeteria: 1. Developing and validating the methodology. J Hum Nutr Dietet. 2005;18:243-54.</w:t>
      </w:r>
    </w:p>
    <w:p w14:paraId="0AFE09F9" w14:textId="77777777" w:rsidR="00200F94" w:rsidRPr="00200F94" w:rsidRDefault="00200F94" w:rsidP="00200F94">
      <w:pPr>
        <w:pStyle w:val="EndNoteBibliography"/>
        <w:spacing w:after="0"/>
      </w:pPr>
      <w:r w:rsidRPr="00200F94">
        <w:t>10.</w:t>
      </w:r>
      <w:r w:rsidRPr="00200F94">
        <w:tab/>
        <w:t>Colchero MA, Popkin BM, Rivera JA, Ng SW. Beverage purchases from stores in Mexico under the excise tax on sugar sweetened beverages: observational study. BMJ. 2016;352:h6704.</w:t>
      </w:r>
    </w:p>
    <w:p w14:paraId="2AF6333F" w14:textId="77777777" w:rsidR="00200F94" w:rsidRPr="00200F94" w:rsidRDefault="00200F94" w:rsidP="00200F94">
      <w:pPr>
        <w:pStyle w:val="EndNoteBibliography"/>
        <w:spacing w:after="0"/>
      </w:pPr>
      <w:r w:rsidRPr="00200F94">
        <w:t>11.</w:t>
      </w:r>
      <w:r w:rsidRPr="00200F94">
        <w:tab/>
        <w:t>Le-Thuy TT, Brewster PJ, Chidambaram V, Hurdle JF. Towards measuring the food quality of grocery purchases: an estimation model of the Healthy Eating Index-2010 using only food item counts. Procedia Food Science. 2015;4:148-59.</w:t>
      </w:r>
    </w:p>
    <w:p w14:paraId="2A891B73" w14:textId="77777777" w:rsidR="00200F94" w:rsidRPr="00200F94" w:rsidRDefault="00200F94" w:rsidP="00200F94">
      <w:pPr>
        <w:pStyle w:val="EndNoteBibliography"/>
        <w:spacing w:after="0"/>
      </w:pPr>
      <w:r w:rsidRPr="00200F94">
        <w:t>12.</w:t>
      </w:r>
      <w:r w:rsidRPr="00200F94">
        <w:tab/>
        <w:t>Andreyeva T, Tripp AS. The healthfulness of food and beverage purchases after the federal food package revisions: The case of two New England states. Preventive Medicine. 2016.</w:t>
      </w:r>
    </w:p>
    <w:p w14:paraId="24F3C59C" w14:textId="77777777" w:rsidR="00200F94" w:rsidRPr="00200F94" w:rsidRDefault="00200F94" w:rsidP="00200F94">
      <w:pPr>
        <w:pStyle w:val="EndNoteBibliography"/>
        <w:spacing w:after="0"/>
      </w:pPr>
      <w:r w:rsidRPr="00200F94">
        <w:t>13.</w:t>
      </w:r>
      <w:r w:rsidRPr="00200F94">
        <w:tab/>
        <w:t>Schwartz MB, Schneider GE, Choi Y-Y, Li X, Harris J, Andreyeva T, et al. Association of a community campaign for better beverage choices with beverage purchases from supermarkets. JAMA Intern Med. 2017;177(5):666-74.</w:t>
      </w:r>
    </w:p>
    <w:p w14:paraId="7255DE1B" w14:textId="77777777" w:rsidR="00200F94" w:rsidRPr="00200F94" w:rsidRDefault="00200F94" w:rsidP="00200F94">
      <w:pPr>
        <w:pStyle w:val="EndNoteBibliography"/>
        <w:spacing w:after="0"/>
      </w:pPr>
      <w:r w:rsidRPr="00200F94">
        <w:t>14.</w:t>
      </w:r>
      <w:r w:rsidRPr="00200F94">
        <w:tab/>
        <w:t>Silver LD, Ng SW, Ryan-Ibarra S, Smith Taillie L, Induni M, Miles DR, et al. Changes in prices, sales, consumer spending, and beverage consumption one year after a tax on sugar-sweetened beverages in Berkeley, California, US: a before-and-after study. PLOS Medicine. 2017;14(4):e1002283.</w:t>
      </w:r>
    </w:p>
    <w:p w14:paraId="6193B4FD" w14:textId="77777777" w:rsidR="00200F94" w:rsidRPr="00200F94" w:rsidRDefault="00200F94" w:rsidP="00200F94">
      <w:pPr>
        <w:pStyle w:val="EndNoteBibliography"/>
        <w:spacing w:after="0"/>
      </w:pPr>
      <w:r w:rsidRPr="00200F94">
        <w:t>15.</w:t>
      </w:r>
      <w:r w:rsidRPr="00200F94">
        <w:tab/>
        <w:t>Huyghe E, Verstraeten J, Geuens M, van Kerckhove A. Clicks as a healthy alternative to bricks: how online grocery shopping reduces vice purchases. Journal of Marketing Research. 2017;LIV:61-74.</w:t>
      </w:r>
    </w:p>
    <w:p w14:paraId="63FE0E4A" w14:textId="77777777" w:rsidR="00200F94" w:rsidRPr="00200F94" w:rsidRDefault="00200F94" w:rsidP="00200F94">
      <w:pPr>
        <w:pStyle w:val="EndNoteBibliography"/>
        <w:spacing w:after="0"/>
      </w:pPr>
      <w:r w:rsidRPr="00200F94">
        <w:t>16.</w:t>
      </w:r>
      <w:r w:rsidRPr="00200F94">
        <w:tab/>
        <w:t>De Vogli R, Kouvonen A, Gimeno D. The influence of market deregulation on fast food consumption and body mass index: a cross-national time series analysis. Bull World Health Organ. 2014;92:99-107.</w:t>
      </w:r>
    </w:p>
    <w:p w14:paraId="09998739" w14:textId="77777777" w:rsidR="00200F94" w:rsidRPr="00200F94" w:rsidRDefault="00200F94" w:rsidP="00200F94">
      <w:pPr>
        <w:pStyle w:val="EndNoteBibliography"/>
        <w:spacing w:after="0"/>
      </w:pPr>
      <w:r w:rsidRPr="00200F94">
        <w:t>17.</w:t>
      </w:r>
      <w:r w:rsidRPr="00200F94">
        <w:tab/>
        <w:t>Basu S, McKee M, Galea G, Stuckler D. Relationship of soft drink consumption to global overweight, obesity, and diabetes: a cross-national analysis of 75 countries. Am J Public Health. 2013;103:2071-7.</w:t>
      </w:r>
    </w:p>
    <w:p w14:paraId="4618486D" w14:textId="77777777" w:rsidR="00200F94" w:rsidRPr="00200F94" w:rsidRDefault="00200F94" w:rsidP="00200F94">
      <w:pPr>
        <w:pStyle w:val="EndNoteBibliography"/>
        <w:spacing w:after="0"/>
      </w:pPr>
      <w:r w:rsidRPr="00200F94">
        <w:t>18.</w:t>
      </w:r>
      <w:r w:rsidRPr="00200F94">
        <w:tab/>
        <w:t>Mauri C. Card loyalty. A new emerging issue in grocery retailing. Journal of Retailing and Consumer Services. 2003;10(1):13-25.</w:t>
      </w:r>
    </w:p>
    <w:p w14:paraId="27CA340E" w14:textId="77777777" w:rsidR="00200F94" w:rsidRPr="00200F94" w:rsidRDefault="00200F94" w:rsidP="00200F94">
      <w:pPr>
        <w:pStyle w:val="EndNoteBibliography"/>
        <w:spacing w:after="0"/>
      </w:pPr>
      <w:r w:rsidRPr="00200F94">
        <w:t>19.</w:t>
      </w:r>
      <w:r w:rsidRPr="00200F94">
        <w:tab/>
        <w:t>Tin Tin S, Ni Mhurchu C, Bullen C. Supermarket sales data: feasibility and applicability in population food and nutrition monitoring. Nutrition Reviews. 2007;65(1):20-30.</w:t>
      </w:r>
    </w:p>
    <w:p w14:paraId="77A02B90" w14:textId="77777777" w:rsidR="00200F94" w:rsidRPr="00200F94" w:rsidRDefault="00200F94" w:rsidP="00200F94">
      <w:pPr>
        <w:pStyle w:val="EndNoteBibliography"/>
        <w:spacing w:after="0"/>
      </w:pPr>
      <w:r w:rsidRPr="00200F94">
        <w:t>20.</w:t>
      </w:r>
      <w:r w:rsidRPr="00200F94">
        <w:tab/>
        <w:t>Nikolova HD, Inman JJ. Healthy choice: The effect of simplified point-of-sale nutritional information on consumer food choice behavior. Journal of Marketing Research. 2015;52(6):817-35.</w:t>
      </w:r>
    </w:p>
    <w:p w14:paraId="3030352A" w14:textId="77777777" w:rsidR="00200F94" w:rsidRPr="00200F94" w:rsidRDefault="00200F94" w:rsidP="00200F94">
      <w:pPr>
        <w:pStyle w:val="EndNoteBibliography"/>
        <w:spacing w:after="0"/>
      </w:pPr>
      <w:r w:rsidRPr="00200F94">
        <w:lastRenderedPageBreak/>
        <w:t>21.</w:t>
      </w:r>
      <w:r w:rsidRPr="00200F94">
        <w:tab/>
        <w:t>Brinkerhoff KM, Brewster PJ, Clark EB, Jordan KC, Cummins MR, Hurdle JF. Linking supermarket sales data to nutritional information: an informatics feasibility study. AMIA  Annual Symposium Proceedings / AMIA Symposium AMIA Symposium. 2011;2011:598-606.</w:t>
      </w:r>
    </w:p>
    <w:p w14:paraId="350AFF95" w14:textId="77777777" w:rsidR="00200F94" w:rsidRPr="00200F94" w:rsidRDefault="00200F94" w:rsidP="00200F94">
      <w:pPr>
        <w:pStyle w:val="EndNoteBibliography"/>
        <w:spacing w:after="0"/>
      </w:pPr>
      <w:r w:rsidRPr="00200F94">
        <w:t>22.</w:t>
      </w:r>
      <w:r w:rsidRPr="00200F94">
        <w:tab/>
        <w:t>Chidambaram V, Brewster PJ, Jordan KC, Hurdle JF. qDIET: toward an automated, self-sustaining knowledge base to facilitate linking point-of-sale grocery items to nutritional content. AMIA  Annual Symposium Proceedings / AMIA Symposium AMIA Symposium. 2013;2013:224-33.</w:t>
      </w:r>
    </w:p>
    <w:p w14:paraId="33111CD6" w14:textId="77777777" w:rsidR="00200F94" w:rsidRPr="00200F94" w:rsidRDefault="00200F94" w:rsidP="00200F94">
      <w:pPr>
        <w:pStyle w:val="EndNoteBibliography"/>
        <w:spacing w:after="0"/>
      </w:pPr>
      <w:r w:rsidRPr="00200F94">
        <w:t>23.</w:t>
      </w:r>
      <w:r w:rsidRPr="00200F94">
        <w:tab/>
        <w:t>Lopez-Zetina J, Lee H, Friis R. The link between obesity and the built environment. Evidence from an ecological analysis of obesity and vehicle miles of travel in California. Health &amp; Place. 2006;12:656-64.</w:t>
      </w:r>
    </w:p>
    <w:p w14:paraId="03811CC3" w14:textId="77777777" w:rsidR="00200F94" w:rsidRPr="00200F94" w:rsidRDefault="00200F94" w:rsidP="00200F94">
      <w:pPr>
        <w:pStyle w:val="EndNoteBibliography"/>
        <w:spacing w:after="0"/>
      </w:pPr>
      <w:r w:rsidRPr="00200F94">
        <w:t>24.</w:t>
      </w:r>
      <w:r w:rsidRPr="00200F94">
        <w:tab/>
        <w:t>Littenberg B, Lubetkin D. Availability, Strengths and Limitations of US State Driver’s License Data for Obesity Research. Cureus. 2016;8(3):e518.</w:t>
      </w:r>
    </w:p>
    <w:p w14:paraId="2BE1F62F" w14:textId="77777777" w:rsidR="00200F94" w:rsidRPr="00200F94" w:rsidRDefault="00200F94" w:rsidP="00200F94">
      <w:pPr>
        <w:pStyle w:val="EndNoteBibliography"/>
        <w:spacing w:after="0"/>
      </w:pPr>
      <w:r w:rsidRPr="00200F94">
        <w:t>25.</w:t>
      </w:r>
      <w:r w:rsidRPr="00200F94">
        <w:tab/>
        <w:t>Lathia N, Ahmed S, Capra L. Measuring the impact of opening the London shared bicycle scheme to casual users. Transportation Research Part C: Emerging Technologies. 2012;22:88-102.</w:t>
      </w:r>
    </w:p>
    <w:p w14:paraId="335B9E6F" w14:textId="77777777" w:rsidR="00200F94" w:rsidRPr="00200F94" w:rsidRDefault="00200F94" w:rsidP="00200F94">
      <w:pPr>
        <w:pStyle w:val="EndNoteBibliography"/>
        <w:spacing w:after="0"/>
      </w:pPr>
      <w:r w:rsidRPr="00200F94">
        <w:t>26.</w:t>
      </w:r>
      <w:r w:rsidRPr="00200F94">
        <w:tab/>
        <w:t>Rojas-Rueda D, de Nazelle A, Tainio M, Nieuwenhuijsen M. The health risks and benefits of cycling in urban environments compared with car use: health impact assessment study. BMJ. 2011;343(d4521).</w:t>
      </w:r>
    </w:p>
    <w:p w14:paraId="41C9826E" w14:textId="77777777" w:rsidR="00200F94" w:rsidRPr="00200F94" w:rsidRDefault="00200F94" w:rsidP="00200F94">
      <w:pPr>
        <w:pStyle w:val="EndNoteBibliography"/>
        <w:spacing w:after="0"/>
      </w:pPr>
      <w:r w:rsidRPr="00200F94">
        <w:t>27.</w:t>
      </w:r>
      <w:r w:rsidRPr="00200F94">
        <w:tab/>
        <w:t>Woodcock J, Tainio M, Cheshire J, O'Brien O, Goodman A. Health effects of the London bicycle sharing system: health impact modelling study. BMJ. 2014;348:g425.</w:t>
      </w:r>
    </w:p>
    <w:p w14:paraId="64E693AB" w14:textId="77777777" w:rsidR="00200F94" w:rsidRPr="00200F94" w:rsidRDefault="00200F94" w:rsidP="00200F94">
      <w:pPr>
        <w:pStyle w:val="EndNoteBibliography"/>
        <w:spacing w:after="0"/>
      </w:pPr>
      <w:r w:rsidRPr="00200F94">
        <w:t>28.</w:t>
      </w:r>
      <w:r w:rsidRPr="00200F94">
        <w:tab/>
        <w:t>Ahern AL, Olson AD, Aston LM, Jebb SA. Weight Watchers on prescription: an observational study of weight change among adults referred to Weight Watchers by the NHS. BMC Public Health. 2011;11:434.</w:t>
      </w:r>
    </w:p>
    <w:p w14:paraId="1D371C4A" w14:textId="77777777" w:rsidR="00200F94" w:rsidRPr="00200F94" w:rsidRDefault="00200F94" w:rsidP="00200F94">
      <w:pPr>
        <w:pStyle w:val="EndNoteBibliography"/>
        <w:spacing w:after="0"/>
      </w:pPr>
      <w:r w:rsidRPr="00200F94">
        <w:t>29.</w:t>
      </w:r>
      <w:r w:rsidRPr="00200F94">
        <w:tab/>
        <w:t>Finley CE, Barlow CE, Greenway FL, Rock CL, Rolls BJ, Blair SN. Retention rates and weight loss in a commercial weight loss program. Int J Obes. 2007;31(2):292-8.</w:t>
      </w:r>
    </w:p>
    <w:p w14:paraId="7E80DB08" w14:textId="77777777" w:rsidR="00200F94" w:rsidRPr="00200F94" w:rsidRDefault="00200F94" w:rsidP="00200F94">
      <w:pPr>
        <w:pStyle w:val="EndNoteBibliography"/>
        <w:spacing w:after="0"/>
      </w:pPr>
      <w:r w:rsidRPr="00200F94">
        <w:t>30.</w:t>
      </w:r>
      <w:r w:rsidRPr="00200F94">
        <w:tab/>
        <w:t>Johnson F, Wardle J. The association between weight loss and engagement with a web-based food and exercise diary in a commercial weight loss programme: a retrospective analysis. Int J Behav Nutr Phys Act. 2011;8:83.</w:t>
      </w:r>
    </w:p>
    <w:p w14:paraId="13D99504" w14:textId="77777777" w:rsidR="00200F94" w:rsidRPr="00200F94" w:rsidRDefault="00200F94" w:rsidP="00200F94">
      <w:pPr>
        <w:pStyle w:val="EndNoteBibliography"/>
        <w:spacing w:after="0"/>
      </w:pPr>
      <w:r w:rsidRPr="00200F94">
        <w:t>31.</w:t>
      </w:r>
      <w:r w:rsidRPr="00200F94">
        <w:tab/>
        <w:t>Stubbs RJ, Morris L, Pallister C, Horgan G, Lavin JH. Weight outcomes audit in 1.3 million adults during their first 3 months' attendance in a commercial weight management programme. BMC Public Health. 2015;15:882.</w:t>
      </w:r>
    </w:p>
    <w:p w14:paraId="16F553D9" w14:textId="77777777" w:rsidR="00200F94" w:rsidRPr="00200F94" w:rsidRDefault="00200F94" w:rsidP="00200F94">
      <w:pPr>
        <w:pStyle w:val="EndNoteBibliography"/>
        <w:spacing w:after="0"/>
      </w:pPr>
      <w:r w:rsidRPr="00200F94">
        <w:t>32.</w:t>
      </w:r>
      <w:r w:rsidRPr="00200F94">
        <w:tab/>
        <w:t>Fagg J, Chadwick P, Cole TJ, Cummins S, Goldstein H, Lewis H, et al. From trial to population: a study of a family-based community intervention for childhood overweight implemented at scale. Int J Obes. 2014;38(10):1343-9.</w:t>
      </w:r>
    </w:p>
    <w:p w14:paraId="1982CD54" w14:textId="77777777" w:rsidR="00200F94" w:rsidRPr="00200F94" w:rsidRDefault="00200F94" w:rsidP="00200F94">
      <w:pPr>
        <w:pStyle w:val="EndNoteBibliography"/>
        <w:spacing w:after="0"/>
      </w:pPr>
      <w:r w:rsidRPr="00200F94">
        <w:t>33.</w:t>
      </w:r>
      <w:r w:rsidRPr="00200F94">
        <w:tab/>
        <w:t>van Nassau F, Singh AS, Cerin E, Salmon J, van Mechelen W, Brug J, et al. The Dutch Obesity Intervention in Teenagers (DOiT) cluster controlled implementation trial: intervention effects and mediators and moderators of adiposity and energy balance-related behaviours. Int J Behav Nutr Phys Act. 2014;11:158.</w:t>
      </w:r>
    </w:p>
    <w:p w14:paraId="2D09895F" w14:textId="77777777" w:rsidR="00200F94" w:rsidRPr="00200F94" w:rsidRDefault="00200F94" w:rsidP="00200F94">
      <w:pPr>
        <w:pStyle w:val="EndNoteBibliography"/>
        <w:spacing w:after="0"/>
      </w:pPr>
      <w:r w:rsidRPr="00200F94">
        <w:t>34.</w:t>
      </w:r>
      <w:r w:rsidRPr="00200F94">
        <w:tab/>
        <w:t>Wanner M, Martin-Diener E, Bauer G, Braun-Fahrlander C, Martin BW. Comparison of trial participants and open access users of a web-based physical activity intervention regarding adherence, attrition, and repeated participation. J Med Internet Res. 2010;12(1):e3.</w:t>
      </w:r>
    </w:p>
    <w:p w14:paraId="5C0824CC" w14:textId="77777777" w:rsidR="00200F94" w:rsidRPr="00200F94" w:rsidRDefault="00200F94" w:rsidP="00200F94">
      <w:pPr>
        <w:pStyle w:val="EndNoteBibliography"/>
        <w:spacing w:after="0"/>
      </w:pPr>
      <w:r w:rsidRPr="00200F94">
        <w:t>35.</w:t>
      </w:r>
      <w:r w:rsidRPr="00200F94">
        <w:tab/>
        <w:t>Fagg J, Cole TJ, Cummins S, Goldstein H, Morris S, Radley D, et al. After the RCT: who comes to a family-based intervention for childhood overweight or obesity when it is implemented at scale in the community? J Epidemiol Community Health. 2015;69(2):142-8.</w:t>
      </w:r>
    </w:p>
    <w:p w14:paraId="7C8E79F2" w14:textId="77777777" w:rsidR="00200F94" w:rsidRPr="00200F94" w:rsidRDefault="00200F94" w:rsidP="00200F94">
      <w:pPr>
        <w:pStyle w:val="EndNoteBibliography"/>
        <w:spacing w:after="0"/>
      </w:pPr>
      <w:r w:rsidRPr="00200F94">
        <w:t>36.</w:t>
      </w:r>
      <w:r w:rsidRPr="00200F94">
        <w:tab/>
        <w:t>Daras K, Davies A, Green M, Singleton A. Developing indicators for measuring health-related features of neighbourhoods. In: Longley P, Cheshire J, Singleton A, editors. Consumer Data Analytics. London: UCL Press; 2017. p. 102-11.</w:t>
      </w:r>
    </w:p>
    <w:p w14:paraId="65A57F87" w14:textId="77777777" w:rsidR="00200F94" w:rsidRPr="00200F94" w:rsidRDefault="00200F94" w:rsidP="00200F94">
      <w:pPr>
        <w:pStyle w:val="EndNoteBibliography"/>
        <w:spacing w:after="0"/>
      </w:pPr>
      <w:r w:rsidRPr="00200F94">
        <w:t>37.</w:t>
      </w:r>
      <w:r w:rsidRPr="00200F94">
        <w:tab/>
        <w:t>Feuillet T, Charreire H, Roda C, Ben-Rebah M, Mackenbach J, Compernolle S, et al. Neighbourhood typology based on virtual audit of environmental obesogenic characteristics. Obesity Reviews. 2016;17(S1):19-30.</w:t>
      </w:r>
    </w:p>
    <w:p w14:paraId="56156644" w14:textId="77777777" w:rsidR="00200F94" w:rsidRPr="00200F94" w:rsidRDefault="00200F94" w:rsidP="00200F94">
      <w:pPr>
        <w:pStyle w:val="EndNoteBibliography"/>
        <w:spacing w:after="0"/>
      </w:pPr>
      <w:r w:rsidRPr="00200F94">
        <w:t>38.</w:t>
      </w:r>
      <w:r w:rsidRPr="00200F94">
        <w:tab/>
        <w:t>Bethlehem J, Mackenbach J, Ben-Rebah M, Compernolle S, Glonti K, Bardos H, et al. The SPOTLIGHT virtual audit tool: a valid and reliable tool to assess obesogenic characteristics of the built environment. International Journal of Health Geographics 2014;13:52.</w:t>
      </w:r>
    </w:p>
    <w:p w14:paraId="36895AEE" w14:textId="77777777" w:rsidR="00200F94" w:rsidRPr="00200F94" w:rsidRDefault="00200F94" w:rsidP="00200F94">
      <w:pPr>
        <w:pStyle w:val="EndNoteBibliography"/>
        <w:spacing w:after="0"/>
      </w:pPr>
      <w:r w:rsidRPr="00200F94">
        <w:lastRenderedPageBreak/>
        <w:t>39.</w:t>
      </w:r>
      <w:r w:rsidRPr="00200F94">
        <w:tab/>
        <w:t>Eid J, Overman H, Puga D, Turner M. Fat city: Questioning the relationship between urban sprawl and obesity. Journal of Urban Economics. 2008;63:385-404.</w:t>
      </w:r>
    </w:p>
    <w:p w14:paraId="485544E3" w14:textId="77777777" w:rsidR="00200F94" w:rsidRPr="00200F94" w:rsidRDefault="00200F94" w:rsidP="00200F94">
      <w:pPr>
        <w:pStyle w:val="EndNoteBibliography"/>
        <w:spacing w:after="0"/>
      </w:pPr>
      <w:r w:rsidRPr="00200F94">
        <w:t>40.</w:t>
      </w:r>
      <w:r w:rsidRPr="00200F94">
        <w:tab/>
        <w:t>Charreire H, Mackenbach J, Ouasti M, Lakerveld J, Compernolle S, Ben-Rebah M, et al. Using remote sensing to define environmental characteristics related to physical activity and dietary behaviours: A systematic review (the SPOTLIGHT project). Health &amp; Place. 2014;25:1-9.</w:t>
      </w:r>
    </w:p>
    <w:p w14:paraId="2735A3E1" w14:textId="516C16CC" w:rsidR="00200F94" w:rsidRPr="00200F94" w:rsidRDefault="00200F94" w:rsidP="00200F94">
      <w:pPr>
        <w:pStyle w:val="EndNoteBibliography"/>
        <w:spacing w:after="0"/>
      </w:pPr>
      <w:r w:rsidRPr="00200F94">
        <w:t>41.</w:t>
      </w:r>
      <w:r w:rsidRPr="00200F94">
        <w:tab/>
        <w:t xml:space="preserve">ONS. Internet access – households and individuals: 2016 2016 [Available from: </w:t>
      </w:r>
      <w:hyperlink r:id="rId12" w:history="1">
        <w:r w:rsidRPr="00200F94">
          <w:rPr>
            <w:rStyle w:val="Hyperlink"/>
          </w:rPr>
          <w:t>https://www.ons.gov.uk/peoplepopulationandcommunity/householdcharacteristics/homeinternetandsocialmediausage/bulletins/internetaccesshouseholdsandindividuals/2016</w:t>
        </w:r>
      </w:hyperlink>
      <w:r w:rsidRPr="00200F94">
        <w:t>.</w:t>
      </w:r>
    </w:p>
    <w:p w14:paraId="713C20DB" w14:textId="77777777" w:rsidR="00200F94" w:rsidRPr="00200F94" w:rsidRDefault="00200F94" w:rsidP="00200F94">
      <w:pPr>
        <w:pStyle w:val="EndNoteBibliography"/>
        <w:spacing w:after="0"/>
      </w:pPr>
      <w:r w:rsidRPr="00200F94">
        <w:t>42.</w:t>
      </w:r>
      <w:r w:rsidRPr="00200F94">
        <w:tab/>
        <w:t>Gore RJ, Diallo S, Padilla J. You Are What You Tweet: Connecting the Geographic Variation in America's Obesity Rate to Twitter Content. Plos One. 2015;10(9):e0133505-e.</w:t>
      </w:r>
    </w:p>
    <w:p w14:paraId="72094A69" w14:textId="77777777" w:rsidR="00200F94" w:rsidRPr="00200F94" w:rsidRDefault="00200F94" w:rsidP="00200F94">
      <w:pPr>
        <w:pStyle w:val="EndNoteBibliography"/>
        <w:spacing w:after="0"/>
      </w:pPr>
      <w:r w:rsidRPr="00200F94">
        <w:t>43.</w:t>
      </w:r>
      <w:r w:rsidRPr="00200F94">
        <w:tab/>
        <w:t>Hingle M, Yoon D, Fowler J, Kobourov S, Schneider M, Falk D, et al. Collection and Visualization of Dietary Behavior and Reasons for Eating Using Twitter. J Med Internet Research. 2013;15(6):e125.</w:t>
      </w:r>
    </w:p>
    <w:p w14:paraId="23B0078B" w14:textId="77777777" w:rsidR="00200F94" w:rsidRPr="00200F94" w:rsidRDefault="00200F94" w:rsidP="00200F94">
      <w:pPr>
        <w:pStyle w:val="EndNoteBibliography"/>
        <w:spacing w:after="0"/>
      </w:pPr>
      <w:r w:rsidRPr="00200F94">
        <w:t>44.</w:t>
      </w:r>
      <w:r w:rsidRPr="00200F94">
        <w:tab/>
        <w:t>Nguyen QC, Li D, Meng H-W, Kath S, Nsoesie E, Li F, et al. Building a National Neighborhood Dataset From Geotagged Twitter Data for Indicators of Happiness, Diet, and Physical Activity. JMIR Public Health And Surveillance. 2016;2(2):e158-e.</w:t>
      </w:r>
    </w:p>
    <w:p w14:paraId="6647EC99" w14:textId="77777777" w:rsidR="00200F94" w:rsidRPr="00200F94" w:rsidRDefault="00200F94" w:rsidP="00200F94">
      <w:pPr>
        <w:pStyle w:val="EndNoteBibliography"/>
        <w:spacing w:after="0"/>
      </w:pPr>
      <w:r w:rsidRPr="00200F94">
        <w:t>45.</w:t>
      </w:r>
      <w:r w:rsidRPr="00200F94">
        <w:tab/>
        <w:t>Zhang N, Campo S, Janz KF, Eckler P, Yang J, Snetselaar LG, et al. Electronic Word of Mouth on Twitter About Physical Activity in the United States: Exploratory Infodemiology Study. J Med Internet Research. 2013;15(11):e261.</w:t>
      </w:r>
    </w:p>
    <w:p w14:paraId="6D2495CC" w14:textId="77777777" w:rsidR="00200F94" w:rsidRPr="00200F94" w:rsidRDefault="00200F94" w:rsidP="00200F94">
      <w:pPr>
        <w:pStyle w:val="EndNoteBibliography"/>
        <w:spacing w:after="0"/>
      </w:pPr>
      <w:r w:rsidRPr="00200F94">
        <w:t>46.</w:t>
      </w:r>
      <w:r w:rsidRPr="00200F94">
        <w:tab/>
        <w:t>Eichstaedt JC, Schwartz HA, Kern ML, Park G, Labarthe DR, Merchant RM, et al. Psychological Language on Twitter Predicts County-Level Heart Disease Mortality. Psychological Science (0956-7976). 2015;26(2):159-69.</w:t>
      </w:r>
    </w:p>
    <w:p w14:paraId="1D53C2B1" w14:textId="77777777" w:rsidR="00200F94" w:rsidRPr="00200F94" w:rsidRDefault="00200F94" w:rsidP="00200F94">
      <w:pPr>
        <w:pStyle w:val="EndNoteBibliography"/>
        <w:spacing w:after="0"/>
      </w:pPr>
      <w:r w:rsidRPr="00200F94">
        <w:t>47.</w:t>
      </w:r>
      <w:r w:rsidRPr="00200F94">
        <w:tab/>
        <w:t>Harris JK, Moreland-Russell S, Tabak RG, Ruhr LR, Maier RC. Communication About Childhood Obesity on Twitter. American Journal of Public Health. 2014;104(7):e62-e9.</w:t>
      </w:r>
    </w:p>
    <w:p w14:paraId="69A93F40" w14:textId="77777777" w:rsidR="00200F94" w:rsidRPr="00200F94" w:rsidRDefault="00200F94" w:rsidP="00200F94">
      <w:pPr>
        <w:pStyle w:val="EndNoteBibliography"/>
        <w:spacing w:after="0"/>
      </w:pPr>
      <w:r w:rsidRPr="00200F94">
        <w:t>48.</w:t>
      </w:r>
      <w:r w:rsidRPr="00200F94">
        <w:tab/>
        <w:t>Chou W-YS, Prestin A, Kunath S. Obesity in social media: a mixed methods analysis. Transl Behav Med. 2014;4(3):314-23.</w:t>
      </w:r>
    </w:p>
    <w:p w14:paraId="1D587FE3" w14:textId="77777777" w:rsidR="00200F94" w:rsidRPr="00200F94" w:rsidRDefault="00200F94" w:rsidP="00200F94">
      <w:pPr>
        <w:pStyle w:val="EndNoteBibliography"/>
        <w:spacing w:after="0"/>
      </w:pPr>
      <w:r w:rsidRPr="00200F94">
        <w:t>49.</w:t>
      </w:r>
      <w:r w:rsidRPr="00200F94">
        <w:tab/>
        <w:t>Kent E, Prestin A, Gaysynsky A, Galica K, Rinker R, Graff K, et al. "Obesity is the New Major Cause of Cancer”: Connections Between Obesity and Cancer on Facebook and Twitter. J Cancer Educ. 2016;31(3):453-9.</w:t>
      </w:r>
    </w:p>
    <w:p w14:paraId="1B8BA5BE" w14:textId="77777777" w:rsidR="00200F94" w:rsidRPr="00200F94" w:rsidRDefault="00200F94" w:rsidP="00200F94">
      <w:pPr>
        <w:pStyle w:val="EndNoteBibliography"/>
        <w:spacing w:after="0"/>
      </w:pPr>
      <w:r w:rsidRPr="00200F94">
        <w:t>50.</w:t>
      </w:r>
      <w:r w:rsidRPr="00200F94">
        <w:tab/>
        <w:t>Gittelman S, Lange V, Gotway Crawford CA, Okoro CA, Lieb E, Dhingra SS, et al. A new source of data for public health surveillance: Facebook likes. Journal Of Medical Internet Research. 2015;17(4):e98-e.</w:t>
      </w:r>
    </w:p>
    <w:p w14:paraId="6B153D88" w14:textId="77777777" w:rsidR="00200F94" w:rsidRPr="00200F94" w:rsidRDefault="00200F94" w:rsidP="00200F94">
      <w:pPr>
        <w:pStyle w:val="EndNoteBibliography"/>
        <w:spacing w:after="0"/>
      </w:pPr>
      <w:r w:rsidRPr="00200F94">
        <w:t>51.</w:t>
      </w:r>
      <w:r w:rsidRPr="00200F94">
        <w:tab/>
        <w:t>Chunara R, Bouton L, Ayers J, Brownstein JS. Assessing the online social environment for surveillance of obesity prevalence. PLoS One. 2013;24(8):e61373.</w:t>
      </w:r>
    </w:p>
    <w:p w14:paraId="35DB7B47" w14:textId="77777777" w:rsidR="00200F94" w:rsidRPr="00200F94" w:rsidRDefault="00200F94" w:rsidP="00200F94">
      <w:pPr>
        <w:pStyle w:val="EndNoteBibliography"/>
        <w:spacing w:after="0"/>
      </w:pPr>
      <w:r w:rsidRPr="00200F94">
        <w:t>52.</w:t>
      </w:r>
      <w:r w:rsidRPr="00200F94">
        <w:tab/>
        <w:t>Pappa G, Cunha T, Bicalho P, Ribiero A, Couto Silva A, Meira WJ, et al. Factors Associated With Weight Change in Online Weight Management Communities: A Case Study in the LoseIt Reddit Community. J Med Internet Research. 2017;19(1):e17.</w:t>
      </w:r>
    </w:p>
    <w:p w14:paraId="763ABB5A" w14:textId="77777777" w:rsidR="00200F94" w:rsidRPr="00200F94" w:rsidRDefault="00200F94" w:rsidP="00200F94">
      <w:pPr>
        <w:pStyle w:val="EndNoteBibliography"/>
        <w:spacing w:after="0"/>
      </w:pPr>
      <w:r w:rsidRPr="00200F94">
        <w:t>53.</w:t>
      </w:r>
      <w:r w:rsidRPr="00200F94">
        <w:tab/>
        <w:t>Mejova Y, Haddadi H, Noulas A, Weber I. #FoodPorn: Obesity Patterns in Culinary Interactions. Proceedings of the 5th International Conference on Digital Health. 2015:51-8.</w:t>
      </w:r>
    </w:p>
    <w:p w14:paraId="6D049B8D" w14:textId="77777777" w:rsidR="00200F94" w:rsidRPr="00200F94" w:rsidRDefault="00200F94" w:rsidP="00200F94">
      <w:pPr>
        <w:pStyle w:val="EndNoteBibliography"/>
        <w:spacing w:after="0"/>
      </w:pPr>
      <w:r w:rsidRPr="00200F94">
        <w:t>54.</w:t>
      </w:r>
      <w:r w:rsidRPr="00200F94">
        <w:tab/>
        <w:t>Sun Y, Du Y, Wang Y, Zhuang L. Examining associations of environmental characteristics with recreational cycling behaviour by street-level Strava data. Int J Environ Res Public Health. 2017;14(6):644.</w:t>
      </w:r>
    </w:p>
    <w:p w14:paraId="1C2B0D1B" w14:textId="77777777" w:rsidR="00200F94" w:rsidRPr="00200F94" w:rsidRDefault="00200F94" w:rsidP="00200F94">
      <w:pPr>
        <w:pStyle w:val="EndNoteBibliography"/>
        <w:spacing w:after="0"/>
      </w:pPr>
      <w:r w:rsidRPr="00200F94">
        <w:t>55.</w:t>
      </w:r>
      <w:r w:rsidRPr="00200F94">
        <w:tab/>
        <w:t>Kuebler M, Yom-Tov E, Pelleg D, Puhl RM, Muennig P. When overweight is the normal weight: an examination of obesity using a social media internet database. Plos One. 2013;8(9):e73479-e.</w:t>
      </w:r>
    </w:p>
    <w:p w14:paraId="07FE4266" w14:textId="77777777" w:rsidR="00200F94" w:rsidRPr="00200F94" w:rsidRDefault="00200F94" w:rsidP="00200F94">
      <w:pPr>
        <w:pStyle w:val="EndNoteBibliography"/>
        <w:spacing w:after="0"/>
      </w:pPr>
      <w:r w:rsidRPr="00200F94">
        <w:t>56.</w:t>
      </w:r>
      <w:r w:rsidRPr="00200F94">
        <w:tab/>
        <w:t>Lazer D, Radford J. Data ex machina: introduction to big data. Annual Review of Sociology. 2017;43:19-39.</w:t>
      </w:r>
    </w:p>
    <w:p w14:paraId="2698AD31" w14:textId="77777777" w:rsidR="00200F94" w:rsidRPr="00200F94" w:rsidRDefault="00200F94" w:rsidP="00200F94">
      <w:pPr>
        <w:pStyle w:val="EndNoteBibliography"/>
        <w:spacing w:after="0"/>
      </w:pPr>
      <w:r w:rsidRPr="00200F94">
        <w:t>57.</w:t>
      </w:r>
      <w:r w:rsidRPr="00200F94">
        <w:tab/>
        <w:t>Christakis NA, Fowler JH. The spread of obesity in a large social network over 32 years. New Engl J Med. 2007;357:370-9.</w:t>
      </w:r>
    </w:p>
    <w:p w14:paraId="084333CC" w14:textId="77777777" w:rsidR="00200F94" w:rsidRPr="00200F94" w:rsidRDefault="00200F94" w:rsidP="00200F94">
      <w:pPr>
        <w:pStyle w:val="EndNoteBibliography"/>
        <w:spacing w:after="0"/>
      </w:pPr>
      <w:r w:rsidRPr="00200F94">
        <w:t>58.</w:t>
      </w:r>
      <w:r w:rsidRPr="00200F94">
        <w:tab/>
        <w:t>Fox S, Zickuhr K, Smith A. Twitter and status updating. Pew Internet &amp; American Life Project. 2009;21:21.</w:t>
      </w:r>
    </w:p>
    <w:p w14:paraId="2FBC5FCC" w14:textId="77777777" w:rsidR="00200F94" w:rsidRPr="00200F94" w:rsidRDefault="00200F94" w:rsidP="00200F94">
      <w:pPr>
        <w:pStyle w:val="EndNoteBibliography"/>
        <w:spacing w:after="0"/>
      </w:pPr>
      <w:r w:rsidRPr="00200F94">
        <w:lastRenderedPageBreak/>
        <w:t>59.</w:t>
      </w:r>
      <w:r w:rsidRPr="00200F94">
        <w:tab/>
        <w:t>Pavalanathan U, Eisenstein J. Confounds and consequences in geotagged Twitter data. arXiv preprint. 2015:arXiv:1506.02275.</w:t>
      </w:r>
    </w:p>
    <w:p w14:paraId="58618347" w14:textId="77777777" w:rsidR="00200F94" w:rsidRPr="00200F94" w:rsidRDefault="00200F94" w:rsidP="00200F94">
      <w:pPr>
        <w:pStyle w:val="EndNoteBibliography"/>
        <w:spacing w:after="0"/>
      </w:pPr>
      <w:r w:rsidRPr="00200F94">
        <w:t>60.</w:t>
      </w:r>
      <w:r w:rsidRPr="00200F94">
        <w:tab/>
        <w:t>Ferrara E, Varol O, Davis C, Menczer F, Flammini A. The rise of social bots. Communications of the ACM. 2016;59(7):96-104.</w:t>
      </w:r>
    </w:p>
    <w:p w14:paraId="10B5C32E" w14:textId="77777777" w:rsidR="00200F94" w:rsidRPr="00200F94" w:rsidRDefault="00200F94" w:rsidP="00200F94">
      <w:pPr>
        <w:pStyle w:val="EndNoteBibliography"/>
        <w:spacing w:after="0"/>
      </w:pPr>
      <w:r w:rsidRPr="00200F94">
        <w:t>61.</w:t>
      </w:r>
      <w:r w:rsidRPr="00200F94">
        <w:tab/>
        <w:t>Hongladarom S. Personal identity and the self in the online and offline world. Minds and Machines. 2011;21:533.</w:t>
      </w:r>
    </w:p>
    <w:p w14:paraId="72ED3947" w14:textId="77777777" w:rsidR="00200F94" w:rsidRPr="00200F94" w:rsidRDefault="00200F94" w:rsidP="00200F94">
      <w:pPr>
        <w:pStyle w:val="EndNoteBibliography"/>
        <w:spacing w:after="0"/>
      </w:pPr>
      <w:r w:rsidRPr="00200F94">
        <w:t>62.</w:t>
      </w:r>
      <w:r w:rsidRPr="00200F94">
        <w:tab/>
        <w:t>Serrano KJ, Yu M, Coa KI, Collins LM, Atienza AA. Mining Health App Data to Find More and Less Successful Weight Loss Subgroups. Journal Of Medical Internet Research. 2016;18(6):e154-e.</w:t>
      </w:r>
    </w:p>
    <w:p w14:paraId="7484015D" w14:textId="77777777" w:rsidR="00200F94" w:rsidRPr="00200F94" w:rsidRDefault="00200F94" w:rsidP="00200F94">
      <w:pPr>
        <w:pStyle w:val="EndNoteBibliography"/>
        <w:spacing w:after="0"/>
      </w:pPr>
      <w:r w:rsidRPr="00200F94">
        <w:t>63.</w:t>
      </w:r>
      <w:r w:rsidRPr="00200F94">
        <w:tab/>
        <w:t>Adlakha D, Budd E, L, Gernes R, Sequeira S, Hipp JA. Use of emerging technologies to assess differences in outdoor physical activity in St. Louis, Missouri. Frontiers in Public Health. 2014;2:41.</w:t>
      </w:r>
    </w:p>
    <w:p w14:paraId="3CEC3B18" w14:textId="77777777" w:rsidR="00200F94" w:rsidRPr="00200F94" w:rsidRDefault="00200F94" w:rsidP="00200F94">
      <w:pPr>
        <w:pStyle w:val="EndNoteBibliography"/>
        <w:spacing w:after="0"/>
      </w:pPr>
      <w:r w:rsidRPr="00200F94">
        <w:t>64.</w:t>
      </w:r>
      <w:r w:rsidRPr="00200F94">
        <w:tab/>
        <w:t>Hirsch JA, James P, Robinson JRM, Eastman KM, Conley KD, Evenson KR, et al. Using MapMyFitness to place physical activity into neighbourhood context. Frontiers in Public Health. 2014;2:19.</w:t>
      </w:r>
    </w:p>
    <w:p w14:paraId="23D473D4" w14:textId="77777777" w:rsidR="00200F94" w:rsidRPr="00200F94" w:rsidRDefault="00200F94" w:rsidP="00200F94">
      <w:pPr>
        <w:pStyle w:val="EndNoteBibliography"/>
        <w:spacing w:after="0"/>
      </w:pPr>
      <w:r w:rsidRPr="00200F94">
        <w:t>65.</w:t>
      </w:r>
      <w:r w:rsidRPr="00200F94">
        <w:tab/>
        <w:t>Ferrari L, Mamei M. Identifying and understanding urban sport areas using Nokia Sports Tracker. Pervasive and Mobile Computing. 2013;9:616-28.</w:t>
      </w:r>
    </w:p>
    <w:p w14:paraId="16F9328A" w14:textId="77777777" w:rsidR="00200F94" w:rsidRPr="00200F94" w:rsidRDefault="00200F94" w:rsidP="00200F94">
      <w:pPr>
        <w:pStyle w:val="EndNoteBibliography"/>
        <w:spacing w:after="0"/>
      </w:pPr>
      <w:r w:rsidRPr="00200F94">
        <w:t>66.</w:t>
      </w:r>
      <w:r w:rsidRPr="00200F94">
        <w:tab/>
        <w:t>Althoff T, Sosic R, Hicks JL, King AC, Delp SL, Leskovec J. Large-scale physical activity data reveal worldwide activity inequality. Nature. 2017;547:336-9.</w:t>
      </w:r>
    </w:p>
    <w:p w14:paraId="69A6BDFB" w14:textId="77777777" w:rsidR="00200F94" w:rsidRPr="00200F94" w:rsidRDefault="00200F94" w:rsidP="00200F94">
      <w:pPr>
        <w:pStyle w:val="EndNoteBibliography"/>
        <w:spacing w:after="0"/>
      </w:pPr>
      <w:r w:rsidRPr="00200F94">
        <w:t>67.</w:t>
      </w:r>
      <w:r w:rsidRPr="00200F94">
        <w:tab/>
        <w:t>Heesch KC, Langdon M. The usefulness of GPS bicycle tracking data for evaluating the impact of infrastructure change on cycling behaviour. Health Promotion Journal of Australia. 2016;27:222-9.</w:t>
      </w:r>
    </w:p>
    <w:p w14:paraId="0D1E19B9" w14:textId="77777777" w:rsidR="00200F94" w:rsidRPr="00200F94" w:rsidRDefault="00200F94" w:rsidP="00200F94">
      <w:pPr>
        <w:pStyle w:val="EndNoteBibliography"/>
        <w:spacing w:after="0"/>
      </w:pPr>
      <w:r w:rsidRPr="00200F94">
        <w:t>68.</w:t>
      </w:r>
      <w:r w:rsidRPr="00200F94">
        <w:tab/>
        <w:t>Xian Y, Xu H, Xu H, Liang L, Hernandez AF, Wang TY, et al. An initial evaluation of the impact of Pokemon GO on physical activity. J Am Heart Assoc. 2017;6:e005341.</w:t>
      </w:r>
    </w:p>
    <w:p w14:paraId="56B7E292" w14:textId="77777777" w:rsidR="00200F94" w:rsidRPr="00200F94" w:rsidRDefault="00200F94" w:rsidP="00200F94">
      <w:pPr>
        <w:pStyle w:val="EndNoteBibliography"/>
        <w:spacing w:after="0"/>
      </w:pPr>
      <w:r w:rsidRPr="00200F94">
        <w:t>69.</w:t>
      </w:r>
      <w:r w:rsidRPr="00200F94">
        <w:tab/>
        <w:t>Howe KB, Suharlim C, Ueda P, Howe D, Kawachi I, Rimm EB. Gotta catch'em all! Pokemon GO and physical activity among young adults: difference in differences study. BMJ. 2016;355:i6270.</w:t>
      </w:r>
    </w:p>
    <w:p w14:paraId="48680AFB" w14:textId="77777777" w:rsidR="00200F94" w:rsidRPr="00200F94" w:rsidRDefault="00200F94" w:rsidP="00200F94">
      <w:pPr>
        <w:pStyle w:val="EndNoteBibliography"/>
        <w:spacing w:after="0"/>
      </w:pPr>
      <w:r w:rsidRPr="00200F94">
        <w:t>70.</w:t>
      </w:r>
      <w:r w:rsidRPr="00200F94">
        <w:tab/>
        <w:t>Shiffman S, Stone AA, Hufford MR. Ecological momentary assessment. Annu Rev Clin Psychol. 2008;4:1-32.</w:t>
      </w:r>
    </w:p>
    <w:p w14:paraId="1A07A261" w14:textId="77777777" w:rsidR="00200F94" w:rsidRPr="00200F94" w:rsidRDefault="00200F94" w:rsidP="00200F94">
      <w:pPr>
        <w:pStyle w:val="EndNoteBibliography"/>
        <w:spacing w:after="0"/>
      </w:pPr>
      <w:r w:rsidRPr="00200F94">
        <w:t>71.</w:t>
      </w:r>
      <w:r w:rsidRPr="00200F94">
        <w:tab/>
        <w:t>Qi J, Yang P, Hanneghan M, Tang S. Multiple density maps information fusion for effectively assessing intensity pattern of lifelogging physical activity. Neurocomputing. 2017;220:199-209.</w:t>
      </w:r>
    </w:p>
    <w:p w14:paraId="6AB84B7C" w14:textId="77777777" w:rsidR="00200F94" w:rsidRPr="00200F94" w:rsidRDefault="00200F94" w:rsidP="00200F94">
      <w:pPr>
        <w:pStyle w:val="EndNoteBibliography"/>
        <w:spacing w:after="0"/>
      </w:pPr>
      <w:r w:rsidRPr="00200F94">
        <w:t>72.</w:t>
      </w:r>
      <w:r w:rsidRPr="00200F94">
        <w:tab/>
        <w:t>Dhurandhar NV, Schoeller D, Brown AW, Heymsfield SB, Thomas D, Sorensen TIA, et al. Energy balance measurement: when something is not better than nothing. Int J Obes. 2014;39:1109-13.</w:t>
      </w:r>
    </w:p>
    <w:p w14:paraId="2CA2CBAC" w14:textId="77777777" w:rsidR="00200F94" w:rsidRPr="00200F94" w:rsidRDefault="00200F94" w:rsidP="00200F94">
      <w:pPr>
        <w:pStyle w:val="EndNoteBibliography"/>
        <w:spacing w:after="0"/>
      </w:pPr>
      <w:r w:rsidRPr="00200F94">
        <w:t>73.</w:t>
      </w:r>
      <w:r w:rsidRPr="00200F94">
        <w:tab/>
        <w:t>Swinburn B, Egger G, Raza F. Dissecting obesogenic environments: the development and application of a framework for identifying and prioiritizing environmental interventions for obesity. Preventive Medicine. 1999;29:563-70.</w:t>
      </w:r>
    </w:p>
    <w:p w14:paraId="60E8AEFC" w14:textId="77777777" w:rsidR="00200F94" w:rsidRPr="00200F94" w:rsidRDefault="00200F94" w:rsidP="00200F94">
      <w:pPr>
        <w:pStyle w:val="EndNoteBibliography"/>
        <w:spacing w:after="0"/>
      </w:pPr>
      <w:r w:rsidRPr="00200F94">
        <w:t>74.</w:t>
      </w:r>
      <w:r w:rsidRPr="00200F94">
        <w:tab/>
        <w:t>Geographies of Obesity: Environmental Understandings of the Obesity Epidemic. Oxon: Routledge; 2010.</w:t>
      </w:r>
    </w:p>
    <w:p w14:paraId="3A36442B" w14:textId="77777777" w:rsidR="00200F94" w:rsidRPr="00200F94" w:rsidRDefault="00200F94" w:rsidP="00200F94">
      <w:pPr>
        <w:pStyle w:val="EndNoteBibliography"/>
        <w:spacing w:after="0"/>
      </w:pPr>
      <w:r w:rsidRPr="00200F94">
        <w:t>75.</w:t>
      </w:r>
      <w:r w:rsidRPr="00200F94">
        <w:tab/>
        <w:t>Butland B, Jebb S, Kopelman P, McPherson K, Thomas S, Mardell J, et al. Tackling obesities: future choices – project report 2nd ed. London: Foresight Programme of the Government Office for Science; 2007.</w:t>
      </w:r>
    </w:p>
    <w:p w14:paraId="5EC86748" w14:textId="77777777" w:rsidR="00200F94" w:rsidRPr="00200F94" w:rsidRDefault="00200F94" w:rsidP="00200F94">
      <w:pPr>
        <w:pStyle w:val="EndNoteBibliography"/>
        <w:spacing w:after="0"/>
      </w:pPr>
      <w:r w:rsidRPr="00200F94">
        <w:t>76.</w:t>
      </w:r>
      <w:r w:rsidRPr="00200F94">
        <w:tab/>
        <w:t>Garcia LMT, Diez Roux AV, Martins ACR, Yang Y, Florindo AA. Development of a dynamic framework to explain population patterns of leisure-time physical activity through agent-based modeling. Int J Behav Nutr Phys Act. 2017;14:111.</w:t>
      </w:r>
    </w:p>
    <w:p w14:paraId="4676D4E1" w14:textId="77777777" w:rsidR="00200F94" w:rsidRPr="00200F94" w:rsidRDefault="00200F94" w:rsidP="00200F94">
      <w:pPr>
        <w:pStyle w:val="EndNoteBibliography"/>
        <w:spacing w:after="0"/>
      </w:pPr>
      <w:r w:rsidRPr="00200F94">
        <w:t>77.</w:t>
      </w:r>
      <w:r w:rsidRPr="00200F94">
        <w:tab/>
        <w:t>Foucault Welles B. On minorities and outliers: the case for making Big Data small. Big Data &amp; Society. 2014;1(1).</w:t>
      </w:r>
    </w:p>
    <w:p w14:paraId="1C0B5B78" w14:textId="77777777" w:rsidR="00200F94" w:rsidRPr="00200F94" w:rsidRDefault="00200F94" w:rsidP="00200F94">
      <w:pPr>
        <w:pStyle w:val="EndNoteBibliography"/>
        <w:spacing w:after="0"/>
      </w:pPr>
      <w:r w:rsidRPr="00200F94">
        <w:t>78.</w:t>
      </w:r>
      <w:r w:rsidRPr="00200F94">
        <w:tab/>
        <w:t>Craig R, Mindell J. Health Survey for England 2014. London: The Health and Social Care Information Centre; 2015.</w:t>
      </w:r>
    </w:p>
    <w:p w14:paraId="18CE247C" w14:textId="77777777" w:rsidR="00200F94" w:rsidRPr="00200F94" w:rsidRDefault="00200F94" w:rsidP="00200F94">
      <w:pPr>
        <w:pStyle w:val="EndNoteBibliography"/>
        <w:spacing w:after="0"/>
      </w:pPr>
      <w:r w:rsidRPr="00200F94">
        <w:t>79.</w:t>
      </w:r>
      <w:r w:rsidRPr="00200F94">
        <w:tab/>
        <w:t>Green MA, Strong M, Razak F, Subramanian SV, Relton C, Bissell P. Who are the obese? A cluster analysis exploring subgroups of the obese. Journal of Public Health. 2016;38(2):258-64.</w:t>
      </w:r>
    </w:p>
    <w:p w14:paraId="210C6D4F" w14:textId="77777777" w:rsidR="00200F94" w:rsidRPr="00200F94" w:rsidRDefault="00200F94" w:rsidP="00200F94">
      <w:pPr>
        <w:pStyle w:val="EndNoteBibliography"/>
        <w:spacing w:after="0"/>
      </w:pPr>
      <w:r w:rsidRPr="00200F94">
        <w:t>80.</w:t>
      </w:r>
      <w:r w:rsidRPr="00200F94">
        <w:tab/>
        <w:t>McLeroy K, R., Bibeau D, Steckler A, Glanz K. An ecological perspective on health promotion programs. Health Education and Behavior. 1988;15(4):351-77.</w:t>
      </w:r>
    </w:p>
    <w:p w14:paraId="12949191" w14:textId="77777777" w:rsidR="00200F94" w:rsidRPr="00200F94" w:rsidRDefault="00200F94" w:rsidP="00200F94">
      <w:pPr>
        <w:pStyle w:val="EndNoteBibliography"/>
      </w:pPr>
      <w:r w:rsidRPr="00200F94">
        <w:t>81.</w:t>
      </w:r>
      <w:r w:rsidRPr="00200F94">
        <w:tab/>
        <w:t>Nguyen HH, Silva JNA. Use of smartphone technology in cardiology. Trends in Cardiovascular Medicine. 2016;26(4):376-86.</w:t>
      </w:r>
    </w:p>
    <w:p w14:paraId="1D3F72B6" w14:textId="47F19FDB" w:rsidR="00313351" w:rsidRPr="00200F94" w:rsidRDefault="00DF76D6" w:rsidP="00200F94">
      <w:pPr>
        <w:rPr>
          <w:b/>
          <w:sz w:val="20"/>
          <w:szCs w:val="20"/>
        </w:rPr>
      </w:pPr>
      <w:r>
        <w:lastRenderedPageBreak/>
        <w:fldChar w:fldCharType="end"/>
      </w:r>
      <w:r w:rsidR="00200F94" w:rsidRPr="00200F94">
        <w:rPr>
          <w:b/>
          <w:sz w:val="20"/>
          <w:szCs w:val="20"/>
        </w:rPr>
        <w:t xml:space="preserve"> </w:t>
      </w:r>
      <w:r w:rsidR="00200F94">
        <w:rPr>
          <w:b/>
          <w:sz w:val="20"/>
          <w:szCs w:val="20"/>
        </w:rPr>
        <w:t>Table 1: Summary of the implementation, value and challenges of ‘found’ data in obesity research</w:t>
      </w:r>
    </w:p>
    <w:sectPr w:rsidR="00313351" w:rsidRPr="00200F94" w:rsidSect="00510C7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921F82" w14:textId="77777777" w:rsidR="009F286D" w:rsidRDefault="009F286D" w:rsidP="004A008D">
      <w:pPr>
        <w:spacing w:after="0" w:line="240" w:lineRule="auto"/>
      </w:pPr>
      <w:r>
        <w:separator/>
      </w:r>
    </w:p>
  </w:endnote>
  <w:endnote w:type="continuationSeparator" w:id="0">
    <w:p w14:paraId="09716837" w14:textId="77777777" w:rsidR="009F286D" w:rsidRDefault="009F286D" w:rsidP="004A00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5360874"/>
      <w:docPartObj>
        <w:docPartGallery w:val="Page Numbers (Bottom of Page)"/>
        <w:docPartUnique/>
      </w:docPartObj>
    </w:sdtPr>
    <w:sdtEndPr>
      <w:rPr>
        <w:noProof/>
      </w:rPr>
    </w:sdtEndPr>
    <w:sdtContent>
      <w:p w14:paraId="656D500B" w14:textId="1B2FC2CD" w:rsidR="009F286D" w:rsidRDefault="009F286D">
        <w:pPr>
          <w:pStyle w:val="Footer"/>
          <w:jc w:val="center"/>
        </w:pPr>
        <w:r>
          <w:fldChar w:fldCharType="begin"/>
        </w:r>
        <w:r>
          <w:instrText xml:space="preserve"> PAGE   \* MERGEFORMAT </w:instrText>
        </w:r>
        <w:r>
          <w:fldChar w:fldCharType="separate"/>
        </w:r>
        <w:r w:rsidR="0085576B">
          <w:rPr>
            <w:noProof/>
          </w:rPr>
          <w:t>22</w:t>
        </w:r>
        <w:r>
          <w:rPr>
            <w:noProof/>
          </w:rPr>
          <w:fldChar w:fldCharType="end"/>
        </w:r>
      </w:p>
    </w:sdtContent>
  </w:sdt>
  <w:p w14:paraId="34B54F4B" w14:textId="77777777" w:rsidR="009F286D" w:rsidRDefault="009F286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D83F1C" w14:textId="77777777" w:rsidR="009F286D" w:rsidRDefault="009F286D" w:rsidP="004A008D">
      <w:pPr>
        <w:spacing w:after="0" w:line="240" w:lineRule="auto"/>
      </w:pPr>
      <w:r>
        <w:separator/>
      </w:r>
    </w:p>
  </w:footnote>
  <w:footnote w:type="continuationSeparator" w:id="0">
    <w:p w14:paraId="1A49D594" w14:textId="77777777" w:rsidR="009F286D" w:rsidRDefault="009F286D" w:rsidP="004A008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915D54"/>
    <w:multiLevelType w:val="hybridMultilevel"/>
    <w:tmpl w:val="4696613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08320716"/>
    <w:multiLevelType w:val="hybridMultilevel"/>
    <w:tmpl w:val="48C8A0F6"/>
    <w:lvl w:ilvl="0" w:tplc="08090005">
      <w:start w:val="1"/>
      <w:numFmt w:val="bullet"/>
      <w:lvlText w:val=""/>
      <w:lvlJc w:val="left"/>
      <w:pPr>
        <w:ind w:left="720" w:hanging="360"/>
      </w:pPr>
      <w:rPr>
        <w:rFonts w:ascii="Wingdings" w:hAnsi="Wingdings" w:hint="default"/>
      </w:rPr>
    </w:lvl>
    <w:lvl w:ilvl="1" w:tplc="4E20A420">
      <w:numFmt w:val="bullet"/>
      <w:lvlText w:val=""/>
      <w:lvlJc w:val="left"/>
      <w:pPr>
        <w:ind w:left="1440" w:hanging="360"/>
      </w:pPr>
      <w:rPr>
        <w:rFonts w:ascii="Wingdings" w:eastAsiaTheme="minorHAnsi" w:hAnsi="Wingdings" w:cstheme="minorBidi" w:hint="default"/>
      </w:rPr>
    </w:lvl>
    <w:lvl w:ilvl="2" w:tplc="08090005">
      <w:start w:val="1"/>
      <w:numFmt w:val="bullet"/>
      <w:lvlText w:val=""/>
      <w:lvlJc w:val="left"/>
      <w:pPr>
        <w:ind w:left="2160" w:hanging="360"/>
      </w:pPr>
      <w:rPr>
        <w:rFonts w:ascii="Wingdings" w:hAnsi="Wingdings" w:hint="default"/>
      </w:rPr>
    </w:lvl>
    <w:lvl w:ilvl="3" w:tplc="729AF27E">
      <w:start w:val="25"/>
      <w:numFmt w:val="bullet"/>
      <w:lvlText w:val="-"/>
      <w:lvlJc w:val="left"/>
      <w:pPr>
        <w:ind w:left="2880" w:hanging="360"/>
      </w:pPr>
      <w:rPr>
        <w:rFonts w:ascii="Calibri" w:eastAsiaTheme="minorHAnsi" w:hAnsi="Calibri" w:cstheme="minorBidi"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386197"/>
    <w:multiLevelType w:val="hybridMultilevel"/>
    <w:tmpl w:val="5BB8388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D4403E"/>
    <w:multiLevelType w:val="hybridMultilevel"/>
    <w:tmpl w:val="9E2EDF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E7A0EDA"/>
    <w:multiLevelType w:val="hybridMultilevel"/>
    <w:tmpl w:val="077A36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DC40B5"/>
    <w:multiLevelType w:val="hybridMultilevel"/>
    <w:tmpl w:val="56CADA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7FE1BF4"/>
    <w:multiLevelType w:val="hybridMultilevel"/>
    <w:tmpl w:val="14846E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096B24"/>
    <w:multiLevelType w:val="hybridMultilevel"/>
    <w:tmpl w:val="2F7E732A"/>
    <w:lvl w:ilvl="0" w:tplc="08090005">
      <w:start w:val="1"/>
      <w:numFmt w:val="bullet"/>
      <w:lvlText w:val=""/>
      <w:lvlJc w:val="left"/>
      <w:pPr>
        <w:ind w:left="720" w:hanging="360"/>
      </w:pPr>
      <w:rPr>
        <w:rFonts w:ascii="Wingdings" w:hAnsi="Wingdings" w:hint="default"/>
      </w:rPr>
    </w:lvl>
    <w:lvl w:ilvl="1" w:tplc="4E20A420">
      <w:numFmt w:val="bullet"/>
      <w:lvlText w:val=""/>
      <w:lvlJc w:val="left"/>
      <w:pPr>
        <w:ind w:left="1440" w:hanging="360"/>
      </w:pPr>
      <w:rPr>
        <w:rFonts w:ascii="Wingdings" w:eastAsiaTheme="minorHAnsi" w:hAnsi="Wingdings" w:cstheme="minorBidi"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D4D7565"/>
    <w:multiLevelType w:val="hybridMultilevel"/>
    <w:tmpl w:val="9CAE454A"/>
    <w:lvl w:ilvl="0" w:tplc="6EFAD8E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87135E"/>
    <w:multiLevelType w:val="hybridMultilevel"/>
    <w:tmpl w:val="6B2E30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0BA66BD"/>
    <w:multiLevelType w:val="hybridMultilevel"/>
    <w:tmpl w:val="5BAC3E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25740DC"/>
    <w:multiLevelType w:val="hybridMultilevel"/>
    <w:tmpl w:val="06AA000C"/>
    <w:lvl w:ilvl="0" w:tplc="08090005">
      <w:start w:val="1"/>
      <w:numFmt w:val="bullet"/>
      <w:lvlText w:val=""/>
      <w:lvlJc w:val="left"/>
      <w:pPr>
        <w:ind w:left="720" w:hanging="360"/>
      </w:pPr>
      <w:rPr>
        <w:rFonts w:ascii="Wingdings" w:hAnsi="Wingdings" w:hint="default"/>
      </w:rPr>
    </w:lvl>
    <w:lvl w:ilvl="1" w:tplc="4E20A420">
      <w:numFmt w:val="bullet"/>
      <w:lvlText w:val=""/>
      <w:lvlJc w:val="left"/>
      <w:pPr>
        <w:ind w:left="1440" w:hanging="360"/>
      </w:pPr>
      <w:rPr>
        <w:rFonts w:ascii="Wingdings" w:eastAsiaTheme="minorHAnsi" w:hAnsi="Wingdings" w:cstheme="minorBidi"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2B66F88"/>
    <w:multiLevelType w:val="hybridMultilevel"/>
    <w:tmpl w:val="34E228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32C1CB6"/>
    <w:multiLevelType w:val="hybridMultilevel"/>
    <w:tmpl w:val="36560446"/>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B2E6EF6"/>
    <w:multiLevelType w:val="hybridMultilevel"/>
    <w:tmpl w:val="09C2BEEE"/>
    <w:lvl w:ilvl="0" w:tplc="B50E5360">
      <w:start w:val="2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C84155B"/>
    <w:multiLevelType w:val="hybridMultilevel"/>
    <w:tmpl w:val="E7F2B9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6"/>
  </w:num>
  <w:num w:numId="3">
    <w:abstractNumId w:val="12"/>
  </w:num>
  <w:num w:numId="4">
    <w:abstractNumId w:val="10"/>
  </w:num>
  <w:num w:numId="5">
    <w:abstractNumId w:val="13"/>
  </w:num>
  <w:num w:numId="6">
    <w:abstractNumId w:val="3"/>
  </w:num>
  <w:num w:numId="7">
    <w:abstractNumId w:val="5"/>
  </w:num>
  <w:num w:numId="8">
    <w:abstractNumId w:val="2"/>
  </w:num>
  <w:num w:numId="9">
    <w:abstractNumId w:val="9"/>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num>
  <w:num w:numId="12">
    <w:abstractNumId w:val="14"/>
  </w:num>
  <w:num w:numId="13">
    <w:abstractNumId w:val="0"/>
  </w:num>
  <w:num w:numId="14">
    <w:abstractNumId w:val="1"/>
  </w:num>
  <w:num w:numId="15">
    <w:abstractNumId w:val="11"/>
  </w:num>
  <w:num w:numId="16">
    <w:abstractNumId w:val="7"/>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p0vpaf92ztfgetearvvv2baxt0aada9wd2&quot;&gt;BigDataScoping&lt;record-ids&gt;&lt;item&gt;2&lt;/item&gt;&lt;item&gt;7&lt;/item&gt;&lt;item&gt;11&lt;/item&gt;&lt;item&gt;12&lt;/item&gt;&lt;item&gt;13&lt;/item&gt;&lt;item&gt;15&lt;/item&gt;&lt;item&gt;24&lt;/item&gt;&lt;item&gt;27&lt;/item&gt;&lt;item&gt;28&lt;/item&gt;&lt;item&gt;37&lt;/item&gt;&lt;item&gt;51&lt;/item&gt;&lt;item&gt;52&lt;/item&gt;&lt;item&gt;53&lt;/item&gt;&lt;item&gt;54&lt;/item&gt;&lt;item&gt;55&lt;/item&gt;&lt;item&gt;56&lt;/item&gt;&lt;item&gt;57&lt;/item&gt;&lt;item&gt;58&lt;/item&gt;&lt;item&gt;60&lt;/item&gt;&lt;item&gt;62&lt;/item&gt;&lt;item&gt;63&lt;/item&gt;&lt;item&gt;64&lt;/item&gt;&lt;item&gt;66&lt;/item&gt;&lt;item&gt;69&lt;/item&gt;&lt;item&gt;71&lt;/item&gt;&lt;item&gt;73&lt;/item&gt;&lt;item&gt;75&lt;/item&gt;&lt;item&gt;76&lt;/item&gt;&lt;item&gt;77&lt;/item&gt;&lt;item&gt;78&lt;/item&gt;&lt;item&gt;80&lt;/item&gt;&lt;item&gt;82&lt;/item&gt;&lt;item&gt;83&lt;/item&gt;&lt;item&gt;87&lt;/item&gt;&lt;item&gt;89&lt;/item&gt;&lt;item&gt;90&lt;/item&gt;&lt;item&gt;91&lt;/item&gt;&lt;item&gt;92&lt;/item&gt;&lt;item&gt;94&lt;/item&gt;&lt;item&gt;95&lt;/item&gt;&lt;item&gt;96&lt;/item&gt;&lt;item&gt;97&lt;/item&gt;&lt;item&gt;98&lt;/item&gt;&lt;item&gt;99&lt;/item&gt;&lt;item&gt;100&lt;/item&gt;&lt;item&gt;101&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record-ids&gt;&lt;/item&gt;&lt;/Libraries&gt;"/>
  </w:docVars>
  <w:rsids>
    <w:rsidRoot w:val="00E66BC1"/>
    <w:rsid w:val="00007710"/>
    <w:rsid w:val="000149DD"/>
    <w:rsid w:val="00030352"/>
    <w:rsid w:val="00033F25"/>
    <w:rsid w:val="000414AC"/>
    <w:rsid w:val="00043870"/>
    <w:rsid w:val="00045404"/>
    <w:rsid w:val="000539C7"/>
    <w:rsid w:val="00056666"/>
    <w:rsid w:val="00065797"/>
    <w:rsid w:val="00074B51"/>
    <w:rsid w:val="00076838"/>
    <w:rsid w:val="000773B9"/>
    <w:rsid w:val="00080E2A"/>
    <w:rsid w:val="000831F7"/>
    <w:rsid w:val="00090231"/>
    <w:rsid w:val="00090CB7"/>
    <w:rsid w:val="0009327B"/>
    <w:rsid w:val="000A5584"/>
    <w:rsid w:val="000B23B1"/>
    <w:rsid w:val="000B3FC4"/>
    <w:rsid w:val="000C0851"/>
    <w:rsid w:val="000C4129"/>
    <w:rsid w:val="000D1BC9"/>
    <w:rsid w:val="000D56E0"/>
    <w:rsid w:val="000D7A7D"/>
    <w:rsid w:val="000E51BA"/>
    <w:rsid w:val="000E753B"/>
    <w:rsid w:val="000F0868"/>
    <w:rsid w:val="000F502A"/>
    <w:rsid w:val="00101B61"/>
    <w:rsid w:val="0011389A"/>
    <w:rsid w:val="001217B8"/>
    <w:rsid w:val="00123414"/>
    <w:rsid w:val="00124914"/>
    <w:rsid w:val="0012579F"/>
    <w:rsid w:val="00130B39"/>
    <w:rsid w:val="00140420"/>
    <w:rsid w:val="00143FEA"/>
    <w:rsid w:val="00154117"/>
    <w:rsid w:val="00161001"/>
    <w:rsid w:val="00162332"/>
    <w:rsid w:val="0016313D"/>
    <w:rsid w:val="00171FE5"/>
    <w:rsid w:val="001727E5"/>
    <w:rsid w:val="00173D4D"/>
    <w:rsid w:val="0017523E"/>
    <w:rsid w:val="00177010"/>
    <w:rsid w:val="001876C7"/>
    <w:rsid w:val="001A498D"/>
    <w:rsid w:val="001A5029"/>
    <w:rsid w:val="001A6643"/>
    <w:rsid w:val="001C5CFE"/>
    <w:rsid w:val="001C7B63"/>
    <w:rsid w:val="001D0858"/>
    <w:rsid w:val="001D0E11"/>
    <w:rsid w:val="001E1451"/>
    <w:rsid w:val="001E2DAD"/>
    <w:rsid w:val="001E2EC2"/>
    <w:rsid w:val="001E31A6"/>
    <w:rsid w:val="001F1DB4"/>
    <w:rsid w:val="001F7CD2"/>
    <w:rsid w:val="00200F24"/>
    <w:rsid w:val="00200F94"/>
    <w:rsid w:val="00206F6C"/>
    <w:rsid w:val="00223860"/>
    <w:rsid w:val="00226A20"/>
    <w:rsid w:val="00232473"/>
    <w:rsid w:val="002363D7"/>
    <w:rsid w:val="00237ED5"/>
    <w:rsid w:val="00244647"/>
    <w:rsid w:val="0025647A"/>
    <w:rsid w:val="00257B80"/>
    <w:rsid w:val="00264E14"/>
    <w:rsid w:val="0026747C"/>
    <w:rsid w:val="00280E03"/>
    <w:rsid w:val="00283637"/>
    <w:rsid w:val="002908CD"/>
    <w:rsid w:val="00290DD9"/>
    <w:rsid w:val="00296EB9"/>
    <w:rsid w:val="00297E06"/>
    <w:rsid w:val="002B6AF2"/>
    <w:rsid w:val="002C52C8"/>
    <w:rsid w:val="002D480E"/>
    <w:rsid w:val="002E7DAD"/>
    <w:rsid w:val="002F2ACC"/>
    <w:rsid w:val="00312FDD"/>
    <w:rsid w:val="00313351"/>
    <w:rsid w:val="003172F0"/>
    <w:rsid w:val="00322944"/>
    <w:rsid w:val="00323920"/>
    <w:rsid w:val="003349D2"/>
    <w:rsid w:val="00341484"/>
    <w:rsid w:val="00343B52"/>
    <w:rsid w:val="00347FEF"/>
    <w:rsid w:val="003551B7"/>
    <w:rsid w:val="00364333"/>
    <w:rsid w:val="003657A2"/>
    <w:rsid w:val="00365F97"/>
    <w:rsid w:val="00366855"/>
    <w:rsid w:val="00377C7D"/>
    <w:rsid w:val="00381786"/>
    <w:rsid w:val="00382EF7"/>
    <w:rsid w:val="00390D79"/>
    <w:rsid w:val="00395F7C"/>
    <w:rsid w:val="003A1D5B"/>
    <w:rsid w:val="003A4545"/>
    <w:rsid w:val="003A5A3C"/>
    <w:rsid w:val="003B2CA0"/>
    <w:rsid w:val="003B421F"/>
    <w:rsid w:val="003B5BDF"/>
    <w:rsid w:val="003B7EF7"/>
    <w:rsid w:val="003C2440"/>
    <w:rsid w:val="003C2827"/>
    <w:rsid w:val="003C4918"/>
    <w:rsid w:val="003E0909"/>
    <w:rsid w:val="003F3839"/>
    <w:rsid w:val="003F6AEF"/>
    <w:rsid w:val="00401490"/>
    <w:rsid w:val="00402496"/>
    <w:rsid w:val="004025CC"/>
    <w:rsid w:val="00402E59"/>
    <w:rsid w:val="004040EB"/>
    <w:rsid w:val="00404A16"/>
    <w:rsid w:val="0040735E"/>
    <w:rsid w:val="00422F91"/>
    <w:rsid w:val="0042428B"/>
    <w:rsid w:val="00425D32"/>
    <w:rsid w:val="00432B30"/>
    <w:rsid w:val="0044294F"/>
    <w:rsid w:val="0045380F"/>
    <w:rsid w:val="0045524F"/>
    <w:rsid w:val="00456035"/>
    <w:rsid w:val="00456DAD"/>
    <w:rsid w:val="00463EAE"/>
    <w:rsid w:val="0047210E"/>
    <w:rsid w:val="0047443A"/>
    <w:rsid w:val="004761A6"/>
    <w:rsid w:val="0048074C"/>
    <w:rsid w:val="00480C53"/>
    <w:rsid w:val="004825BA"/>
    <w:rsid w:val="0048442E"/>
    <w:rsid w:val="00490550"/>
    <w:rsid w:val="00490A2F"/>
    <w:rsid w:val="00495C0C"/>
    <w:rsid w:val="004A008D"/>
    <w:rsid w:val="004A4DDC"/>
    <w:rsid w:val="004B284A"/>
    <w:rsid w:val="004B65D2"/>
    <w:rsid w:val="004B7175"/>
    <w:rsid w:val="004D1419"/>
    <w:rsid w:val="004E0C43"/>
    <w:rsid w:val="004E5711"/>
    <w:rsid w:val="00505A98"/>
    <w:rsid w:val="00506BF7"/>
    <w:rsid w:val="00507EAA"/>
    <w:rsid w:val="00510C71"/>
    <w:rsid w:val="00514288"/>
    <w:rsid w:val="005144EA"/>
    <w:rsid w:val="00514D7F"/>
    <w:rsid w:val="00515731"/>
    <w:rsid w:val="00515733"/>
    <w:rsid w:val="00520F09"/>
    <w:rsid w:val="00531667"/>
    <w:rsid w:val="005318C4"/>
    <w:rsid w:val="005348BB"/>
    <w:rsid w:val="00534A34"/>
    <w:rsid w:val="0054151E"/>
    <w:rsid w:val="00543A35"/>
    <w:rsid w:val="00550CD5"/>
    <w:rsid w:val="005517D5"/>
    <w:rsid w:val="00553B87"/>
    <w:rsid w:val="00555258"/>
    <w:rsid w:val="00571CBC"/>
    <w:rsid w:val="00573848"/>
    <w:rsid w:val="00575E70"/>
    <w:rsid w:val="005808F3"/>
    <w:rsid w:val="00580E65"/>
    <w:rsid w:val="00591CEC"/>
    <w:rsid w:val="00594035"/>
    <w:rsid w:val="005955FE"/>
    <w:rsid w:val="005A0F44"/>
    <w:rsid w:val="005A1A5D"/>
    <w:rsid w:val="005A39AF"/>
    <w:rsid w:val="005A7E49"/>
    <w:rsid w:val="005C063D"/>
    <w:rsid w:val="005C290F"/>
    <w:rsid w:val="005C55AE"/>
    <w:rsid w:val="005C6D81"/>
    <w:rsid w:val="005C74FD"/>
    <w:rsid w:val="005F5DFC"/>
    <w:rsid w:val="00604857"/>
    <w:rsid w:val="00606AE5"/>
    <w:rsid w:val="00626DC1"/>
    <w:rsid w:val="00632F52"/>
    <w:rsid w:val="0063740F"/>
    <w:rsid w:val="0064486B"/>
    <w:rsid w:val="00644911"/>
    <w:rsid w:val="00645AF8"/>
    <w:rsid w:val="0065410F"/>
    <w:rsid w:val="00662B72"/>
    <w:rsid w:val="0066737D"/>
    <w:rsid w:val="006720CF"/>
    <w:rsid w:val="00684CB9"/>
    <w:rsid w:val="006854F9"/>
    <w:rsid w:val="006A0E99"/>
    <w:rsid w:val="006B27E1"/>
    <w:rsid w:val="006B4A79"/>
    <w:rsid w:val="006B5452"/>
    <w:rsid w:val="006C585C"/>
    <w:rsid w:val="006D073D"/>
    <w:rsid w:val="006D115A"/>
    <w:rsid w:val="006D5FB5"/>
    <w:rsid w:val="006D62B7"/>
    <w:rsid w:val="006D66DE"/>
    <w:rsid w:val="006D6A08"/>
    <w:rsid w:val="006E5B03"/>
    <w:rsid w:val="006F020F"/>
    <w:rsid w:val="006F1E3F"/>
    <w:rsid w:val="006F5508"/>
    <w:rsid w:val="006F5939"/>
    <w:rsid w:val="006F5EE0"/>
    <w:rsid w:val="007057FC"/>
    <w:rsid w:val="00713221"/>
    <w:rsid w:val="00716D40"/>
    <w:rsid w:val="00724667"/>
    <w:rsid w:val="0073496A"/>
    <w:rsid w:val="00736766"/>
    <w:rsid w:val="0074299E"/>
    <w:rsid w:val="00744214"/>
    <w:rsid w:val="00751EB2"/>
    <w:rsid w:val="00752366"/>
    <w:rsid w:val="00753FBB"/>
    <w:rsid w:val="00755BBA"/>
    <w:rsid w:val="00764EB9"/>
    <w:rsid w:val="0077568B"/>
    <w:rsid w:val="00783764"/>
    <w:rsid w:val="007902C7"/>
    <w:rsid w:val="0079418F"/>
    <w:rsid w:val="007956B3"/>
    <w:rsid w:val="00795E82"/>
    <w:rsid w:val="00796B49"/>
    <w:rsid w:val="00797725"/>
    <w:rsid w:val="007A5A99"/>
    <w:rsid w:val="007B39BB"/>
    <w:rsid w:val="007B5E21"/>
    <w:rsid w:val="007B6F45"/>
    <w:rsid w:val="007C78EC"/>
    <w:rsid w:val="007D0CA8"/>
    <w:rsid w:val="007D23B4"/>
    <w:rsid w:val="007D3EBB"/>
    <w:rsid w:val="007D54EA"/>
    <w:rsid w:val="007E2F17"/>
    <w:rsid w:val="007F2519"/>
    <w:rsid w:val="007F3F19"/>
    <w:rsid w:val="00807626"/>
    <w:rsid w:val="00810801"/>
    <w:rsid w:val="008116A9"/>
    <w:rsid w:val="00811A34"/>
    <w:rsid w:val="00812788"/>
    <w:rsid w:val="0081496F"/>
    <w:rsid w:val="00814ED4"/>
    <w:rsid w:val="00815263"/>
    <w:rsid w:val="008163F9"/>
    <w:rsid w:val="00820FD0"/>
    <w:rsid w:val="008214C8"/>
    <w:rsid w:val="00821FCE"/>
    <w:rsid w:val="00823DFD"/>
    <w:rsid w:val="00824D8D"/>
    <w:rsid w:val="00825090"/>
    <w:rsid w:val="00825EAE"/>
    <w:rsid w:val="008276C8"/>
    <w:rsid w:val="00844BF6"/>
    <w:rsid w:val="008463E4"/>
    <w:rsid w:val="00851823"/>
    <w:rsid w:val="008522FC"/>
    <w:rsid w:val="00852651"/>
    <w:rsid w:val="0085576B"/>
    <w:rsid w:val="0086028D"/>
    <w:rsid w:val="0086514E"/>
    <w:rsid w:val="00870E25"/>
    <w:rsid w:val="008720B2"/>
    <w:rsid w:val="0087766C"/>
    <w:rsid w:val="00880025"/>
    <w:rsid w:val="0088016A"/>
    <w:rsid w:val="008820D5"/>
    <w:rsid w:val="008855D5"/>
    <w:rsid w:val="0088748D"/>
    <w:rsid w:val="008A412A"/>
    <w:rsid w:val="008B0CE1"/>
    <w:rsid w:val="008B1243"/>
    <w:rsid w:val="008B4FBA"/>
    <w:rsid w:val="008C27C5"/>
    <w:rsid w:val="008D34DF"/>
    <w:rsid w:val="008E016F"/>
    <w:rsid w:val="008E1366"/>
    <w:rsid w:val="008E4B63"/>
    <w:rsid w:val="008F47A4"/>
    <w:rsid w:val="009007D1"/>
    <w:rsid w:val="00901818"/>
    <w:rsid w:val="00901A0F"/>
    <w:rsid w:val="00901B1A"/>
    <w:rsid w:val="00903171"/>
    <w:rsid w:val="009033BE"/>
    <w:rsid w:val="0090405E"/>
    <w:rsid w:val="00913DDB"/>
    <w:rsid w:val="00914224"/>
    <w:rsid w:val="00914856"/>
    <w:rsid w:val="0091687A"/>
    <w:rsid w:val="00921A83"/>
    <w:rsid w:val="00921AF6"/>
    <w:rsid w:val="009231FC"/>
    <w:rsid w:val="00930788"/>
    <w:rsid w:val="00936149"/>
    <w:rsid w:val="0094103B"/>
    <w:rsid w:val="00945FA2"/>
    <w:rsid w:val="00953D76"/>
    <w:rsid w:val="00954037"/>
    <w:rsid w:val="009567E6"/>
    <w:rsid w:val="00971290"/>
    <w:rsid w:val="0097299A"/>
    <w:rsid w:val="009757BD"/>
    <w:rsid w:val="00986915"/>
    <w:rsid w:val="00986A84"/>
    <w:rsid w:val="00990CF2"/>
    <w:rsid w:val="009938AA"/>
    <w:rsid w:val="00993C43"/>
    <w:rsid w:val="00997DF7"/>
    <w:rsid w:val="009A2ABA"/>
    <w:rsid w:val="009A5D73"/>
    <w:rsid w:val="009A693F"/>
    <w:rsid w:val="009C1F7A"/>
    <w:rsid w:val="009C7D65"/>
    <w:rsid w:val="009D234E"/>
    <w:rsid w:val="009E332A"/>
    <w:rsid w:val="009E3C68"/>
    <w:rsid w:val="009F286D"/>
    <w:rsid w:val="009F298F"/>
    <w:rsid w:val="009F3456"/>
    <w:rsid w:val="009F4246"/>
    <w:rsid w:val="009F618B"/>
    <w:rsid w:val="00A014B4"/>
    <w:rsid w:val="00A0156E"/>
    <w:rsid w:val="00A05B20"/>
    <w:rsid w:val="00A101B8"/>
    <w:rsid w:val="00A101E9"/>
    <w:rsid w:val="00A1228B"/>
    <w:rsid w:val="00A13C54"/>
    <w:rsid w:val="00A14809"/>
    <w:rsid w:val="00A169F2"/>
    <w:rsid w:val="00A17631"/>
    <w:rsid w:val="00A40F92"/>
    <w:rsid w:val="00A4167B"/>
    <w:rsid w:val="00A43D60"/>
    <w:rsid w:val="00A47CD6"/>
    <w:rsid w:val="00A52687"/>
    <w:rsid w:val="00A5362A"/>
    <w:rsid w:val="00A608D1"/>
    <w:rsid w:val="00A60A1C"/>
    <w:rsid w:val="00A6276E"/>
    <w:rsid w:val="00A661EC"/>
    <w:rsid w:val="00A66864"/>
    <w:rsid w:val="00A739C6"/>
    <w:rsid w:val="00A746F3"/>
    <w:rsid w:val="00A7492C"/>
    <w:rsid w:val="00A76A14"/>
    <w:rsid w:val="00A77C55"/>
    <w:rsid w:val="00A825BC"/>
    <w:rsid w:val="00A8425A"/>
    <w:rsid w:val="00A90BD8"/>
    <w:rsid w:val="00A93E6D"/>
    <w:rsid w:val="00A9402D"/>
    <w:rsid w:val="00AA0D10"/>
    <w:rsid w:val="00AA6355"/>
    <w:rsid w:val="00AA6D8F"/>
    <w:rsid w:val="00AA7E94"/>
    <w:rsid w:val="00AB14E7"/>
    <w:rsid w:val="00AB70EC"/>
    <w:rsid w:val="00AB73B1"/>
    <w:rsid w:val="00AC0D82"/>
    <w:rsid w:val="00AC35CA"/>
    <w:rsid w:val="00AC3BB0"/>
    <w:rsid w:val="00AC61CE"/>
    <w:rsid w:val="00AE721B"/>
    <w:rsid w:val="00AF178F"/>
    <w:rsid w:val="00AF6B32"/>
    <w:rsid w:val="00B0020A"/>
    <w:rsid w:val="00B0142A"/>
    <w:rsid w:val="00B04EFE"/>
    <w:rsid w:val="00B20C17"/>
    <w:rsid w:val="00B26393"/>
    <w:rsid w:val="00B37C50"/>
    <w:rsid w:val="00B40020"/>
    <w:rsid w:val="00B423C0"/>
    <w:rsid w:val="00B50903"/>
    <w:rsid w:val="00B51A4F"/>
    <w:rsid w:val="00B5220E"/>
    <w:rsid w:val="00B525BD"/>
    <w:rsid w:val="00B52F19"/>
    <w:rsid w:val="00B66DBB"/>
    <w:rsid w:val="00B82C7C"/>
    <w:rsid w:val="00B83B89"/>
    <w:rsid w:val="00B862C0"/>
    <w:rsid w:val="00B87DD9"/>
    <w:rsid w:val="00B95E24"/>
    <w:rsid w:val="00B97ACB"/>
    <w:rsid w:val="00BA3645"/>
    <w:rsid w:val="00BB52D0"/>
    <w:rsid w:val="00BB7B46"/>
    <w:rsid w:val="00BC09E0"/>
    <w:rsid w:val="00BC10EE"/>
    <w:rsid w:val="00BC3F75"/>
    <w:rsid w:val="00BC4B88"/>
    <w:rsid w:val="00BD516F"/>
    <w:rsid w:val="00BD74E6"/>
    <w:rsid w:val="00BE05E9"/>
    <w:rsid w:val="00BE1931"/>
    <w:rsid w:val="00BF420A"/>
    <w:rsid w:val="00BF69C4"/>
    <w:rsid w:val="00BF6B4D"/>
    <w:rsid w:val="00BF7551"/>
    <w:rsid w:val="00C10808"/>
    <w:rsid w:val="00C10D07"/>
    <w:rsid w:val="00C16164"/>
    <w:rsid w:val="00C23553"/>
    <w:rsid w:val="00C23E6B"/>
    <w:rsid w:val="00C3034C"/>
    <w:rsid w:val="00C30594"/>
    <w:rsid w:val="00C30CD9"/>
    <w:rsid w:val="00C360F4"/>
    <w:rsid w:val="00C363F9"/>
    <w:rsid w:val="00C45615"/>
    <w:rsid w:val="00C45D67"/>
    <w:rsid w:val="00C46A64"/>
    <w:rsid w:val="00C6558F"/>
    <w:rsid w:val="00C66AA5"/>
    <w:rsid w:val="00C6738C"/>
    <w:rsid w:val="00C70762"/>
    <w:rsid w:val="00C71696"/>
    <w:rsid w:val="00C74A90"/>
    <w:rsid w:val="00C753E4"/>
    <w:rsid w:val="00C805D1"/>
    <w:rsid w:val="00C86A29"/>
    <w:rsid w:val="00C86F62"/>
    <w:rsid w:val="00CB7B7D"/>
    <w:rsid w:val="00CC10FD"/>
    <w:rsid w:val="00CC66F1"/>
    <w:rsid w:val="00CD5B5B"/>
    <w:rsid w:val="00CE43C0"/>
    <w:rsid w:val="00CE5FDB"/>
    <w:rsid w:val="00CE77D7"/>
    <w:rsid w:val="00CE79E4"/>
    <w:rsid w:val="00CF2BF3"/>
    <w:rsid w:val="00CF3C10"/>
    <w:rsid w:val="00D05294"/>
    <w:rsid w:val="00D05791"/>
    <w:rsid w:val="00D06EE6"/>
    <w:rsid w:val="00D24977"/>
    <w:rsid w:val="00D322C4"/>
    <w:rsid w:val="00D33FC4"/>
    <w:rsid w:val="00D35616"/>
    <w:rsid w:val="00D40E41"/>
    <w:rsid w:val="00D428A9"/>
    <w:rsid w:val="00D4376D"/>
    <w:rsid w:val="00D47C95"/>
    <w:rsid w:val="00D505BF"/>
    <w:rsid w:val="00D50FAA"/>
    <w:rsid w:val="00D61131"/>
    <w:rsid w:val="00D61994"/>
    <w:rsid w:val="00D62F62"/>
    <w:rsid w:val="00D704AC"/>
    <w:rsid w:val="00D71D11"/>
    <w:rsid w:val="00D72119"/>
    <w:rsid w:val="00D751C5"/>
    <w:rsid w:val="00D763B1"/>
    <w:rsid w:val="00D92240"/>
    <w:rsid w:val="00DA062B"/>
    <w:rsid w:val="00DA3E9B"/>
    <w:rsid w:val="00DB3705"/>
    <w:rsid w:val="00DC0F75"/>
    <w:rsid w:val="00DC22A4"/>
    <w:rsid w:val="00DC5796"/>
    <w:rsid w:val="00DD60D5"/>
    <w:rsid w:val="00DE2384"/>
    <w:rsid w:val="00DE4161"/>
    <w:rsid w:val="00DE53C5"/>
    <w:rsid w:val="00DF1DA9"/>
    <w:rsid w:val="00DF2974"/>
    <w:rsid w:val="00DF6A6F"/>
    <w:rsid w:val="00DF76D6"/>
    <w:rsid w:val="00E015F1"/>
    <w:rsid w:val="00E03D34"/>
    <w:rsid w:val="00E07901"/>
    <w:rsid w:val="00E10455"/>
    <w:rsid w:val="00E10A23"/>
    <w:rsid w:val="00E10B9C"/>
    <w:rsid w:val="00E14792"/>
    <w:rsid w:val="00E16AB1"/>
    <w:rsid w:val="00E272BB"/>
    <w:rsid w:val="00E44EE2"/>
    <w:rsid w:val="00E45959"/>
    <w:rsid w:val="00E55D2A"/>
    <w:rsid w:val="00E61087"/>
    <w:rsid w:val="00E646DF"/>
    <w:rsid w:val="00E66BC1"/>
    <w:rsid w:val="00E7023A"/>
    <w:rsid w:val="00E73416"/>
    <w:rsid w:val="00E748D5"/>
    <w:rsid w:val="00E75AA4"/>
    <w:rsid w:val="00E76B0D"/>
    <w:rsid w:val="00E7774E"/>
    <w:rsid w:val="00E77E36"/>
    <w:rsid w:val="00E818F1"/>
    <w:rsid w:val="00E82B7D"/>
    <w:rsid w:val="00E90BB6"/>
    <w:rsid w:val="00E9302F"/>
    <w:rsid w:val="00EA093E"/>
    <w:rsid w:val="00EA0AFA"/>
    <w:rsid w:val="00EA172B"/>
    <w:rsid w:val="00EA234F"/>
    <w:rsid w:val="00EB314F"/>
    <w:rsid w:val="00EB49F0"/>
    <w:rsid w:val="00EB628B"/>
    <w:rsid w:val="00EC7627"/>
    <w:rsid w:val="00EE28AF"/>
    <w:rsid w:val="00EE5AE7"/>
    <w:rsid w:val="00EF2753"/>
    <w:rsid w:val="00F0237C"/>
    <w:rsid w:val="00F02690"/>
    <w:rsid w:val="00F05455"/>
    <w:rsid w:val="00F10737"/>
    <w:rsid w:val="00F207C3"/>
    <w:rsid w:val="00F22DF7"/>
    <w:rsid w:val="00F2420E"/>
    <w:rsid w:val="00F2568C"/>
    <w:rsid w:val="00F27067"/>
    <w:rsid w:val="00F302D7"/>
    <w:rsid w:val="00F318C1"/>
    <w:rsid w:val="00F40F92"/>
    <w:rsid w:val="00F425D3"/>
    <w:rsid w:val="00F43EE3"/>
    <w:rsid w:val="00F453EC"/>
    <w:rsid w:val="00F5205C"/>
    <w:rsid w:val="00F54DF6"/>
    <w:rsid w:val="00F602E9"/>
    <w:rsid w:val="00F61499"/>
    <w:rsid w:val="00F6718F"/>
    <w:rsid w:val="00F73965"/>
    <w:rsid w:val="00F740A0"/>
    <w:rsid w:val="00F77855"/>
    <w:rsid w:val="00F86D0B"/>
    <w:rsid w:val="00F91ABA"/>
    <w:rsid w:val="00F93660"/>
    <w:rsid w:val="00FA015C"/>
    <w:rsid w:val="00FA5235"/>
    <w:rsid w:val="00FA53BB"/>
    <w:rsid w:val="00FB2891"/>
    <w:rsid w:val="00FB3DD7"/>
    <w:rsid w:val="00FB43FF"/>
    <w:rsid w:val="00FB6182"/>
    <w:rsid w:val="00FB700C"/>
    <w:rsid w:val="00FD1DD1"/>
    <w:rsid w:val="00FD625F"/>
    <w:rsid w:val="00FE0983"/>
    <w:rsid w:val="00FE1096"/>
    <w:rsid w:val="00FE2661"/>
    <w:rsid w:val="00FE4CD3"/>
    <w:rsid w:val="00FE5016"/>
    <w:rsid w:val="00FF1953"/>
    <w:rsid w:val="00FF2CFE"/>
    <w:rsid w:val="00FF77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E6250D"/>
  <w15:chartTrackingRefBased/>
  <w15:docId w15:val="{06EDC2D0-8073-4CF3-B7C9-DD131DF8EB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75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F7551"/>
    <w:rPr>
      <w:sz w:val="16"/>
      <w:szCs w:val="16"/>
    </w:rPr>
  </w:style>
  <w:style w:type="paragraph" w:styleId="CommentText">
    <w:name w:val="annotation text"/>
    <w:basedOn w:val="Normal"/>
    <w:link w:val="CommentTextChar"/>
    <w:uiPriority w:val="99"/>
    <w:unhideWhenUsed/>
    <w:rsid w:val="00BF7551"/>
    <w:pPr>
      <w:spacing w:line="240" w:lineRule="auto"/>
    </w:pPr>
    <w:rPr>
      <w:sz w:val="20"/>
      <w:szCs w:val="20"/>
    </w:rPr>
  </w:style>
  <w:style w:type="character" w:customStyle="1" w:styleId="CommentTextChar">
    <w:name w:val="Comment Text Char"/>
    <w:basedOn w:val="DefaultParagraphFont"/>
    <w:link w:val="CommentText"/>
    <w:uiPriority w:val="99"/>
    <w:rsid w:val="00BF7551"/>
    <w:rPr>
      <w:sz w:val="20"/>
      <w:szCs w:val="20"/>
    </w:rPr>
  </w:style>
  <w:style w:type="character" w:customStyle="1" w:styleId="apple-converted-space">
    <w:name w:val="apple-converted-space"/>
    <w:basedOn w:val="DefaultParagraphFont"/>
    <w:rsid w:val="00BF7551"/>
  </w:style>
  <w:style w:type="character" w:styleId="Hyperlink">
    <w:name w:val="Hyperlink"/>
    <w:basedOn w:val="DefaultParagraphFont"/>
    <w:uiPriority w:val="99"/>
    <w:unhideWhenUsed/>
    <w:rsid w:val="00BF7551"/>
    <w:rPr>
      <w:color w:val="0563C1" w:themeColor="hyperlink"/>
      <w:u w:val="single"/>
    </w:rPr>
  </w:style>
  <w:style w:type="paragraph" w:styleId="BalloonText">
    <w:name w:val="Balloon Text"/>
    <w:basedOn w:val="Normal"/>
    <w:link w:val="BalloonTextChar"/>
    <w:uiPriority w:val="99"/>
    <w:semiHidden/>
    <w:unhideWhenUsed/>
    <w:rsid w:val="00BF75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551"/>
    <w:rPr>
      <w:rFonts w:ascii="Segoe UI" w:hAnsi="Segoe UI" w:cs="Segoe UI"/>
      <w:sz w:val="18"/>
      <w:szCs w:val="18"/>
    </w:rPr>
  </w:style>
  <w:style w:type="character" w:styleId="FollowedHyperlink">
    <w:name w:val="FollowedHyperlink"/>
    <w:basedOn w:val="DefaultParagraphFont"/>
    <w:uiPriority w:val="99"/>
    <w:semiHidden/>
    <w:unhideWhenUsed/>
    <w:rsid w:val="00BF7551"/>
    <w:rPr>
      <w:color w:val="954F72" w:themeColor="followedHyperlink"/>
      <w:u w:val="single"/>
    </w:rPr>
  </w:style>
  <w:style w:type="paragraph" w:customStyle="1" w:styleId="EndNoteBibliographyTitle">
    <w:name w:val="EndNote Bibliography Title"/>
    <w:basedOn w:val="Normal"/>
    <w:link w:val="EndNoteBibliographyTitleChar"/>
    <w:rsid w:val="00D751C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751C5"/>
    <w:rPr>
      <w:rFonts w:ascii="Calibri" w:hAnsi="Calibri"/>
      <w:noProof/>
      <w:lang w:val="en-US"/>
    </w:rPr>
  </w:style>
  <w:style w:type="paragraph" w:customStyle="1" w:styleId="EndNoteBibliography">
    <w:name w:val="EndNote Bibliography"/>
    <w:basedOn w:val="Normal"/>
    <w:link w:val="EndNoteBibliographyChar"/>
    <w:rsid w:val="00D751C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751C5"/>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D751C5"/>
    <w:rPr>
      <w:b/>
      <w:bCs/>
    </w:rPr>
  </w:style>
  <w:style w:type="character" w:customStyle="1" w:styleId="CommentSubjectChar">
    <w:name w:val="Comment Subject Char"/>
    <w:basedOn w:val="CommentTextChar"/>
    <w:link w:val="CommentSubject"/>
    <w:uiPriority w:val="99"/>
    <w:semiHidden/>
    <w:rsid w:val="00D751C5"/>
    <w:rPr>
      <w:b/>
      <w:bCs/>
      <w:sz w:val="20"/>
      <w:szCs w:val="20"/>
    </w:rPr>
  </w:style>
  <w:style w:type="paragraph" w:styleId="ListParagraph">
    <w:name w:val="List Paragraph"/>
    <w:basedOn w:val="Normal"/>
    <w:uiPriority w:val="34"/>
    <w:qFormat/>
    <w:rsid w:val="001A498D"/>
    <w:pPr>
      <w:ind w:left="720"/>
      <w:contextualSpacing/>
    </w:pPr>
  </w:style>
  <w:style w:type="table" w:styleId="TableGrid">
    <w:name w:val="Table Grid"/>
    <w:basedOn w:val="TableNormal"/>
    <w:uiPriority w:val="39"/>
    <w:rsid w:val="001623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D35616"/>
    <w:pPr>
      <w:spacing w:after="0" w:line="240" w:lineRule="auto"/>
    </w:pPr>
    <w:rPr>
      <w:rFonts w:ascii="Helvetica" w:hAnsi="Helvetica" w:cs="Times New Roman"/>
      <w:sz w:val="18"/>
      <w:szCs w:val="18"/>
      <w:lang w:eastAsia="en-GB"/>
    </w:rPr>
  </w:style>
  <w:style w:type="character" w:styleId="Emphasis">
    <w:name w:val="Emphasis"/>
    <w:basedOn w:val="DefaultParagraphFont"/>
    <w:uiPriority w:val="20"/>
    <w:qFormat/>
    <w:rsid w:val="00F207C3"/>
    <w:rPr>
      <w:i/>
      <w:iCs/>
    </w:rPr>
  </w:style>
  <w:style w:type="paragraph" w:styleId="Header">
    <w:name w:val="header"/>
    <w:basedOn w:val="Normal"/>
    <w:link w:val="HeaderChar"/>
    <w:uiPriority w:val="99"/>
    <w:unhideWhenUsed/>
    <w:rsid w:val="004A00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008D"/>
  </w:style>
  <w:style w:type="paragraph" w:styleId="Footer">
    <w:name w:val="footer"/>
    <w:basedOn w:val="Normal"/>
    <w:link w:val="FooterChar"/>
    <w:uiPriority w:val="99"/>
    <w:unhideWhenUsed/>
    <w:rsid w:val="004A00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008D"/>
  </w:style>
  <w:style w:type="character" w:styleId="LineNumber">
    <w:name w:val="line number"/>
    <w:basedOn w:val="DefaultParagraphFont"/>
    <w:uiPriority w:val="99"/>
    <w:semiHidden/>
    <w:unhideWhenUsed/>
    <w:rsid w:val="004A008D"/>
  </w:style>
  <w:style w:type="paragraph" w:styleId="Revision">
    <w:name w:val="Revision"/>
    <w:hidden/>
    <w:uiPriority w:val="99"/>
    <w:semiHidden/>
    <w:rsid w:val="00553B8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137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k.Green@liverpoo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ons.gov.uk/peoplepopulationandcommunity/householdcharacteristics/homeinternetandsocialmediausage/bulletins/internetaccesshouseholdsandindividuals/2016"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cdrc.ac.uk/research/obesity/network-members/" TargetMode="External"/><Relationship Id="rId4" Type="http://schemas.openxmlformats.org/officeDocument/2006/relationships/settings" Target="settings.xml"/><Relationship Id="rId9" Type="http://schemas.openxmlformats.org/officeDocument/2006/relationships/hyperlink" Target="http://www.cdrc.ac.uk/research/obesity/investigator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569DD-9B48-4492-87DF-FFBAC2A9E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24367</Words>
  <Characters>138893</Characters>
  <Application>Microsoft Office Word</Application>
  <DocSecurity>0</DocSecurity>
  <Lines>1157</Lines>
  <Paragraphs>325</Paragraphs>
  <ScaleCrop>false</ScaleCrop>
  <HeadingPairs>
    <vt:vector size="2" baseType="variant">
      <vt:variant>
        <vt:lpstr>Title</vt:lpstr>
      </vt:variant>
      <vt:variant>
        <vt:i4>1</vt:i4>
      </vt:variant>
    </vt:vector>
  </HeadingPairs>
  <TitlesOfParts>
    <vt:vector size="1" baseType="lpstr">
      <vt:lpstr/>
    </vt:vector>
  </TitlesOfParts>
  <Company>University of Lincoln</Company>
  <LinksUpToDate>false</LinksUpToDate>
  <CharactersWithSpaces>1629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Timmins</dc:creator>
  <cp:keywords/>
  <dc:description/>
  <cp:lastModifiedBy>Green, Mark</cp:lastModifiedBy>
  <cp:revision>2</cp:revision>
  <cp:lastPrinted>2017-09-26T08:27:00Z</cp:lastPrinted>
  <dcterms:created xsi:type="dcterms:W3CDTF">2018-01-29T12:29:00Z</dcterms:created>
  <dcterms:modified xsi:type="dcterms:W3CDTF">2018-01-29T12:29:00Z</dcterms:modified>
</cp:coreProperties>
</file>